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4C96CF" w14:textId="77777777" w:rsidR="00A80EE0" w:rsidRDefault="002412E5">
      <w:pPr>
        <w:pStyle w:val="Standard1"/>
        <w:spacing w:line="480" w:lineRule="auto"/>
        <w:rPr>
          <w:rFonts w:ascii="Times New Roman" w:hAnsi="Times New Roman" w:cs="Times New Roman"/>
          <w:sz w:val="28"/>
          <w:szCs w:val="28"/>
        </w:rPr>
      </w:pPr>
      <w:bookmarkStart w:id="0" w:name="__DdeLink__25079_1560973051"/>
      <w:bookmarkStart w:id="1" w:name="_GoBack"/>
      <w:bookmarkEnd w:id="1"/>
      <w:r>
        <w:rPr>
          <w:rFonts w:ascii="Times New Roman" w:hAnsi="Times New Roman" w:cs="Times New Roman"/>
          <w:b/>
          <w:sz w:val="28"/>
          <w:szCs w:val="28"/>
        </w:rPr>
        <w:t>Discovery of mitochondrial DNA variants associated with genome-wide blood cell gene expression: a population based mtDNA sequencing study</w:t>
      </w:r>
      <w:bookmarkEnd w:id="0"/>
    </w:p>
    <w:p w14:paraId="4FF06AD0" w14:textId="0FCF3B49" w:rsidR="00A80EE0" w:rsidRDefault="3180FB37">
      <w:pPr>
        <w:pStyle w:val="Standard1"/>
        <w:spacing w:line="480" w:lineRule="auto"/>
        <w:jc w:val="both"/>
      </w:pPr>
      <w:r w:rsidRPr="3180FB37">
        <w:rPr>
          <w:rFonts w:ascii="Times New Roman" w:hAnsi="Times New Roman" w:cs="Times New Roman"/>
          <w:sz w:val="24"/>
          <w:szCs w:val="24"/>
        </w:rPr>
        <w:t>Jaakko Laaksonen</w:t>
      </w:r>
      <w:r w:rsidRPr="3180FB37">
        <w:rPr>
          <w:rFonts w:ascii="Times New Roman" w:hAnsi="Times New Roman" w:cs="Times New Roman"/>
          <w:sz w:val="24"/>
          <w:szCs w:val="24"/>
          <w:vertAlign w:val="superscript"/>
        </w:rPr>
        <w:t>1</w:t>
      </w:r>
      <w:r w:rsidRPr="3180FB37">
        <w:rPr>
          <w:rFonts w:ascii="Times New Roman" w:hAnsi="Times New Roman" w:cs="Times New Roman"/>
          <w:sz w:val="24"/>
          <w:szCs w:val="24"/>
        </w:rPr>
        <w:t>, Ilkka Seppälä</w:t>
      </w:r>
      <w:r w:rsidRPr="3180FB37">
        <w:rPr>
          <w:rFonts w:ascii="Times New Roman" w:hAnsi="Times New Roman" w:cs="Times New Roman"/>
          <w:sz w:val="24"/>
          <w:szCs w:val="24"/>
          <w:vertAlign w:val="superscript"/>
        </w:rPr>
        <w:t>1</w:t>
      </w:r>
      <w:r w:rsidRPr="3180FB37">
        <w:rPr>
          <w:rFonts w:ascii="Times New Roman" w:hAnsi="Times New Roman" w:cs="Times New Roman"/>
          <w:sz w:val="24"/>
          <w:szCs w:val="24"/>
        </w:rPr>
        <w:t>, Emma Raitoharju</w:t>
      </w:r>
      <w:r w:rsidRPr="3180FB37">
        <w:rPr>
          <w:rFonts w:ascii="Times New Roman" w:hAnsi="Times New Roman" w:cs="Times New Roman"/>
          <w:sz w:val="24"/>
          <w:szCs w:val="24"/>
          <w:vertAlign w:val="superscript"/>
        </w:rPr>
        <w:t>1</w:t>
      </w:r>
      <w:r w:rsidRPr="3180FB37">
        <w:rPr>
          <w:rFonts w:ascii="Times New Roman" w:hAnsi="Times New Roman" w:cs="Times New Roman"/>
          <w:sz w:val="24"/>
          <w:szCs w:val="24"/>
        </w:rPr>
        <w:t>, Nina Mononen</w:t>
      </w:r>
      <w:r w:rsidRPr="3180FB37">
        <w:rPr>
          <w:rFonts w:ascii="Times New Roman" w:hAnsi="Times New Roman" w:cs="Times New Roman"/>
          <w:sz w:val="24"/>
          <w:szCs w:val="24"/>
          <w:vertAlign w:val="superscript"/>
        </w:rPr>
        <w:t>1</w:t>
      </w:r>
      <w:r w:rsidRPr="3180FB37">
        <w:rPr>
          <w:rFonts w:ascii="Times New Roman" w:hAnsi="Times New Roman" w:cs="Times New Roman"/>
          <w:sz w:val="24"/>
          <w:szCs w:val="24"/>
        </w:rPr>
        <w:t>, Leo-Pekka Lyytikäinen</w:t>
      </w:r>
      <w:r w:rsidRPr="3180FB37">
        <w:rPr>
          <w:rFonts w:ascii="Times New Roman" w:hAnsi="Times New Roman" w:cs="Times New Roman"/>
          <w:sz w:val="24"/>
          <w:szCs w:val="24"/>
          <w:vertAlign w:val="superscript"/>
        </w:rPr>
        <w:t>1</w:t>
      </w:r>
      <w:r w:rsidRPr="3180FB37">
        <w:rPr>
          <w:rFonts w:ascii="Times New Roman" w:hAnsi="Times New Roman" w:cs="Times New Roman"/>
          <w:sz w:val="24"/>
          <w:szCs w:val="24"/>
        </w:rPr>
        <w:t>, Melanie Waldenberger</w:t>
      </w:r>
      <w:r w:rsidRPr="3180FB37">
        <w:rPr>
          <w:rFonts w:ascii="Times New Roman" w:hAnsi="Times New Roman" w:cs="Times New Roman"/>
          <w:sz w:val="24"/>
          <w:szCs w:val="24"/>
          <w:vertAlign w:val="superscript"/>
        </w:rPr>
        <w:t>2,3</w:t>
      </w:r>
      <w:r w:rsidRPr="3180FB37">
        <w:rPr>
          <w:rFonts w:ascii="Times New Roman" w:hAnsi="Times New Roman" w:cs="Times New Roman"/>
          <w:sz w:val="24"/>
          <w:szCs w:val="24"/>
        </w:rPr>
        <w:t>, Thomas Illig</w:t>
      </w:r>
      <w:r w:rsidRPr="3180FB37">
        <w:rPr>
          <w:rFonts w:ascii="Times New Roman" w:hAnsi="Times New Roman" w:cs="Times New Roman"/>
          <w:sz w:val="24"/>
          <w:szCs w:val="24"/>
          <w:vertAlign w:val="superscript"/>
        </w:rPr>
        <w:t>2,4,5</w:t>
      </w:r>
      <w:r w:rsidRPr="3180FB37">
        <w:rPr>
          <w:rFonts w:ascii="Times New Roman" w:hAnsi="Times New Roman" w:cs="Times New Roman"/>
          <w:sz w:val="24"/>
          <w:szCs w:val="24"/>
        </w:rPr>
        <w:t>, Maija Lepistö</w:t>
      </w:r>
      <w:r w:rsidRPr="3180FB37">
        <w:rPr>
          <w:rFonts w:ascii="Times New Roman" w:hAnsi="Times New Roman" w:cs="Times New Roman"/>
          <w:sz w:val="24"/>
          <w:szCs w:val="24"/>
          <w:vertAlign w:val="superscript"/>
        </w:rPr>
        <w:t>6</w:t>
      </w:r>
      <w:r w:rsidRPr="3180FB37">
        <w:rPr>
          <w:rFonts w:ascii="Times New Roman" w:hAnsi="Times New Roman" w:cs="Times New Roman"/>
          <w:sz w:val="24"/>
          <w:szCs w:val="24"/>
        </w:rPr>
        <w:t>, Henrikki Alamusa</w:t>
      </w:r>
      <w:r w:rsidRPr="3180FB37">
        <w:rPr>
          <w:rFonts w:ascii="Times New Roman" w:hAnsi="Times New Roman" w:cs="Times New Roman"/>
          <w:sz w:val="24"/>
          <w:szCs w:val="24"/>
          <w:vertAlign w:val="superscript"/>
        </w:rPr>
        <w:t>6</w:t>
      </w:r>
      <w:r w:rsidRPr="3180FB37">
        <w:rPr>
          <w:rFonts w:ascii="Times New Roman" w:hAnsi="Times New Roman" w:cs="Times New Roman"/>
          <w:sz w:val="24"/>
          <w:szCs w:val="24"/>
        </w:rPr>
        <w:t>, Janne Asikainen</w:t>
      </w:r>
      <w:r w:rsidRPr="3180FB37">
        <w:rPr>
          <w:rFonts w:ascii="Times New Roman" w:hAnsi="Times New Roman" w:cs="Times New Roman"/>
          <w:sz w:val="24"/>
          <w:szCs w:val="24"/>
          <w:vertAlign w:val="superscript"/>
        </w:rPr>
        <w:t>7</w:t>
      </w:r>
      <w:r w:rsidRPr="3180FB37">
        <w:rPr>
          <w:rFonts w:ascii="Times New Roman" w:hAnsi="Times New Roman" w:cs="Times New Roman"/>
          <w:sz w:val="24"/>
          <w:szCs w:val="24"/>
        </w:rPr>
        <w:t>, Pekka Ellonen</w:t>
      </w:r>
      <w:r w:rsidRPr="3180FB37">
        <w:rPr>
          <w:rFonts w:ascii="Times New Roman" w:hAnsi="Times New Roman" w:cs="Times New Roman"/>
          <w:sz w:val="24"/>
          <w:szCs w:val="24"/>
          <w:vertAlign w:val="superscript"/>
        </w:rPr>
        <w:t>6</w:t>
      </w:r>
      <w:r w:rsidRPr="3180FB37">
        <w:rPr>
          <w:rFonts w:ascii="Times New Roman" w:hAnsi="Times New Roman" w:cs="Times New Roman"/>
          <w:sz w:val="24"/>
          <w:szCs w:val="24"/>
        </w:rPr>
        <w:t>, Nina Hutri-Kähönen</w:t>
      </w:r>
      <w:r w:rsidRPr="3180FB37">
        <w:rPr>
          <w:rFonts w:ascii="Times New Roman" w:hAnsi="Times New Roman" w:cs="Times New Roman"/>
          <w:sz w:val="24"/>
          <w:szCs w:val="24"/>
          <w:vertAlign w:val="superscript"/>
        </w:rPr>
        <w:t>8</w:t>
      </w:r>
      <w:r w:rsidRPr="3180FB37">
        <w:rPr>
          <w:rFonts w:ascii="Times New Roman" w:hAnsi="Times New Roman" w:cs="Times New Roman"/>
          <w:sz w:val="24"/>
          <w:szCs w:val="24"/>
        </w:rPr>
        <w:t>, Markus Juonala</w:t>
      </w:r>
      <w:r w:rsidRPr="3180FB37">
        <w:rPr>
          <w:rFonts w:ascii="Times New Roman" w:hAnsi="Times New Roman" w:cs="Times New Roman"/>
          <w:sz w:val="24"/>
          <w:szCs w:val="24"/>
          <w:vertAlign w:val="superscript"/>
        </w:rPr>
        <w:t>9,10</w:t>
      </w:r>
      <w:r w:rsidRPr="3180FB37">
        <w:rPr>
          <w:rFonts w:ascii="Times New Roman" w:hAnsi="Times New Roman" w:cs="Times New Roman"/>
          <w:sz w:val="24"/>
          <w:szCs w:val="24"/>
        </w:rPr>
        <w:t>, Mika Kähönen</w:t>
      </w:r>
      <w:r w:rsidRPr="3180FB37">
        <w:rPr>
          <w:rFonts w:ascii="Times New Roman" w:hAnsi="Times New Roman" w:cs="Times New Roman"/>
          <w:sz w:val="24"/>
          <w:szCs w:val="24"/>
          <w:vertAlign w:val="superscript"/>
        </w:rPr>
        <w:t>11</w:t>
      </w:r>
      <w:r w:rsidRPr="3180FB37">
        <w:rPr>
          <w:rFonts w:ascii="Times New Roman" w:hAnsi="Times New Roman" w:cs="Times New Roman"/>
          <w:sz w:val="24"/>
          <w:szCs w:val="24"/>
        </w:rPr>
        <w:t>, Olli Raitakari</w:t>
      </w:r>
      <w:r w:rsidRPr="3180FB37">
        <w:rPr>
          <w:rFonts w:ascii="Times New Roman" w:hAnsi="Times New Roman" w:cs="Times New Roman"/>
          <w:sz w:val="24"/>
          <w:szCs w:val="24"/>
          <w:vertAlign w:val="superscript"/>
        </w:rPr>
        <w:t>12,13</w:t>
      </w:r>
      <w:r w:rsidRPr="3180FB37">
        <w:rPr>
          <w:rFonts w:ascii="Times New Roman" w:hAnsi="Times New Roman" w:cs="Times New Roman"/>
          <w:sz w:val="24"/>
          <w:szCs w:val="24"/>
        </w:rPr>
        <w:t>, Jukka T. Salonen</w:t>
      </w:r>
      <w:r w:rsidRPr="3180FB37">
        <w:rPr>
          <w:rFonts w:ascii="Times New Roman" w:hAnsi="Times New Roman" w:cs="Times New Roman"/>
          <w:sz w:val="24"/>
          <w:szCs w:val="24"/>
          <w:vertAlign w:val="superscript"/>
        </w:rPr>
        <w:t>14,15</w:t>
      </w:r>
      <w:r w:rsidRPr="3180FB37">
        <w:rPr>
          <w:rFonts w:ascii="Times New Roman" w:hAnsi="Times New Roman" w:cs="Times New Roman"/>
          <w:sz w:val="24"/>
          <w:szCs w:val="24"/>
        </w:rPr>
        <w:t>, Terho Lehtimäki</w:t>
      </w:r>
      <w:r w:rsidRPr="3180FB37">
        <w:rPr>
          <w:rFonts w:ascii="Times New Roman" w:hAnsi="Times New Roman" w:cs="Times New Roman"/>
          <w:sz w:val="24"/>
          <w:szCs w:val="24"/>
          <w:vertAlign w:val="superscript"/>
        </w:rPr>
        <w:t>1</w:t>
      </w:r>
    </w:p>
    <w:p w14:paraId="04B5ED0F" w14:textId="21583C93" w:rsidR="00A80EE0" w:rsidRDefault="3180FB37" w:rsidP="3180FB37">
      <w:pPr>
        <w:pStyle w:val="Standard1"/>
        <w:spacing w:line="480" w:lineRule="auto"/>
        <w:rPr>
          <w:rFonts w:ascii="Times New Roman" w:hAnsi="Times New Roman" w:cs="Times New Roman"/>
          <w:sz w:val="24"/>
          <w:szCs w:val="24"/>
        </w:rPr>
      </w:pPr>
      <w:r w:rsidRPr="3180FB37">
        <w:rPr>
          <w:rFonts w:ascii="Times New Roman" w:hAnsi="Times New Roman" w:cs="Times New Roman"/>
          <w:sz w:val="24"/>
          <w:szCs w:val="24"/>
          <w:vertAlign w:val="superscript"/>
        </w:rPr>
        <w:t>1</w:t>
      </w:r>
      <w:r w:rsidRPr="3180FB37">
        <w:rPr>
          <w:rFonts w:ascii="Times New Roman" w:hAnsi="Times New Roman" w:cs="Times New Roman"/>
          <w:sz w:val="24"/>
          <w:szCs w:val="24"/>
        </w:rPr>
        <w:t>Department of Clinical Chemistry, Fimlab Laboratories and Finnish Cardiovascular Research Center - Tampere, Faculty of Medicine and Life Sciences, University of Tampere, Finland</w:t>
      </w:r>
      <w:r w:rsidR="002412E5">
        <w:br/>
      </w:r>
      <w:r w:rsidRPr="3180FB37">
        <w:rPr>
          <w:rFonts w:ascii="Times New Roman" w:hAnsi="Times New Roman" w:cs="Times New Roman"/>
          <w:sz w:val="24"/>
          <w:szCs w:val="24"/>
          <w:vertAlign w:val="superscript"/>
        </w:rPr>
        <w:t>2</w:t>
      </w:r>
      <w:r w:rsidRPr="3180FB37">
        <w:rPr>
          <w:rFonts w:ascii="Times New Roman" w:hAnsi="Times New Roman" w:cs="Times New Roman"/>
          <w:sz w:val="24"/>
          <w:szCs w:val="24"/>
        </w:rPr>
        <w:t>Research Unit of Molecular Epidemiology, Helmholtz Zentrum München, German Research Center for Environmental Health, Germany</w:t>
      </w:r>
      <w:r w:rsidR="002412E5">
        <w:br/>
      </w:r>
      <w:r w:rsidRPr="3180FB37">
        <w:rPr>
          <w:rFonts w:ascii="Times New Roman" w:hAnsi="Times New Roman" w:cs="Times New Roman"/>
          <w:sz w:val="24"/>
          <w:szCs w:val="24"/>
          <w:vertAlign w:val="superscript"/>
        </w:rPr>
        <w:t>3</w:t>
      </w:r>
      <w:r w:rsidRPr="3180FB37">
        <w:rPr>
          <w:rFonts w:ascii="Times New Roman" w:hAnsi="Times New Roman" w:cs="Times New Roman"/>
          <w:sz w:val="24"/>
          <w:szCs w:val="24"/>
        </w:rPr>
        <w:t>Institute of Epidemiology II, Helmholtz Zentrum München, German Research Center for Environmental Health, Germany</w:t>
      </w:r>
      <w:r w:rsidR="002412E5">
        <w:br/>
      </w:r>
      <w:r w:rsidRPr="3180FB37">
        <w:rPr>
          <w:rFonts w:ascii="Times New Roman" w:hAnsi="Times New Roman" w:cs="Times New Roman"/>
          <w:sz w:val="24"/>
          <w:szCs w:val="24"/>
          <w:vertAlign w:val="superscript"/>
        </w:rPr>
        <w:t>4</w:t>
      </w:r>
      <w:r w:rsidRPr="3180FB37">
        <w:rPr>
          <w:rFonts w:ascii="Times New Roman" w:hAnsi="Times New Roman" w:cs="Times New Roman"/>
          <w:sz w:val="24"/>
          <w:szCs w:val="24"/>
        </w:rPr>
        <w:t>Hannover Unified Biobank, Hannover Medical School, Germany</w:t>
      </w:r>
      <w:r w:rsidR="002412E5">
        <w:br/>
      </w:r>
      <w:r w:rsidRPr="3180FB37">
        <w:rPr>
          <w:rFonts w:ascii="Times New Roman" w:hAnsi="Times New Roman" w:cs="Times New Roman"/>
          <w:sz w:val="24"/>
          <w:szCs w:val="24"/>
          <w:vertAlign w:val="superscript"/>
        </w:rPr>
        <w:t>5</w:t>
      </w:r>
      <w:r w:rsidRPr="3180FB37">
        <w:rPr>
          <w:rFonts w:ascii="Times New Roman" w:hAnsi="Times New Roman" w:cs="Times New Roman"/>
          <w:sz w:val="24"/>
          <w:szCs w:val="24"/>
        </w:rPr>
        <w:t>Institute for Human Genetics, Hannover Medical School, Germany</w:t>
      </w:r>
      <w:r w:rsidR="002412E5">
        <w:br/>
      </w:r>
      <w:r w:rsidRPr="3180FB37">
        <w:rPr>
          <w:rFonts w:ascii="Times New Roman" w:hAnsi="Times New Roman" w:cs="Times New Roman"/>
          <w:sz w:val="24"/>
          <w:szCs w:val="24"/>
          <w:vertAlign w:val="superscript"/>
        </w:rPr>
        <w:t>6</w:t>
      </w:r>
      <w:r w:rsidRPr="3180FB37">
        <w:rPr>
          <w:rFonts w:ascii="Times New Roman" w:hAnsi="Times New Roman" w:cs="Times New Roman"/>
          <w:sz w:val="24"/>
          <w:szCs w:val="24"/>
        </w:rPr>
        <w:t>Institute for Molecular Medicine (FIMM), University of Helsinki, Finland</w:t>
      </w:r>
      <w:r w:rsidR="002412E5">
        <w:br/>
      </w:r>
      <w:r w:rsidRPr="3180FB37">
        <w:rPr>
          <w:rFonts w:ascii="Times New Roman" w:hAnsi="Times New Roman" w:cs="Times New Roman"/>
          <w:sz w:val="24"/>
          <w:szCs w:val="24"/>
          <w:vertAlign w:val="superscript"/>
        </w:rPr>
        <w:t>7</w:t>
      </w:r>
      <w:r w:rsidRPr="3180FB37">
        <w:rPr>
          <w:rFonts w:ascii="Times New Roman" w:hAnsi="Times New Roman" w:cs="Times New Roman"/>
          <w:sz w:val="24"/>
          <w:szCs w:val="24"/>
        </w:rPr>
        <w:t>Department of Health, National Institute for Health and Welfare, Finland</w:t>
      </w:r>
      <w:r w:rsidR="002412E5">
        <w:br/>
      </w:r>
      <w:r w:rsidRPr="3180FB37">
        <w:rPr>
          <w:rFonts w:ascii="Times New Roman" w:hAnsi="Times New Roman" w:cs="Times New Roman"/>
          <w:sz w:val="24"/>
          <w:szCs w:val="24"/>
          <w:vertAlign w:val="superscript"/>
        </w:rPr>
        <w:t>8</w:t>
      </w:r>
      <w:r w:rsidRPr="3180FB37">
        <w:rPr>
          <w:rFonts w:ascii="Times New Roman" w:hAnsi="Times New Roman" w:cs="Times New Roman"/>
          <w:sz w:val="24"/>
          <w:szCs w:val="24"/>
        </w:rPr>
        <w:t>Department of Pediatrics, Tampere University Hospital and Faculty of Medicine and Life Sciences, University of Tampere, Finland</w:t>
      </w:r>
      <w:r w:rsidR="002412E5">
        <w:br/>
      </w:r>
      <w:r w:rsidRPr="3180FB37">
        <w:rPr>
          <w:rFonts w:ascii="Times New Roman" w:hAnsi="Times New Roman" w:cs="Times New Roman"/>
          <w:sz w:val="24"/>
          <w:szCs w:val="24"/>
          <w:vertAlign w:val="superscript"/>
        </w:rPr>
        <w:t>9</w:t>
      </w:r>
      <w:r w:rsidRPr="3180FB37">
        <w:rPr>
          <w:rFonts w:ascii="Times New Roman" w:hAnsi="Times New Roman" w:cs="Times New Roman"/>
          <w:sz w:val="24"/>
          <w:szCs w:val="24"/>
        </w:rPr>
        <w:t>Department of Medicine, University of Turku, Finland</w:t>
      </w:r>
      <w:r w:rsidR="002412E5">
        <w:br/>
      </w:r>
      <w:r w:rsidRPr="3180FB37">
        <w:rPr>
          <w:rFonts w:ascii="Times New Roman" w:hAnsi="Times New Roman" w:cs="Times New Roman"/>
          <w:sz w:val="24"/>
          <w:szCs w:val="24"/>
          <w:vertAlign w:val="superscript"/>
        </w:rPr>
        <w:t>10</w:t>
      </w:r>
      <w:r w:rsidRPr="3180FB37">
        <w:rPr>
          <w:rFonts w:ascii="Times New Roman" w:hAnsi="Times New Roman" w:cs="Times New Roman"/>
          <w:sz w:val="24"/>
          <w:szCs w:val="24"/>
        </w:rPr>
        <w:t>Division of Medicine, Turku University Hospital, Finland</w:t>
      </w:r>
      <w:r w:rsidR="002412E5">
        <w:br/>
      </w:r>
      <w:r w:rsidRPr="3180FB37">
        <w:rPr>
          <w:rFonts w:ascii="Times New Roman" w:hAnsi="Times New Roman" w:cs="Times New Roman"/>
          <w:sz w:val="24"/>
          <w:szCs w:val="24"/>
          <w:vertAlign w:val="superscript"/>
        </w:rPr>
        <w:t>11</w:t>
      </w:r>
      <w:r w:rsidRPr="3180FB37">
        <w:rPr>
          <w:rFonts w:ascii="Times New Roman" w:hAnsi="Times New Roman" w:cs="Times New Roman"/>
          <w:sz w:val="24"/>
          <w:szCs w:val="24"/>
        </w:rPr>
        <w:t>Department of Clinical Physiology, Tampere University Hospital and Finnish Cardiovascular Research Center – Tampere, Faculty of Medicine and Life Sciences, University of Tampere, Finland</w:t>
      </w:r>
      <w:r w:rsidR="002412E5">
        <w:br/>
      </w:r>
      <w:r w:rsidRPr="3180FB37">
        <w:rPr>
          <w:rFonts w:ascii="Times New Roman" w:hAnsi="Times New Roman" w:cs="Times New Roman"/>
          <w:sz w:val="24"/>
          <w:szCs w:val="24"/>
          <w:vertAlign w:val="superscript"/>
        </w:rPr>
        <w:t>12</w:t>
      </w:r>
      <w:r w:rsidRPr="3180FB37">
        <w:rPr>
          <w:rFonts w:ascii="Times New Roman" w:hAnsi="Times New Roman" w:cs="Times New Roman"/>
          <w:sz w:val="24"/>
          <w:szCs w:val="24"/>
        </w:rPr>
        <w:t>Department of Clinical Physiology and Nuclear Medicine, University of Turku and Turku University Hospital, Finland</w:t>
      </w:r>
      <w:r w:rsidR="002412E5">
        <w:br/>
      </w:r>
      <w:r w:rsidRPr="3180FB37">
        <w:rPr>
          <w:rFonts w:ascii="Times New Roman" w:hAnsi="Times New Roman" w:cs="Times New Roman"/>
          <w:sz w:val="24"/>
          <w:szCs w:val="24"/>
          <w:vertAlign w:val="superscript"/>
        </w:rPr>
        <w:lastRenderedPageBreak/>
        <w:t>13</w:t>
      </w:r>
      <w:r w:rsidRPr="3180FB37">
        <w:rPr>
          <w:rFonts w:ascii="Times New Roman" w:hAnsi="Times New Roman" w:cs="Times New Roman"/>
          <w:sz w:val="24"/>
          <w:szCs w:val="24"/>
        </w:rPr>
        <w:t>Research Centre for Applied and Preventive Cardiovascular Medicine, University of Turku, Finland</w:t>
      </w:r>
      <w:r w:rsidR="002412E5">
        <w:br/>
      </w:r>
      <w:r w:rsidRPr="3180FB37">
        <w:rPr>
          <w:rFonts w:ascii="Times New Roman" w:hAnsi="Times New Roman" w:cs="Times New Roman"/>
          <w:sz w:val="24"/>
          <w:szCs w:val="24"/>
          <w:vertAlign w:val="superscript"/>
        </w:rPr>
        <w:t>14</w:t>
      </w:r>
      <w:r w:rsidRPr="3180FB37">
        <w:rPr>
          <w:rFonts w:ascii="Times New Roman" w:hAnsi="Times New Roman" w:cs="Times New Roman"/>
          <w:sz w:val="24"/>
          <w:szCs w:val="24"/>
        </w:rPr>
        <w:t>Hjelt Institute, University of Helsinki, Finland</w:t>
      </w:r>
      <w:r w:rsidR="002412E5">
        <w:br/>
      </w:r>
      <w:r w:rsidRPr="3180FB37">
        <w:rPr>
          <w:rFonts w:ascii="Times New Roman" w:hAnsi="Times New Roman" w:cs="Times New Roman"/>
          <w:sz w:val="24"/>
          <w:szCs w:val="24"/>
          <w:vertAlign w:val="superscript"/>
        </w:rPr>
        <w:t>15</w:t>
      </w:r>
      <w:r w:rsidRPr="3180FB37">
        <w:rPr>
          <w:rFonts w:ascii="Times New Roman" w:hAnsi="Times New Roman" w:cs="Times New Roman"/>
          <w:sz w:val="24"/>
          <w:szCs w:val="24"/>
        </w:rPr>
        <w:t>MAS-Metabolic Analytical Services Oy, Finland</w:t>
      </w:r>
    </w:p>
    <w:p w14:paraId="5CEEB778" w14:textId="77777777" w:rsidR="00A80EE0" w:rsidRDefault="002412E5">
      <w:pPr>
        <w:pStyle w:val="Standard1"/>
        <w:spacing w:line="480" w:lineRule="auto"/>
      </w:pPr>
      <w:r>
        <w:rPr>
          <w:rFonts w:ascii="Times New Roman" w:hAnsi="Times New Roman" w:cs="Times New Roman"/>
          <w:b/>
          <w:sz w:val="24"/>
          <w:szCs w:val="24"/>
        </w:rPr>
        <w:t>Corresponding author:</w:t>
      </w:r>
      <w:r>
        <w:rPr>
          <w:rFonts w:ascii="Times New Roman" w:hAnsi="Times New Roman" w:cs="Times New Roman"/>
          <w:i/>
          <w:sz w:val="24"/>
          <w:szCs w:val="24"/>
        </w:rPr>
        <w:br/>
      </w:r>
      <w:r>
        <w:rPr>
          <w:rFonts w:ascii="Times New Roman" w:hAnsi="Times New Roman" w:cs="Times New Roman"/>
          <w:sz w:val="24"/>
          <w:szCs w:val="24"/>
        </w:rPr>
        <w:t>Jaakko Laaksonen, BM, MSc</w:t>
      </w:r>
      <w:r>
        <w:rPr>
          <w:rFonts w:ascii="Times New Roman" w:hAnsi="Times New Roman" w:cs="Times New Roman"/>
          <w:sz w:val="24"/>
          <w:szCs w:val="24"/>
        </w:rPr>
        <w:br/>
        <w:t>Faculty of Medicine and Life Sciences, Arvo building, room D339</w:t>
      </w:r>
      <w:r>
        <w:rPr>
          <w:rFonts w:ascii="Times New Roman" w:hAnsi="Times New Roman" w:cs="Times New Roman"/>
          <w:sz w:val="24"/>
          <w:szCs w:val="24"/>
        </w:rPr>
        <w:br/>
        <w:t>PO Box 100</w:t>
      </w:r>
      <w:r>
        <w:rPr>
          <w:rFonts w:ascii="Times New Roman" w:hAnsi="Times New Roman" w:cs="Times New Roman"/>
          <w:sz w:val="24"/>
          <w:szCs w:val="24"/>
        </w:rPr>
        <w:br/>
        <w:t>FI-33014 University of Tampere, Finland</w:t>
      </w:r>
      <w:r>
        <w:rPr>
          <w:rFonts w:ascii="Times New Roman" w:hAnsi="Times New Roman" w:cs="Times New Roman"/>
          <w:sz w:val="24"/>
          <w:szCs w:val="24"/>
        </w:rPr>
        <w:br/>
        <w:t>Tel.: +358 504080774</w:t>
      </w:r>
      <w:r>
        <w:rPr>
          <w:rFonts w:ascii="Times New Roman" w:hAnsi="Times New Roman" w:cs="Times New Roman"/>
          <w:sz w:val="24"/>
          <w:szCs w:val="24"/>
        </w:rPr>
        <w:br/>
        <w:t>e-mail: jaakko.laaksonen@uta.fi</w:t>
      </w:r>
    </w:p>
    <w:p w14:paraId="0AD2BBB7" w14:textId="77777777" w:rsidR="00A80EE0" w:rsidRDefault="002412E5">
      <w:pPr>
        <w:pStyle w:val="Standard1"/>
        <w:spacing w:line="480" w:lineRule="auto"/>
      </w:pPr>
      <w:r>
        <w:rPr>
          <w:rFonts w:ascii="Times New Roman" w:hAnsi="Times New Roman" w:cs="Times New Roman"/>
          <w:b/>
          <w:sz w:val="24"/>
          <w:szCs w:val="24"/>
        </w:rPr>
        <w:t>Abstract word count:</w:t>
      </w:r>
      <w:r w:rsidR="00975C1C">
        <w:rPr>
          <w:rFonts w:ascii="Times New Roman" w:hAnsi="Times New Roman" w:cs="Times New Roman"/>
          <w:sz w:val="24"/>
          <w:szCs w:val="24"/>
        </w:rPr>
        <w:t xml:space="preserve"> 244</w:t>
      </w:r>
      <w:r>
        <w:rPr>
          <w:rFonts w:ascii="Times New Roman" w:hAnsi="Times New Roman" w:cs="Times New Roman"/>
          <w:b/>
          <w:sz w:val="24"/>
          <w:szCs w:val="24"/>
        </w:rPr>
        <w:br/>
        <w:t xml:space="preserve">Word count: </w:t>
      </w:r>
      <w:r w:rsidR="00651A08" w:rsidRPr="00651A08">
        <w:rPr>
          <w:rFonts w:ascii="Times New Roman" w:hAnsi="Times New Roman" w:cs="Times New Roman"/>
          <w:sz w:val="24"/>
          <w:szCs w:val="24"/>
        </w:rPr>
        <w:t>3,136</w:t>
      </w:r>
      <w:r>
        <w:rPr>
          <w:rFonts w:ascii="Times New Roman" w:hAnsi="Times New Roman" w:cs="Times New Roman"/>
          <w:sz w:val="24"/>
          <w:szCs w:val="24"/>
        </w:rPr>
        <w:br/>
      </w:r>
    </w:p>
    <w:p w14:paraId="672A6659" w14:textId="77777777" w:rsidR="00A80EE0" w:rsidRDefault="00A80EE0">
      <w:pPr>
        <w:pStyle w:val="Standard1"/>
        <w:spacing w:line="480" w:lineRule="auto"/>
        <w:rPr>
          <w:rFonts w:ascii="Times New Roman" w:hAnsi="Times New Roman" w:cs="Times New Roman"/>
          <w:sz w:val="24"/>
          <w:szCs w:val="24"/>
        </w:rPr>
      </w:pPr>
    </w:p>
    <w:p w14:paraId="0A37501D" w14:textId="77777777" w:rsidR="00A80EE0" w:rsidRDefault="00A80EE0">
      <w:pPr>
        <w:pStyle w:val="Standard1"/>
        <w:rPr>
          <w:rFonts w:ascii="Times New Roman" w:hAnsi="Times New Roman" w:cs="Times New Roman"/>
          <w:i/>
          <w:sz w:val="24"/>
          <w:szCs w:val="24"/>
        </w:rPr>
      </w:pPr>
    </w:p>
    <w:p w14:paraId="7CBFD60A" w14:textId="77777777" w:rsidR="00A80EE0" w:rsidRDefault="002412E5">
      <w:pPr>
        <w:pStyle w:val="Standard1"/>
        <w:pageBreakBefore/>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195D4492" w14:textId="77777777" w:rsidR="00A80EE0" w:rsidRDefault="002412E5">
      <w:pPr>
        <w:pStyle w:val="Standard1"/>
        <w:spacing w:line="480" w:lineRule="auto"/>
        <w:jc w:val="both"/>
      </w:pPr>
      <w:r>
        <w:rPr>
          <w:rFonts w:ascii="Times New Roman" w:hAnsi="Times New Roman" w:cs="Times New Roman"/>
          <w:b/>
          <w:bCs/>
          <w:sz w:val="24"/>
          <w:szCs w:val="24"/>
        </w:rPr>
        <w:t>Background:</w:t>
      </w:r>
      <w:r>
        <w:rPr>
          <w:rFonts w:ascii="Times New Roman" w:hAnsi="Times New Roman" w:cs="Times New Roman"/>
          <w:sz w:val="24"/>
          <w:szCs w:val="24"/>
        </w:rPr>
        <w:t xml:space="preserve"> </w:t>
      </w:r>
      <w:r w:rsidR="00BB5051">
        <w:rPr>
          <w:rFonts w:ascii="Times New Roman" w:hAnsi="Times New Roman" w:cs="Times New Roman"/>
          <w:sz w:val="24"/>
          <w:szCs w:val="24"/>
        </w:rPr>
        <w:t>The effect of m</w:t>
      </w:r>
      <w:r>
        <w:rPr>
          <w:rFonts w:ascii="Times New Roman" w:hAnsi="Times New Roman" w:cs="Times New Roman"/>
          <w:sz w:val="24"/>
          <w:szCs w:val="24"/>
        </w:rPr>
        <w:t>itochondrial DNA variation affecting peripheral blood transcriptomics in health and disease is not fully known</w:t>
      </w:r>
      <w:r w:rsidR="004E7EA0">
        <w:rPr>
          <w:rFonts w:ascii="Times New Roman" w:hAnsi="Times New Roman" w:cs="Times New Roman"/>
          <w:sz w:val="24"/>
          <w:szCs w:val="24"/>
        </w:rPr>
        <w:t xml:space="preserve">. </w:t>
      </w:r>
      <w:r>
        <w:rPr>
          <w:rFonts w:ascii="Times New Roman" w:hAnsi="Times New Roman" w:cs="Times New Roman"/>
          <w:sz w:val="24"/>
          <w:szCs w:val="24"/>
        </w:rPr>
        <w:t xml:space="preserve">Sex-specific </w:t>
      </w:r>
      <w:r w:rsidR="00975C1C">
        <w:rPr>
          <w:rFonts w:ascii="Times New Roman" w:hAnsi="Times New Roman" w:cs="Times New Roman"/>
          <w:sz w:val="24"/>
          <w:szCs w:val="24"/>
        </w:rPr>
        <w:t>mitochondrially controlled gene expression patterns</w:t>
      </w:r>
      <w:r>
        <w:rPr>
          <w:rFonts w:ascii="Times New Roman" w:hAnsi="Times New Roman" w:cs="Times New Roman"/>
          <w:sz w:val="24"/>
          <w:szCs w:val="24"/>
        </w:rPr>
        <w:t xml:space="preserve"> have been shown in </w:t>
      </w:r>
      <w:r>
        <w:rPr>
          <w:rFonts w:ascii="Times New Roman" w:hAnsi="Times New Roman" w:cs="Times New Roman"/>
          <w:i/>
          <w:iCs/>
          <w:sz w:val="24"/>
          <w:szCs w:val="24"/>
        </w:rPr>
        <w:t>Drosophila melanogaster</w:t>
      </w:r>
      <w:r>
        <w:rPr>
          <w:rFonts w:ascii="Times New Roman" w:hAnsi="Times New Roman" w:cs="Times New Roman"/>
          <w:sz w:val="24"/>
          <w:szCs w:val="24"/>
        </w:rPr>
        <w:t xml:space="preserve"> but in humans, the evidence is insufficient. Functional variation in </w:t>
      </w:r>
      <w:r w:rsidR="004E7EA0">
        <w:rPr>
          <w:rFonts w:ascii="Times New Roman" w:hAnsi="Times New Roman" w:cs="Times New Roman"/>
          <w:sz w:val="24"/>
          <w:szCs w:val="24"/>
        </w:rPr>
        <w:t>mitochondrial DNA</w:t>
      </w:r>
      <w:r>
        <w:rPr>
          <w:rFonts w:ascii="Times New Roman" w:hAnsi="Times New Roman" w:cs="Times New Roman"/>
          <w:sz w:val="24"/>
          <w:szCs w:val="24"/>
        </w:rPr>
        <w:t xml:space="preserve"> may also have a role in the development of type 2 diabetes and its precursor state, i.e. prediabetes. We examined the associations between </w:t>
      </w:r>
      <w:r w:rsidR="004E7EA0">
        <w:rPr>
          <w:rFonts w:ascii="Times New Roman" w:hAnsi="Times New Roman" w:cs="Times New Roman"/>
          <w:sz w:val="24"/>
          <w:szCs w:val="24"/>
        </w:rPr>
        <w:t>mitochondrial SNPs (mtSNPs)</w:t>
      </w:r>
      <w:r>
        <w:rPr>
          <w:rFonts w:ascii="Times New Roman" w:hAnsi="Times New Roman" w:cs="Times New Roman"/>
          <w:sz w:val="24"/>
          <w:szCs w:val="24"/>
        </w:rPr>
        <w:t xml:space="preserve"> and peripheral blood transcriptomics with a special respect to sex- and prediabetes-specific effects.</w:t>
      </w:r>
    </w:p>
    <w:p w14:paraId="5E34EF03" w14:textId="77777777" w:rsidR="00A80EE0" w:rsidRDefault="002412E5">
      <w:pPr>
        <w:pStyle w:val="Standard1"/>
        <w:spacing w:line="480" w:lineRule="auto"/>
        <w:jc w:val="both"/>
      </w:pPr>
      <w:r>
        <w:rPr>
          <w:rFonts w:ascii="Times New Roman" w:hAnsi="Times New Roman" w:cs="Times New Roman"/>
          <w:b/>
          <w:bCs/>
          <w:sz w:val="24"/>
          <w:szCs w:val="24"/>
        </w:rPr>
        <w:t>Methods:</w:t>
      </w:r>
      <w:r>
        <w:rPr>
          <w:rFonts w:ascii="Times New Roman" w:hAnsi="Times New Roman" w:cs="Times New Roman"/>
          <w:sz w:val="24"/>
          <w:szCs w:val="24"/>
        </w:rPr>
        <w:t xml:space="preserve"> Genome-wide blood cell expression data</w:t>
      </w:r>
      <w:r w:rsidR="002D474B">
        <w:rPr>
          <w:rFonts w:ascii="Times New Roman" w:hAnsi="Times New Roman" w:cs="Times New Roman"/>
          <w:sz w:val="24"/>
          <w:szCs w:val="24"/>
        </w:rPr>
        <w:t xml:space="preserve"> of 19,637 probes</w:t>
      </w:r>
      <w:r>
        <w:rPr>
          <w:rFonts w:ascii="Times New Roman" w:hAnsi="Times New Roman" w:cs="Times New Roman"/>
          <w:sz w:val="24"/>
          <w:szCs w:val="24"/>
        </w:rPr>
        <w:t xml:space="preserve">, </w:t>
      </w:r>
      <w:r w:rsidR="002D474B">
        <w:rPr>
          <w:rFonts w:ascii="Times New Roman" w:hAnsi="Times New Roman" w:cs="Times New Roman"/>
          <w:sz w:val="24"/>
          <w:szCs w:val="24"/>
        </w:rPr>
        <w:t xml:space="preserve">199 </w:t>
      </w:r>
      <w:r w:rsidR="004E7EA0">
        <w:rPr>
          <w:rFonts w:ascii="Times New Roman" w:hAnsi="Times New Roman" w:cs="Times New Roman"/>
          <w:sz w:val="24"/>
          <w:szCs w:val="24"/>
        </w:rPr>
        <w:t>deep sequenced mtSNPs</w:t>
      </w:r>
      <w:r>
        <w:rPr>
          <w:rFonts w:ascii="Times New Roman" w:hAnsi="Times New Roman" w:cs="Times New Roman"/>
          <w:sz w:val="24"/>
          <w:szCs w:val="24"/>
        </w:rPr>
        <w:t xml:space="preserve"> and </w:t>
      </w:r>
      <w:r w:rsidR="002D474B">
        <w:rPr>
          <w:rFonts w:ascii="Times New Roman" w:hAnsi="Times New Roman" w:cs="Times New Roman"/>
          <w:sz w:val="24"/>
          <w:szCs w:val="24"/>
        </w:rPr>
        <w:t xml:space="preserve">nine </w:t>
      </w:r>
      <w:r>
        <w:rPr>
          <w:rFonts w:ascii="Times New Roman" w:hAnsi="Times New Roman" w:cs="Times New Roman"/>
          <w:sz w:val="24"/>
          <w:szCs w:val="24"/>
        </w:rPr>
        <w:t>haplogroups of 955 individuals from a population based Young Finns Study cohort were used. Significant associations were identified with linear regression</w:t>
      </w:r>
      <w:r w:rsidR="00377729">
        <w:rPr>
          <w:rFonts w:ascii="Times New Roman" w:hAnsi="Times New Roman" w:cs="Times New Roman"/>
          <w:sz w:val="24"/>
          <w:szCs w:val="24"/>
        </w:rPr>
        <w:t xml:space="preserve"> </w:t>
      </w:r>
      <w:r w:rsidR="00A8327B">
        <w:rPr>
          <w:rFonts w:ascii="Times New Roman" w:hAnsi="Times New Roman" w:cs="Times New Roman"/>
          <w:sz w:val="24"/>
          <w:szCs w:val="24"/>
        </w:rPr>
        <w:t>and</w:t>
      </w:r>
      <w:r w:rsidR="00377729">
        <w:rPr>
          <w:rFonts w:ascii="Times New Roman" w:hAnsi="Times New Roman" w:cs="Times New Roman"/>
          <w:sz w:val="24"/>
          <w:szCs w:val="24"/>
        </w:rPr>
        <w:t xml:space="preserve"> analysis of covariance</w:t>
      </w:r>
      <w:r>
        <w:rPr>
          <w:rFonts w:ascii="Times New Roman" w:hAnsi="Times New Roman" w:cs="Times New Roman"/>
          <w:sz w:val="24"/>
          <w:szCs w:val="24"/>
        </w:rPr>
        <w:t xml:space="preserve">. The effects of sex and prediabetes on the associations between gene expression and </w:t>
      </w:r>
      <w:r w:rsidR="004E7EA0">
        <w:rPr>
          <w:rFonts w:ascii="Times New Roman" w:hAnsi="Times New Roman" w:cs="Times New Roman"/>
          <w:sz w:val="24"/>
          <w:szCs w:val="24"/>
        </w:rPr>
        <w:t>mtSNPs</w:t>
      </w:r>
      <w:r>
        <w:rPr>
          <w:rFonts w:ascii="Times New Roman" w:hAnsi="Times New Roman" w:cs="Times New Roman"/>
          <w:sz w:val="24"/>
          <w:szCs w:val="24"/>
        </w:rPr>
        <w:t xml:space="preserve"> were studied using random-effect meta-analysis.</w:t>
      </w:r>
    </w:p>
    <w:p w14:paraId="60866730" w14:textId="77777777" w:rsidR="00A80EE0" w:rsidRDefault="002412E5">
      <w:pPr>
        <w:pStyle w:val="Standard1"/>
        <w:spacing w:line="480" w:lineRule="auto"/>
        <w:jc w:val="both"/>
      </w:pPr>
      <w:r>
        <w:rPr>
          <w:rFonts w:ascii="Times New Roman" w:hAnsi="Times New Roman" w:cs="Times New Roman"/>
          <w:b/>
          <w:bCs/>
          <w:sz w:val="24"/>
          <w:szCs w:val="24"/>
        </w:rPr>
        <w:t>Results:</w:t>
      </w:r>
      <w:r>
        <w:rPr>
          <w:rFonts w:ascii="Times New Roman" w:hAnsi="Times New Roman" w:cs="Times New Roman"/>
          <w:sz w:val="24"/>
          <w:szCs w:val="24"/>
        </w:rPr>
        <w:t xml:space="preserve"> Our analysis showed 52 significant </w:t>
      </w:r>
      <w:r w:rsidR="004E7EA0">
        <w:rPr>
          <w:rFonts w:ascii="Times New Roman" w:hAnsi="Times New Roman" w:cs="Times New Roman"/>
          <w:sz w:val="24"/>
          <w:szCs w:val="24"/>
        </w:rPr>
        <w:t xml:space="preserve">expression probe-mtSNP </w:t>
      </w:r>
      <w:r>
        <w:rPr>
          <w:rFonts w:ascii="Times New Roman" w:hAnsi="Times New Roman" w:cs="Times New Roman"/>
          <w:sz w:val="24"/>
          <w:szCs w:val="24"/>
        </w:rPr>
        <w:t>associations</w:t>
      </w:r>
      <w:r w:rsidR="004E7EA0">
        <w:rPr>
          <w:rFonts w:ascii="Times New Roman" w:hAnsi="Times New Roman" w:cs="Times New Roman"/>
          <w:sz w:val="24"/>
          <w:szCs w:val="24"/>
        </w:rPr>
        <w:t xml:space="preserve"> after Bonferroni correction</w:t>
      </w:r>
      <w:r>
        <w:rPr>
          <w:rFonts w:ascii="Times New Roman" w:hAnsi="Times New Roman" w:cs="Times New Roman"/>
          <w:sz w:val="24"/>
          <w:szCs w:val="24"/>
        </w:rPr>
        <w:t xml:space="preserve">, involving 7 genes and 31 </w:t>
      </w:r>
      <w:r w:rsidR="004E7EA0">
        <w:rPr>
          <w:rFonts w:ascii="Times New Roman" w:hAnsi="Times New Roman" w:cs="Times New Roman"/>
          <w:sz w:val="24"/>
          <w:szCs w:val="24"/>
        </w:rPr>
        <w:t>mtSNPs</w:t>
      </w:r>
      <w:r>
        <w:rPr>
          <w:rFonts w:ascii="Times New Roman" w:hAnsi="Times New Roman" w:cs="Times New Roman"/>
          <w:sz w:val="24"/>
          <w:szCs w:val="24"/>
        </w:rPr>
        <w:t xml:space="preserve">. In addition, five genes showed differential expression between haplogroups. Meta-analysis did not show any significant differences in linear model effect sizes between males and females but identified the association between </w:t>
      </w:r>
      <w:r>
        <w:rPr>
          <w:rFonts w:ascii="Times New Roman" w:hAnsi="Times New Roman" w:cs="Times New Roman"/>
          <w:i/>
          <w:sz w:val="24"/>
          <w:szCs w:val="24"/>
        </w:rPr>
        <w:t>OASL</w:t>
      </w:r>
      <w:r w:rsidR="004E7EA0">
        <w:rPr>
          <w:rFonts w:ascii="Times New Roman" w:hAnsi="Times New Roman" w:cs="Times New Roman"/>
          <w:sz w:val="24"/>
          <w:szCs w:val="24"/>
        </w:rPr>
        <w:t xml:space="preserve"> gene and mtSNP </w:t>
      </w:r>
      <w:r>
        <w:rPr>
          <w:rFonts w:ascii="Times New Roman" w:hAnsi="Times New Roman" w:cs="Times New Roman"/>
          <w:sz w:val="24"/>
          <w:szCs w:val="24"/>
        </w:rPr>
        <w:t>C16294T to show prediabetes-specific effects.</w:t>
      </w:r>
    </w:p>
    <w:p w14:paraId="77A907E2" w14:textId="77777777" w:rsidR="00A80EE0" w:rsidRDefault="002412E5">
      <w:pPr>
        <w:pStyle w:val="Standard1"/>
        <w:spacing w:line="480" w:lineRule="auto"/>
        <w:jc w:val="both"/>
      </w:pPr>
      <w:r>
        <w:rPr>
          <w:rFonts w:ascii="Times New Roman" w:hAnsi="Times New Roman" w:cs="Times New Roman"/>
          <w:b/>
          <w:bCs/>
          <w:sz w:val="24"/>
          <w:szCs w:val="24"/>
        </w:rPr>
        <w:t>Conclusions:</w:t>
      </w:r>
      <w:r w:rsidR="00310ADB">
        <w:rPr>
          <w:rFonts w:ascii="Times New Roman" w:hAnsi="Times New Roman" w:cs="Times New Roman"/>
          <w:sz w:val="24"/>
          <w:szCs w:val="24"/>
        </w:rPr>
        <w:t xml:space="preserve"> This study pinpoints</w:t>
      </w:r>
      <w:r>
        <w:rPr>
          <w:rFonts w:ascii="Times New Roman" w:hAnsi="Times New Roman" w:cs="Times New Roman"/>
          <w:sz w:val="24"/>
          <w:szCs w:val="24"/>
        </w:rPr>
        <w:t xml:space="preserve"> 46 new </w:t>
      </w:r>
      <w:r w:rsidR="004E7EA0">
        <w:rPr>
          <w:rFonts w:ascii="Times New Roman" w:hAnsi="Times New Roman" w:cs="Times New Roman"/>
          <w:sz w:val="24"/>
          <w:szCs w:val="24"/>
        </w:rPr>
        <w:t>mtSNPs</w:t>
      </w:r>
      <w:r>
        <w:rPr>
          <w:rFonts w:ascii="Times New Roman" w:hAnsi="Times New Roman" w:cs="Times New Roman"/>
          <w:sz w:val="24"/>
          <w:szCs w:val="24"/>
        </w:rPr>
        <w:t xml:space="preserve"> associated with peripheral blood transcriptomics and rep</w:t>
      </w:r>
      <w:r w:rsidR="00310ADB">
        <w:rPr>
          <w:rFonts w:ascii="Times New Roman" w:hAnsi="Times New Roman" w:cs="Times New Roman"/>
          <w:sz w:val="24"/>
          <w:szCs w:val="24"/>
        </w:rPr>
        <w:t>licates</w:t>
      </w:r>
      <w:r>
        <w:rPr>
          <w:rFonts w:ascii="Times New Roman" w:hAnsi="Times New Roman" w:cs="Times New Roman"/>
          <w:sz w:val="24"/>
          <w:szCs w:val="24"/>
        </w:rPr>
        <w:t xml:space="preserve"> six pr</w:t>
      </w:r>
      <w:r w:rsidR="00310ADB">
        <w:rPr>
          <w:rFonts w:ascii="Times New Roman" w:hAnsi="Times New Roman" w:cs="Times New Roman"/>
          <w:sz w:val="24"/>
          <w:szCs w:val="24"/>
        </w:rPr>
        <w:t xml:space="preserve">eviously reported associations, </w:t>
      </w:r>
      <w:r w:rsidR="002D474B">
        <w:rPr>
          <w:rFonts w:ascii="Times New Roman" w:hAnsi="Times New Roman" w:cs="Times New Roman"/>
          <w:sz w:val="24"/>
          <w:szCs w:val="24"/>
        </w:rPr>
        <w:t>providing further</w:t>
      </w:r>
      <w:r w:rsidR="00310ADB">
        <w:rPr>
          <w:rFonts w:ascii="Times New Roman" w:hAnsi="Times New Roman" w:cs="Times New Roman"/>
          <w:sz w:val="24"/>
          <w:szCs w:val="24"/>
        </w:rPr>
        <w:t xml:space="preserve"> evidence for the mitochondrial genetic control of blood cell gene expression. </w:t>
      </w:r>
      <w:r>
        <w:rPr>
          <w:rFonts w:ascii="Times New Roman" w:hAnsi="Times New Roman" w:cs="Times New Roman"/>
          <w:sz w:val="24"/>
          <w:szCs w:val="24"/>
        </w:rPr>
        <w:t>In addition, evidence that prediabetes might lead to perturbations in this genetic control was observed.</w:t>
      </w:r>
    </w:p>
    <w:p w14:paraId="5DAB6C7B" w14:textId="77777777" w:rsidR="00A80EE0" w:rsidRDefault="00A80EE0">
      <w:pPr>
        <w:pStyle w:val="Standard1"/>
        <w:spacing w:line="480" w:lineRule="auto"/>
        <w:jc w:val="both"/>
        <w:rPr>
          <w:rFonts w:ascii="Times New Roman" w:hAnsi="Times New Roman" w:cs="Times New Roman"/>
          <w:sz w:val="24"/>
          <w:szCs w:val="24"/>
        </w:rPr>
      </w:pPr>
    </w:p>
    <w:p w14:paraId="3E7A9F1C" w14:textId="77777777" w:rsidR="00A80EE0" w:rsidRDefault="002412E5">
      <w:pPr>
        <w:pStyle w:val="Standard1"/>
        <w:pageBreakBefore/>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4647C11F" w14:textId="77777777" w:rsidR="00A80EE0" w:rsidRDefault="002412E5">
      <w:pPr>
        <w:pStyle w:val="Standard1"/>
        <w:spacing w:line="480" w:lineRule="auto"/>
        <w:jc w:val="both"/>
        <w:rPr>
          <w:rFonts w:ascii="Times New Roman" w:hAnsi="Times New Roman"/>
          <w:sz w:val="24"/>
          <w:szCs w:val="24"/>
        </w:rPr>
      </w:pPr>
      <w:r>
        <w:rPr>
          <w:rFonts w:ascii="Times New Roman" w:hAnsi="Times New Roman" w:cs="Times New Roman"/>
          <w:sz w:val="24"/>
          <w:szCs w:val="24"/>
        </w:rPr>
        <w:t xml:space="preserve">Mitochondrial DNA (mtDNA) is a maternally inherited, circular molecule containing approximately 16,600 nucleotides which encode 22 transfer RNAs, 2 ribosomal RNAs and 13 polypeptides (1). </w:t>
      </w:r>
      <w:r>
        <w:rPr>
          <w:rFonts w:ascii="Times New Roman" w:hAnsi="Times New Roman"/>
          <w:sz w:val="24"/>
          <w:szCs w:val="24"/>
        </w:rPr>
        <w:t>It has a high mutation rate and during evolution, these polymorphisms have accumulated dividing the human population into smaller mitochondrial haplogroups. The deﬁnition of these haplogroups is based on particular combinations of certain single-nucleotide polymorphisms (SNPs), which are scattered throughout the mitochondrial genome. Mitochondrial haplogroups are also associated with geographic areas and populations. For example, virtually all Scandinavian mtDNA falls into ten different haplogroups (H, I, J, K, M, T, U, V, W and X. (2, 3)</w:t>
      </w:r>
    </w:p>
    <w:p w14:paraId="7F0C16BA" w14:textId="77777777" w:rsidR="00A80EE0" w:rsidRDefault="002412E5">
      <w:pPr>
        <w:pStyle w:val="Standard1"/>
        <w:spacing w:line="480" w:lineRule="auto"/>
        <w:ind w:firstLine="454"/>
        <w:jc w:val="both"/>
        <w:rPr>
          <w:rFonts w:ascii="Times New Roman" w:hAnsi="Times New Roman"/>
          <w:sz w:val="24"/>
          <w:szCs w:val="24"/>
        </w:rPr>
      </w:pPr>
      <w:r>
        <w:rPr>
          <w:rFonts w:ascii="Times New Roman" w:hAnsi="Times New Roman" w:cs="Times New Roman"/>
          <w:sz w:val="24"/>
          <w:szCs w:val="24"/>
        </w:rPr>
        <w:t xml:space="preserve">Mitochondrial DNA is transmitted mainly via the maternal lineage, which could create a male-female asymmetry in the expected severity of mitochondrial disease (4). The mitochondrial SNPs (mtSNPs) that are deleterious to males but not to females, such as those that impair sperm function, will not be subject to natural selection. This may play an important role for male-specific effects in health and disease. (5) This hypothesis was tested in a study conducted in </w:t>
      </w:r>
      <w:r>
        <w:rPr>
          <w:rFonts w:ascii="Times New Roman" w:hAnsi="Times New Roman" w:cs="Times New Roman"/>
          <w:i/>
          <w:sz w:val="24"/>
          <w:szCs w:val="24"/>
        </w:rPr>
        <w:t>Drosophila melanogaster</w:t>
      </w:r>
      <w:r>
        <w:rPr>
          <w:rFonts w:ascii="Times New Roman" w:hAnsi="Times New Roman" w:cs="Times New Roman"/>
          <w:sz w:val="24"/>
          <w:szCs w:val="24"/>
        </w:rPr>
        <w:t>, which</w:t>
      </w:r>
      <w:r>
        <w:rPr>
          <w:rFonts w:ascii="Times New Roman" w:hAnsi="Times New Roman" w:cs="Times New Roman"/>
          <w:i/>
          <w:sz w:val="24"/>
          <w:szCs w:val="24"/>
        </w:rPr>
        <w:t xml:space="preserve"> </w:t>
      </w:r>
      <w:r>
        <w:rPr>
          <w:rFonts w:ascii="Times New Roman" w:hAnsi="Times New Roman" w:cs="Times New Roman"/>
          <w:sz w:val="24"/>
          <w:szCs w:val="24"/>
        </w:rPr>
        <w:t>found sex-specific asymmetry in nuclear gene expression patterns. A strong effect of mtSNPs on nuclear gene expression was only observed in males, in females the mitochondrial effect was negligible (6). A non-sequencing based study conducted in humans showed 15 significant associations between mtSNPs and nuclear gene expression but found only little evidence for sex-specific mitochondrial control of gene expression (7). The number of studied mtSNPs was only 78 and it is possible that the sex-specific effects are mediated via another mtSNPs not included in the study sample. In another gene expression study a single mtSNP and the depletion of mtDNA also resulted in specific changes</w:t>
      </w:r>
      <w:r w:rsidR="0026391C">
        <w:rPr>
          <w:rFonts w:ascii="Times New Roman" w:hAnsi="Times New Roman" w:cs="Times New Roman"/>
          <w:sz w:val="24"/>
          <w:szCs w:val="24"/>
        </w:rPr>
        <w:t xml:space="preserve"> in nuclear gene expression (8).</w:t>
      </w:r>
    </w:p>
    <w:p w14:paraId="5C721F19" w14:textId="77777777" w:rsidR="00A80EE0" w:rsidRDefault="002412E5">
      <w:pPr>
        <w:pStyle w:val="Standard1"/>
        <w:spacing w:line="480" w:lineRule="auto"/>
        <w:ind w:firstLine="454"/>
        <w:jc w:val="both"/>
        <w:rPr>
          <w:rFonts w:ascii="Times New Roman" w:hAnsi="Times New Roman"/>
          <w:sz w:val="24"/>
          <w:szCs w:val="24"/>
        </w:rPr>
      </w:pPr>
      <w:r>
        <w:rPr>
          <w:rFonts w:ascii="Times New Roman" w:hAnsi="Times New Roman" w:cs="Times New Roman"/>
          <w:sz w:val="24"/>
          <w:szCs w:val="24"/>
        </w:rPr>
        <w:t xml:space="preserve">Since both nucleus and mitochondrion have proteins encoded by their genomes, it is physiologically essential that these two coordinate and coevolve in order to maintain suitable </w:t>
      </w:r>
      <w:r>
        <w:rPr>
          <w:rFonts w:ascii="Times New Roman" w:hAnsi="Times New Roman" w:cs="Times New Roman"/>
          <w:sz w:val="24"/>
          <w:szCs w:val="24"/>
        </w:rPr>
        <w:lastRenderedPageBreak/>
        <w:t>cellular function and adaptation to environmental changes. In cells, mitochondria-related signaling to the nucleus affects cellular activities under both normal and pathophysiological conditions. (9) Some mtSNPs have been reported to be associated with type 2 diabetes mellitus (T2DM) but this association has been seen only in Asians (10–12). A Korean study found out that mitochondrial haplogroups associated with increased or decreased risk of T2DM had altered nuclear gene expression patterns correlating to the susceptibility to T2DM (13). However, it is unclear to what extent the mitochondria-nuclear interaction is altered when the glucose homeostasis has already been impaired. Therefore, in addition to sex-specific differences, of special interest in this study is prediabetes, a precursor state and a major risk factor for the development of T2DM (14).</w:t>
      </w:r>
    </w:p>
    <w:p w14:paraId="288AA172" w14:textId="77777777" w:rsidR="00A80EE0" w:rsidRDefault="002412E5">
      <w:pPr>
        <w:pStyle w:val="Standard1"/>
        <w:spacing w:line="480" w:lineRule="auto"/>
        <w:ind w:firstLine="454"/>
        <w:jc w:val="both"/>
        <w:rPr>
          <w:rFonts w:ascii="Times New Roman" w:hAnsi="Times New Roman"/>
          <w:sz w:val="24"/>
          <w:szCs w:val="24"/>
        </w:rPr>
      </w:pPr>
      <w:r>
        <w:rPr>
          <w:rFonts w:ascii="Times New Roman" w:hAnsi="Times New Roman" w:cs="Times New Roman"/>
          <w:sz w:val="24"/>
          <w:szCs w:val="24"/>
        </w:rPr>
        <w:t>In this study, we wanted to a) replicate the earlier gene expression-mtSNP associations (7), b) to find new functional associations with a greater number of mtSNPs</w:t>
      </w:r>
      <w:r w:rsidR="00AA5604">
        <w:rPr>
          <w:rFonts w:ascii="Times New Roman" w:hAnsi="Times New Roman" w:cs="Times New Roman"/>
          <w:sz w:val="24"/>
          <w:szCs w:val="24"/>
        </w:rPr>
        <w:t xml:space="preserve"> by using population-based mtDNA sequencing</w:t>
      </w:r>
      <w:r>
        <w:rPr>
          <w:rFonts w:ascii="Times New Roman" w:hAnsi="Times New Roman" w:cs="Times New Roman"/>
          <w:sz w:val="24"/>
          <w:szCs w:val="24"/>
        </w:rPr>
        <w:t>, c) to investigate whether any associations show sex-specific differences, d) to study the differential gene expression between the major Scandinavian haplogroups present in our study population and finally e) to see whether any gene expression-mtSNP associations are affected by the onset of prediabetes.</w:t>
      </w:r>
    </w:p>
    <w:p w14:paraId="193F3EED" w14:textId="77777777" w:rsidR="00A80EE0" w:rsidRDefault="002412E5">
      <w:pPr>
        <w:pStyle w:val="Standard1"/>
        <w:spacing w:line="480" w:lineRule="auto"/>
        <w:jc w:val="both"/>
        <w:rPr>
          <w:rFonts w:ascii="Times New Roman" w:hAnsi="Times New Roman" w:cs="Times New Roman"/>
          <w:b/>
          <w:sz w:val="24"/>
          <w:szCs w:val="24"/>
        </w:rPr>
      </w:pPr>
      <w:r>
        <w:rPr>
          <w:rFonts w:ascii="Times New Roman" w:hAnsi="Times New Roman" w:cs="Times New Roman"/>
          <w:b/>
          <w:sz w:val="24"/>
          <w:szCs w:val="24"/>
        </w:rPr>
        <w:t>Materials and Methods</w:t>
      </w:r>
    </w:p>
    <w:p w14:paraId="32E569A5" w14:textId="77777777" w:rsidR="00A80EE0" w:rsidRDefault="002412E5">
      <w:pPr>
        <w:pStyle w:val="Standard1"/>
        <w:spacing w:line="480" w:lineRule="auto"/>
        <w:jc w:val="both"/>
        <w:rPr>
          <w:rFonts w:ascii="Times New Roman" w:hAnsi="Times New Roman" w:cs="Times New Roman"/>
          <w:i/>
          <w:sz w:val="24"/>
          <w:szCs w:val="24"/>
        </w:rPr>
      </w:pPr>
      <w:r>
        <w:rPr>
          <w:rFonts w:ascii="Times New Roman" w:hAnsi="Times New Roman" w:cs="Times New Roman"/>
          <w:i/>
          <w:sz w:val="24"/>
          <w:szCs w:val="24"/>
        </w:rPr>
        <w:t>Study participants</w:t>
      </w:r>
    </w:p>
    <w:p w14:paraId="69720F9E" w14:textId="77777777" w:rsidR="00A80EE0" w:rsidRDefault="002412E5">
      <w:pPr>
        <w:pStyle w:val="Standard1"/>
        <w:spacing w:line="480" w:lineRule="auto"/>
        <w:jc w:val="both"/>
        <w:rPr>
          <w:rFonts w:ascii="Times New Roman" w:hAnsi="Times New Roman"/>
          <w:sz w:val="24"/>
          <w:szCs w:val="24"/>
        </w:rPr>
      </w:pPr>
      <w:r>
        <w:rPr>
          <w:rFonts w:ascii="Times New Roman" w:hAnsi="Times New Roman" w:cs="Times New Roman"/>
          <w:sz w:val="24"/>
          <w:szCs w:val="24"/>
        </w:rPr>
        <w:t>Gene expression and mtDNA data were from the Cardiovascular Risk in Young Finns Study (YFS, http://youngfinnsstudy.utu.fi) which is a Finnish longitudinal population study on the evolution of cardiovascular risk factors from childhood to adulthood (15). The present study included 955 individuals (548 women and 407 men) aged between 34 and 49 for whom complete gene expression and mtDNA data were available.</w:t>
      </w:r>
    </w:p>
    <w:p w14:paraId="4E7F9E54" w14:textId="77777777" w:rsidR="00A80EE0" w:rsidRDefault="002412E5">
      <w:pPr>
        <w:pStyle w:val="Standard1"/>
        <w:spacing w:line="480" w:lineRule="auto"/>
        <w:ind w:firstLine="454"/>
        <w:jc w:val="both"/>
        <w:rPr>
          <w:rFonts w:ascii="Times New Roman" w:hAnsi="Times New Roman" w:cs="Times New Roman"/>
          <w:sz w:val="24"/>
          <w:szCs w:val="24"/>
        </w:rPr>
      </w:pPr>
      <w:r>
        <w:rPr>
          <w:rFonts w:ascii="Times New Roman" w:hAnsi="Times New Roman" w:cs="Times New Roman"/>
          <w:sz w:val="24"/>
          <w:szCs w:val="24"/>
        </w:rPr>
        <w:t xml:space="preserve">The study plan was approved by the ethics committees of all participating hospital districts and the study protocol of each study phase corresponded with the proposal by the World Health </w:t>
      </w:r>
      <w:r>
        <w:rPr>
          <w:rFonts w:ascii="Times New Roman" w:hAnsi="Times New Roman" w:cs="Times New Roman"/>
          <w:sz w:val="24"/>
          <w:szCs w:val="24"/>
        </w:rPr>
        <w:lastRenderedPageBreak/>
        <w:t>Organization. All subjects gave written informed consent, and the study was conducted in accordance with the Declaration of Helsinki.</w:t>
      </w:r>
    </w:p>
    <w:p w14:paraId="5A940673" w14:textId="77777777" w:rsidR="00A80EE0" w:rsidRDefault="002412E5">
      <w:pPr>
        <w:pStyle w:val="Standard1"/>
        <w:spacing w:line="480" w:lineRule="auto"/>
        <w:jc w:val="both"/>
        <w:rPr>
          <w:rFonts w:ascii="Times New Roman" w:hAnsi="Times New Roman" w:cs="Times New Roman"/>
          <w:i/>
          <w:sz w:val="24"/>
          <w:szCs w:val="24"/>
        </w:rPr>
      </w:pPr>
      <w:r>
        <w:rPr>
          <w:rFonts w:ascii="Times New Roman" w:hAnsi="Times New Roman" w:cs="Times New Roman"/>
          <w:i/>
          <w:sz w:val="24"/>
          <w:szCs w:val="24"/>
        </w:rPr>
        <w:t>Blood transcriptomic analysis, RNA analysis and data processing</w:t>
      </w:r>
    </w:p>
    <w:p w14:paraId="45FBC1AB" w14:textId="77777777" w:rsidR="00A80EE0" w:rsidRDefault="002412E5">
      <w:pPr>
        <w:pStyle w:val="Standard1"/>
        <w:spacing w:line="480" w:lineRule="auto"/>
        <w:jc w:val="both"/>
        <w:rPr>
          <w:rFonts w:ascii="Times New Roman" w:hAnsi="Times New Roman"/>
          <w:sz w:val="24"/>
          <w:szCs w:val="24"/>
        </w:rPr>
      </w:pPr>
      <w:r>
        <w:rPr>
          <w:rFonts w:ascii="Times New Roman" w:hAnsi="Times New Roman" w:cs="Times New Roman"/>
          <w:sz w:val="24"/>
          <w:szCs w:val="24"/>
        </w:rPr>
        <w:t>RNA was isolated from whole-blood samples and the expression levels</w:t>
      </w:r>
      <w:r>
        <w:rPr>
          <w:rFonts w:ascii="Times New Roman" w:hAnsi="Times New Roman"/>
          <w:sz w:val="24"/>
          <w:szCs w:val="24"/>
        </w:rPr>
        <w:t xml:space="preserve"> </w:t>
      </w:r>
      <w:r>
        <w:rPr>
          <w:rFonts w:ascii="Times New Roman" w:hAnsi="Times New Roman" w:cs="Times New Roman"/>
          <w:sz w:val="24"/>
          <w:szCs w:val="24"/>
        </w:rPr>
        <w:t>were analysed with an Illumina HumanHT-12 version 4 Expression BeadChip (Illumina Inc.) containing 47,231 expression and 770 control probes. The expression data was processed in R (http://www.r-project.org/) using a nonparametric background correction, followed by quantile normalization with control and expression probes, using the neqc function in the limma package (16) and a log2 transformation. The expression levels were also zero-centered and rank-based inverse normal transformation was applied to further normalize the expression levels. The expression analysis was successful for 19,637 probes. Other details of the process have been previously described by Turpeinen et al. (17).</w:t>
      </w:r>
    </w:p>
    <w:p w14:paraId="1CC87568" w14:textId="77777777" w:rsidR="00A80EE0" w:rsidRDefault="002412E5">
      <w:pPr>
        <w:pStyle w:val="Standard1"/>
        <w:spacing w:line="480" w:lineRule="auto"/>
        <w:jc w:val="both"/>
        <w:rPr>
          <w:rFonts w:ascii="Times New Roman" w:hAnsi="Times New Roman" w:cs="Times New Roman"/>
          <w:i/>
          <w:sz w:val="24"/>
          <w:szCs w:val="24"/>
        </w:rPr>
      </w:pPr>
      <w:r>
        <w:rPr>
          <w:rFonts w:ascii="Times New Roman" w:hAnsi="Times New Roman" w:cs="Times New Roman"/>
          <w:i/>
          <w:sz w:val="24"/>
          <w:szCs w:val="24"/>
        </w:rPr>
        <w:t>MtDNA sequencing</w:t>
      </w:r>
    </w:p>
    <w:p w14:paraId="44720281" w14:textId="77777777" w:rsidR="00A80EE0" w:rsidRDefault="002412E5">
      <w:pPr>
        <w:pStyle w:val="Standard1"/>
        <w:spacing w:line="480" w:lineRule="auto"/>
        <w:jc w:val="both"/>
        <w:rPr>
          <w:rFonts w:ascii="Times New Roman" w:hAnsi="Times New Roman"/>
          <w:sz w:val="24"/>
          <w:szCs w:val="24"/>
        </w:rPr>
      </w:pPr>
      <w:r>
        <w:rPr>
          <w:rFonts w:ascii="Times New Roman" w:hAnsi="Times New Roman" w:cs="Times New Roman"/>
          <w:sz w:val="24"/>
          <w:szCs w:val="24"/>
        </w:rPr>
        <w:t>Genomic DNA sample concentrations were measured from whole-blood samples with Qubit BR dsDNA kit (Life Technologies Ltd). Mitochondrial DNA was amplified from the genomic DNA using REPLI-g Mitochondrial DNA kit (Qiagen) in 15µl reaction volume. After the enrichment the amplified mtDNA samples were processed to Illumina deep sequencing compatible libraries with Nextera DNA sample preparation kit (Illumina). The mtDNA concentrations were measured with Qubit dsDNA for Nextera tagmentation reaction. The reaction volume in Nextera tagmentation and amplification steps was 20µl and after both steps the libraries were purified with EdgeBio Performa V3 96-Well Short Plate (Edge BioSystems). After the amplification the libraries were first incubated with 4µl of EdgeBio SOPE Resin and then purified with EdgeBio Performa plates. After purification 48 samples with different index tags were pooled together (2 µl each) in each pool and concentrated with DNA Clean &amp; Concentrator</w:t>
      </w:r>
      <w:r>
        <w:rPr>
          <w:rFonts w:ascii="Times New Roman" w:hAnsi="Times New Roman" w:cs="Times New Roman"/>
          <w:sz w:val="24"/>
          <w:szCs w:val="24"/>
          <w:vertAlign w:val="superscript"/>
        </w:rPr>
        <w:t>TM</w:t>
      </w:r>
      <w:r>
        <w:rPr>
          <w:rFonts w:ascii="Times New Roman" w:hAnsi="Times New Roman" w:cs="Times New Roman"/>
          <w:sz w:val="24"/>
          <w:szCs w:val="24"/>
        </w:rPr>
        <w:t xml:space="preserve">-5 (Zymo Research). The final volume of the </w:t>
      </w:r>
      <w:r>
        <w:rPr>
          <w:rFonts w:ascii="Times New Roman" w:hAnsi="Times New Roman" w:cs="Times New Roman"/>
          <w:sz w:val="24"/>
          <w:szCs w:val="24"/>
        </w:rPr>
        <w:lastRenderedPageBreak/>
        <w:t>concentrated pool was 15µl. The sequencing ready libraries were quantitated with Agilent 2100 Bioanalyzer High Sensitivity kit (Agilent). The libraries were deep sequenced in Illumina HiSeq system.</w:t>
      </w:r>
    </w:p>
    <w:p w14:paraId="64D1264F" w14:textId="77777777" w:rsidR="00A80EE0" w:rsidRDefault="002412E5">
      <w:pPr>
        <w:pStyle w:val="Standard1"/>
        <w:spacing w:line="480" w:lineRule="auto"/>
        <w:ind w:firstLine="454"/>
        <w:jc w:val="both"/>
        <w:rPr>
          <w:rFonts w:ascii="Times New Roman" w:hAnsi="Times New Roman"/>
          <w:sz w:val="24"/>
          <w:szCs w:val="24"/>
        </w:rPr>
      </w:pPr>
      <w:r>
        <w:rPr>
          <w:rFonts w:ascii="Times New Roman" w:hAnsi="Times New Roman" w:cs="Times New Roman"/>
          <w:sz w:val="24"/>
          <w:szCs w:val="24"/>
        </w:rPr>
        <w:t>The primer sites in REPLI-g kit have not been published and therefore the data for each 16 samples was validated amplifying the mtDNA in two different PCR amplicons covering the whole mtDNA. The primers have been previously described by Pietiläinen et al. (18). The amplicons were processed to Illumina compatible sequencing libraries according to the same Nextera protocol as above. The data was analyzed using an in-house developed bioinformatics pipeline (19). The variants from REPLI-g amplification and PCR amplification were compared and no significant differences were observed. Comparison results confirm that REPLI-g primers do not affect the variant detection.</w:t>
      </w:r>
    </w:p>
    <w:p w14:paraId="0589CC6F" w14:textId="77777777" w:rsidR="00A80EE0" w:rsidRDefault="002412E5">
      <w:pPr>
        <w:pStyle w:val="Standard1"/>
        <w:spacing w:line="480" w:lineRule="auto"/>
        <w:jc w:val="both"/>
        <w:rPr>
          <w:rFonts w:ascii="Times New Roman" w:hAnsi="Times New Roman" w:cs="Times New Roman"/>
          <w:i/>
          <w:sz w:val="24"/>
          <w:szCs w:val="24"/>
        </w:rPr>
      </w:pPr>
      <w:r>
        <w:rPr>
          <w:rFonts w:ascii="Times New Roman" w:hAnsi="Times New Roman" w:cs="Times New Roman"/>
          <w:i/>
          <w:sz w:val="24"/>
          <w:szCs w:val="24"/>
        </w:rPr>
        <w:t>MtDNA quality control and data processing</w:t>
      </w:r>
    </w:p>
    <w:p w14:paraId="7C8CF1A0" w14:textId="77777777" w:rsidR="00A80EE0" w:rsidRDefault="002412E5">
      <w:pPr>
        <w:pStyle w:val="Standard1"/>
        <w:spacing w:line="480" w:lineRule="auto"/>
        <w:jc w:val="both"/>
        <w:rPr>
          <w:rFonts w:ascii="Times New Roman" w:hAnsi="Times New Roman"/>
          <w:sz w:val="24"/>
          <w:szCs w:val="24"/>
        </w:rPr>
      </w:pPr>
      <w:r>
        <w:rPr>
          <w:rFonts w:ascii="Times New Roman" w:hAnsi="Times New Roman" w:cs="Times New Roman"/>
          <w:sz w:val="24"/>
          <w:szCs w:val="24"/>
        </w:rPr>
        <w:t>First, samples and mtSNPs that obtained mean call rates &lt; 0.85 and mtSNPs that included heteroplasmy were excluded. Remaining quality control steps included filtering for missingness by individual &gt; 0.10, missingness by mtSNP &gt; 0.05 and minor allele frequency (MAF) &lt; 0.01. After these procedures, a total of 199 mtSNPs from 955 samples were available for mtSNP-probe association analysis (Supplementary Material, Table S1).</w:t>
      </w:r>
    </w:p>
    <w:p w14:paraId="2F5962C0" w14:textId="77777777" w:rsidR="00A80EE0" w:rsidRDefault="002412E5">
      <w:pPr>
        <w:pStyle w:val="Standard1"/>
        <w:spacing w:line="480" w:lineRule="auto"/>
        <w:ind w:firstLine="454"/>
        <w:jc w:val="both"/>
        <w:rPr>
          <w:rFonts w:ascii="Times New Roman" w:hAnsi="Times New Roman"/>
          <w:sz w:val="24"/>
          <w:szCs w:val="24"/>
        </w:rPr>
      </w:pPr>
      <w:r>
        <w:rPr>
          <w:rFonts w:ascii="Times New Roman" w:hAnsi="Times New Roman" w:cs="Times New Roman"/>
          <w:sz w:val="24"/>
          <w:szCs w:val="24"/>
        </w:rPr>
        <w:t>Classification into haplogroups was carried out by using Hapl</w:t>
      </w:r>
      <w:r w:rsidR="00411D81">
        <w:rPr>
          <w:rFonts w:ascii="Times New Roman" w:hAnsi="Times New Roman" w:cs="Times New Roman"/>
          <w:sz w:val="24"/>
          <w:szCs w:val="24"/>
        </w:rPr>
        <w:t>oGrep (20) (Phylotree build 16)</w:t>
      </w:r>
      <w:r>
        <w:rPr>
          <w:rFonts w:ascii="Times New Roman" w:hAnsi="Times New Roman" w:cs="Times New Roman"/>
          <w:sz w:val="24"/>
          <w:szCs w:val="24"/>
        </w:rPr>
        <w:t xml:space="preserve"> (21) after comparison to the revised Cambridge Reference Sequence (rCRS) (1).</w:t>
      </w:r>
      <w:r>
        <w:rPr>
          <w:rFonts w:ascii="Times New Roman" w:hAnsi="Times New Roman"/>
          <w:sz w:val="24"/>
          <w:szCs w:val="24"/>
        </w:rPr>
        <w:t xml:space="preserve"> Only those individuals whose haplogroup quality score was above 0.90 were included into statistical analyses. At this quality threshold haplogroup assignment is quite reliable according to HaploGrep</w:t>
      </w:r>
      <w:r>
        <w:rPr>
          <w:rFonts w:ascii="Times New Roman" w:hAnsi="Times New Roman" w:cs="Times New Roman"/>
          <w:sz w:val="24"/>
          <w:szCs w:val="24"/>
        </w:rPr>
        <w:t xml:space="preserve">'s manual. For association testing, haplogroups were assigned to major haplogroups. Haplogroups with frequency less than 0.01 were excluded, leaving 934 samples for the haplogroup-probe analysis. </w:t>
      </w:r>
      <w:r>
        <w:rPr>
          <w:rFonts w:ascii="Times New Roman" w:hAnsi="Times New Roman" w:cs="Times New Roman"/>
          <w:sz w:val="24"/>
          <w:szCs w:val="24"/>
        </w:rPr>
        <w:lastRenderedPageBreak/>
        <w:t xml:space="preserve">The haplogroup frequencies are shown in Table 1. All other major Scandinavian haplogroups are </w:t>
      </w:r>
      <w:r w:rsidR="00411D81">
        <w:rPr>
          <w:rFonts w:ascii="Times New Roman" w:hAnsi="Times New Roman" w:cs="Times New Roman"/>
          <w:sz w:val="24"/>
          <w:szCs w:val="24"/>
        </w:rPr>
        <w:t>present except haplogroup M (3)</w:t>
      </w:r>
      <w:r>
        <w:rPr>
          <w:rFonts w:ascii="Times New Roman" w:hAnsi="Times New Roman" w:cs="Times New Roman"/>
          <w:sz w:val="24"/>
          <w:szCs w:val="24"/>
        </w:rPr>
        <w:t>.</w:t>
      </w:r>
    </w:p>
    <w:p w14:paraId="63E5512D" w14:textId="77777777" w:rsidR="00A80EE0" w:rsidRDefault="002412E5">
      <w:pPr>
        <w:pStyle w:val="Standard1"/>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Definition of prediabetes</w:t>
      </w:r>
    </w:p>
    <w:p w14:paraId="6811FA7D" w14:textId="77777777" w:rsidR="00A80EE0" w:rsidRDefault="002412E5">
      <w:pPr>
        <w:pStyle w:val="Standard1"/>
        <w:spacing w:line="480" w:lineRule="auto"/>
        <w:jc w:val="both"/>
        <w:rPr>
          <w:rFonts w:ascii="Times New Roman" w:hAnsi="Times New Roman"/>
          <w:sz w:val="24"/>
          <w:szCs w:val="24"/>
        </w:rPr>
      </w:pPr>
      <w:r>
        <w:rPr>
          <w:rFonts w:ascii="Times New Roman" w:hAnsi="Times New Roman" w:cs="Times New Roman"/>
          <w:sz w:val="24"/>
          <w:szCs w:val="24"/>
        </w:rPr>
        <w:t>Venous blood samples were drawn after an overnight fast for the determination of serum glucose and glycated hemoglobin A1c (HbA1c). The classification of pr</w:t>
      </w:r>
      <w:r w:rsidR="00E95CDE">
        <w:rPr>
          <w:rFonts w:ascii="Times New Roman" w:hAnsi="Times New Roman" w:cs="Times New Roman"/>
          <w:sz w:val="24"/>
          <w:szCs w:val="24"/>
        </w:rPr>
        <w:t xml:space="preserve">ediabetes was based on fasting </w:t>
      </w:r>
      <w:r>
        <w:rPr>
          <w:rFonts w:ascii="Times New Roman" w:hAnsi="Times New Roman" w:cs="Times New Roman"/>
          <w:sz w:val="24"/>
          <w:szCs w:val="24"/>
        </w:rPr>
        <w:t>glucose and HbA1c according to the criteria of the American Diabetes Association (14). People with impaired fasting glucose were defined as having a fasting plasma glucose level of 5.6 to 6.9 mmol/L or HbA1c of 39 to 47 mmol/mol and not diagnosed with T2DM. The diagnosis of T2DM included subjects with a fasting plasma glucose level of 7.0 mmol/L or higher or HbA1c of 48 mmol/mol or higher or those wi</w:t>
      </w:r>
      <w:r w:rsidR="00E95CDE">
        <w:rPr>
          <w:rFonts w:ascii="Times New Roman" w:hAnsi="Times New Roman" w:cs="Times New Roman"/>
          <w:sz w:val="24"/>
          <w:szCs w:val="24"/>
        </w:rPr>
        <w:t>th reported use of oral glucose-</w:t>
      </w:r>
      <w:r>
        <w:rPr>
          <w:rFonts w:ascii="Times New Roman" w:hAnsi="Times New Roman" w:cs="Times New Roman"/>
          <w:sz w:val="24"/>
          <w:szCs w:val="24"/>
        </w:rPr>
        <w:t>lowering medication or insulin (but had not reported having T1DM) or who had a reported diagnosis of T2DM by a physician. Also those diagnosed with T1DM were ruled out. Of the 833 subjects for whom gene expression and mtDNA data and prediabetes status were available, 249 had prediabetes and 584 controls had normal fasting plasma glucose and Hba1c levels.</w:t>
      </w:r>
    </w:p>
    <w:p w14:paraId="4E79B3C7" w14:textId="77777777" w:rsidR="00A80EE0" w:rsidRDefault="002412E5">
      <w:pPr>
        <w:pStyle w:val="Style1"/>
        <w:rPr>
          <w:sz w:val="24"/>
          <w:szCs w:val="24"/>
        </w:rPr>
      </w:pPr>
      <w:r>
        <w:rPr>
          <w:sz w:val="24"/>
          <w:szCs w:val="24"/>
        </w:rPr>
        <w:t>Statistical analysis</w:t>
      </w:r>
    </w:p>
    <w:p w14:paraId="2D3C3E24" w14:textId="77777777" w:rsidR="00A80EE0" w:rsidRDefault="002412E5">
      <w:pPr>
        <w:pStyle w:val="Style1"/>
        <w:rPr>
          <w:sz w:val="24"/>
          <w:szCs w:val="24"/>
        </w:rPr>
      </w:pPr>
      <w:r>
        <w:rPr>
          <w:i w:val="0"/>
          <w:sz w:val="24"/>
          <w:szCs w:val="24"/>
        </w:rPr>
        <w:t xml:space="preserve">In order to investigate the association of peripheral blood gene expression with mtSNPs, the expression levels were modelled as a linear function of the presence (coded as 1) or absence (coded as 0) of the minor allele using the lm function in R. We calculated the p-values using a standard </w:t>
      </w:r>
      <w:r>
        <w:rPr>
          <w:sz w:val="24"/>
          <w:szCs w:val="24"/>
        </w:rPr>
        <w:t>F</w:t>
      </w:r>
      <w:r>
        <w:rPr>
          <w:i w:val="0"/>
          <w:sz w:val="24"/>
          <w:szCs w:val="24"/>
        </w:rPr>
        <w:t xml:space="preserve"> test with one degree of freedom and accounted for multiple testing using the Bonferroni correction. Significance was defined as p &lt; 1.28 × 10</w:t>
      </w:r>
      <w:r>
        <w:rPr>
          <w:i w:val="0"/>
          <w:sz w:val="24"/>
          <w:szCs w:val="24"/>
          <w:vertAlign w:val="superscript"/>
        </w:rPr>
        <w:t>-8</w:t>
      </w:r>
      <w:r>
        <w:rPr>
          <w:i w:val="0"/>
          <w:sz w:val="24"/>
          <w:szCs w:val="24"/>
        </w:rPr>
        <w:t xml:space="preserve"> (i.e. 0.05/(199 × 19,637)). Analysis of covariance (ANCOVA) was employed to flag genes for those showing differential expression between haplogroups. All genes with a p-value &lt; 2.55 × 10</w:t>
      </w:r>
      <w:r>
        <w:rPr>
          <w:i w:val="0"/>
          <w:sz w:val="24"/>
          <w:szCs w:val="24"/>
          <w:vertAlign w:val="superscript"/>
        </w:rPr>
        <w:t>-6</w:t>
      </w:r>
      <w:r>
        <w:rPr>
          <w:i w:val="0"/>
          <w:sz w:val="24"/>
          <w:szCs w:val="24"/>
        </w:rPr>
        <w:t xml:space="preserve"> (i.e. 0.05/19,637) were compared using Tukey’s honest significant difference test to confirm between-haplogroup differences. A Tukey-adjusted p-value &lt; 0.05 was considered statistically significant.</w:t>
      </w:r>
    </w:p>
    <w:p w14:paraId="049BAAD0" w14:textId="77777777" w:rsidR="00A80EE0" w:rsidRDefault="002412E5">
      <w:pPr>
        <w:pStyle w:val="Style1"/>
        <w:ind w:firstLine="454"/>
        <w:rPr>
          <w:sz w:val="24"/>
          <w:szCs w:val="24"/>
        </w:rPr>
      </w:pPr>
      <w:r>
        <w:rPr>
          <w:i w:val="0"/>
          <w:sz w:val="24"/>
          <w:szCs w:val="24"/>
        </w:rPr>
        <w:lastRenderedPageBreak/>
        <w:t>Sex-specific effects of mtSNPs on gene expression were tested by applying the same linear model as above to males and females separately. Differences in effect sizes were compared by applying a random-effect meta-analytic model to each probe using the MetaDE package (22). Heterogeneity was examined by Cochran’s Q test with the corresponding p-value. A significant p-value would suggest that there is a significant difference between effect sizes between sexes. For sex-specific meta-analysis, the number of mtSNPs tested was 156 because for some mtSNPs the minor allele frequency was less than 0.01 in either males or females (Supplementary Material, Table S2). Significance was then defined as p &lt; 1.63 × 10</w:t>
      </w:r>
      <w:r>
        <w:rPr>
          <w:i w:val="0"/>
          <w:sz w:val="24"/>
          <w:szCs w:val="24"/>
          <w:vertAlign w:val="superscript"/>
        </w:rPr>
        <w:t>-8</w:t>
      </w:r>
      <w:r>
        <w:rPr>
          <w:i w:val="0"/>
          <w:sz w:val="24"/>
          <w:szCs w:val="24"/>
        </w:rPr>
        <w:t xml:space="preserve"> (i.e. 0.05/(156 × 19,637)).</w:t>
      </w:r>
    </w:p>
    <w:p w14:paraId="51466F7E" w14:textId="77777777" w:rsidR="00A80EE0" w:rsidRDefault="002412E5">
      <w:pPr>
        <w:pStyle w:val="Style1"/>
        <w:ind w:firstLine="454"/>
        <w:rPr>
          <w:sz w:val="24"/>
          <w:szCs w:val="24"/>
        </w:rPr>
      </w:pPr>
      <w:r>
        <w:rPr>
          <w:i w:val="0"/>
          <w:sz w:val="24"/>
          <w:szCs w:val="24"/>
        </w:rPr>
        <w:t>The effect of prediabetes on the association between mtSNPs and gene expression was studied similarly. Age, sex and body mass index were added as covariates in the linear regression models. The number of mtSNPs included was now 127, resulting in significance in random-effect meta-analysis defined as p &lt; 2.00 × 10</w:t>
      </w:r>
      <w:r>
        <w:rPr>
          <w:i w:val="0"/>
          <w:sz w:val="24"/>
          <w:szCs w:val="24"/>
          <w:vertAlign w:val="superscript"/>
        </w:rPr>
        <w:t>-8</w:t>
      </w:r>
      <w:r>
        <w:rPr>
          <w:i w:val="0"/>
          <w:sz w:val="24"/>
          <w:szCs w:val="24"/>
        </w:rPr>
        <w:t xml:space="preserve"> (i.e. 0.05/(127 × 19,637) (Supplementary Material, Table S3).</w:t>
      </w:r>
    </w:p>
    <w:p w14:paraId="2D5C609A" w14:textId="77777777" w:rsidR="00A80EE0" w:rsidRDefault="002412E5">
      <w:pPr>
        <w:pStyle w:val="Standard1"/>
        <w:spacing w:line="480" w:lineRule="auto"/>
        <w:ind w:firstLine="454"/>
        <w:jc w:val="both"/>
        <w:rPr>
          <w:rFonts w:ascii="Times New Roman" w:hAnsi="Times New Roman"/>
          <w:sz w:val="24"/>
          <w:szCs w:val="24"/>
        </w:rPr>
      </w:pPr>
      <w:r>
        <w:rPr>
          <w:rFonts w:ascii="Times New Roman" w:hAnsi="Times New Roman" w:cs="Times New Roman"/>
          <w:sz w:val="24"/>
          <w:szCs w:val="24"/>
        </w:rPr>
        <w:t>To account for possible population stratification or undetected systematic procedural error, principal component (PC) analysis was performed on all mtSNPs and nuclear probes passing quality control. The use of mitochondrial PCs effectively removes false-positive associations but does not remove those that are true-positive (23). The prcomp function (package stats) was used to calculate nuclear PCs 1-20 and the logisticPCA package (24) was used to extract the same number of mitochondrial PCs. Both nuclear and mitochondrial PCs were added as covariates in the linear regression/ANCOVA models until no additional reduction in genomic inflation factor (λ</w:t>
      </w:r>
      <w:r>
        <w:rPr>
          <w:rFonts w:ascii="Times New Roman" w:hAnsi="Times New Roman" w:cs="Times New Roman"/>
          <w:sz w:val="24"/>
          <w:szCs w:val="24"/>
          <w:vertAlign w:val="subscript"/>
        </w:rPr>
        <w:t>GC</w:t>
      </w:r>
      <w:r>
        <w:rPr>
          <w:rFonts w:ascii="Times New Roman" w:hAnsi="Times New Roman" w:cs="Times New Roman"/>
          <w:sz w:val="24"/>
          <w:szCs w:val="24"/>
        </w:rPr>
        <w:t>) could be achieved. Nuclear PCs 1-11 and mitochondrial PCs 1-2 were used for all probe-mtSNP association analyses. For ANCOVA, nuclear PCs 1-11 and the first mitochondrial PC were used. Genomic inflation factor</w:t>
      </w:r>
      <w:r>
        <w:rPr>
          <w:rFonts w:ascii="Times New Roman" w:hAnsi="Times New Roman" w:cs="Times New Roman"/>
          <w:sz w:val="24"/>
          <w:szCs w:val="24"/>
          <w:vertAlign w:val="subscript"/>
        </w:rPr>
        <w:t xml:space="preserve"> </w:t>
      </w:r>
      <w:r>
        <w:rPr>
          <w:rFonts w:ascii="Times New Roman" w:hAnsi="Times New Roman" w:cs="Times New Roman"/>
          <w:sz w:val="24"/>
          <w:szCs w:val="24"/>
        </w:rPr>
        <w:t>was calculated using the GenABEL package (25). Values of λ</w:t>
      </w:r>
      <w:r>
        <w:rPr>
          <w:rFonts w:ascii="Times New Roman" w:hAnsi="Times New Roman" w:cs="Times New Roman"/>
          <w:sz w:val="24"/>
          <w:szCs w:val="24"/>
          <w:vertAlign w:val="subscript"/>
        </w:rPr>
        <w:t>GC</w:t>
      </w:r>
      <w:r>
        <w:rPr>
          <w:rFonts w:ascii="Times New Roman" w:hAnsi="Times New Roman" w:cs="Times New Roman"/>
          <w:sz w:val="24"/>
          <w:szCs w:val="24"/>
        </w:rPr>
        <w:t xml:space="preserve"> &lt; 1.05 are generally considered benign (26).</w:t>
      </w:r>
    </w:p>
    <w:p w14:paraId="36704A0D" w14:textId="77777777" w:rsidR="00A80EE0" w:rsidRDefault="002412E5">
      <w:pPr>
        <w:pStyle w:val="Standard1"/>
        <w:spacing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355B6779" w14:textId="77777777" w:rsidR="00A80EE0" w:rsidRDefault="002412E5">
      <w:pPr>
        <w:pStyle w:val="Standard1"/>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Effect of mtSNPs and haplogroups to peripheral blood gene expression</w:t>
      </w:r>
    </w:p>
    <w:p w14:paraId="7ACC159A" w14:textId="77777777" w:rsidR="00A80EE0" w:rsidRDefault="002412E5">
      <w:pPr>
        <w:pStyle w:val="Standard1"/>
        <w:spacing w:line="480" w:lineRule="auto"/>
        <w:jc w:val="both"/>
        <w:rPr>
          <w:rFonts w:ascii="Times New Roman" w:hAnsi="Times New Roman"/>
          <w:sz w:val="24"/>
          <w:szCs w:val="24"/>
        </w:rPr>
      </w:pPr>
      <w:r>
        <w:rPr>
          <w:rFonts w:ascii="Times New Roman" w:hAnsi="Times New Roman" w:cs="Times New Roman"/>
          <w:sz w:val="24"/>
          <w:szCs w:val="24"/>
        </w:rPr>
        <w:t xml:space="preserve">A total of 3,907,763 expression probe-mtSNP pairs were tested for association in a linear regression model. Genomic inflation factor was 0.99 (quantile-quantile plot for expected versus observed p-values shown in Supplementary material, Figure S1), indicating that the inflation of genetic association due to population stratification or undetected systematic error was unlikely.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93081026 </w:instrText>
      </w:r>
      <w:r>
        <w:rPr>
          <w:rFonts w:ascii="Times New Roman" w:hAnsi="Times New Roman" w:cs="Times New Roman"/>
          <w:sz w:val="24"/>
          <w:szCs w:val="24"/>
        </w:rPr>
        <w:fldChar w:fldCharType="separate"/>
      </w:r>
      <w:r w:rsidR="005D5ABE">
        <w:rPr>
          <w:rFonts w:ascii="Times New Roman" w:hAnsi="Times New Roman" w:cs="Times New Roman"/>
          <w:sz w:val="24"/>
          <w:szCs w:val="24"/>
        </w:rPr>
        <w:t>Table 2</w:t>
      </w:r>
      <w:r>
        <w:rPr>
          <w:rFonts w:ascii="Times New Roman" w:hAnsi="Times New Roman" w:cs="Times New Roman"/>
          <w:sz w:val="24"/>
          <w:szCs w:val="24"/>
        </w:rPr>
        <w:fldChar w:fldCharType="end"/>
      </w:r>
      <w:r>
        <w:rPr>
          <w:rFonts w:ascii="Times New Roman" w:hAnsi="Times New Roman" w:cs="Times New Roman"/>
          <w:sz w:val="24"/>
          <w:szCs w:val="24"/>
        </w:rPr>
        <w:t>, a total of 52 expression probe-mtSNP pairs were significant after Bonferroni correction, corresponding for five nuclear and two mitochondrial genes and 31 mtSNPs. These seven identified genes regulated by mtSNPs were signal peptidase complex subunit 2 pseudogene 4 (</w:t>
      </w:r>
      <w:r>
        <w:rPr>
          <w:rFonts w:ascii="Times New Roman" w:hAnsi="Times New Roman" w:cs="Times New Roman"/>
          <w:i/>
          <w:sz w:val="24"/>
          <w:szCs w:val="24"/>
        </w:rPr>
        <w:t>SPCS2P4</w:t>
      </w:r>
      <w:r>
        <w:rPr>
          <w:rFonts w:ascii="Times New Roman" w:hAnsi="Times New Roman" w:cs="Times New Roman"/>
          <w:sz w:val="24"/>
          <w:szCs w:val="24"/>
        </w:rPr>
        <w:t>), ring finger protein 113A (</w:t>
      </w:r>
      <w:r>
        <w:rPr>
          <w:rFonts w:ascii="Times New Roman" w:hAnsi="Times New Roman" w:cs="Times New Roman"/>
          <w:i/>
          <w:sz w:val="24"/>
          <w:szCs w:val="24"/>
        </w:rPr>
        <w:t>RNF113A</w:t>
      </w:r>
      <w:r>
        <w:rPr>
          <w:rFonts w:ascii="Times New Roman" w:hAnsi="Times New Roman" w:cs="Times New Roman"/>
          <w:sz w:val="24"/>
          <w:szCs w:val="24"/>
        </w:rPr>
        <w:t>), signal peptidase complex subunit 2 (</w:t>
      </w:r>
      <w:r>
        <w:rPr>
          <w:rFonts w:ascii="Times New Roman" w:hAnsi="Times New Roman" w:cs="Times New Roman"/>
          <w:i/>
          <w:iCs/>
          <w:sz w:val="24"/>
          <w:szCs w:val="24"/>
        </w:rPr>
        <w:t>SPCS2</w:t>
      </w:r>
      <w:r>
        <w:rPr>
          <w:rFonts w:ascii="Times New Roman" w:hAnsi="Times New Roman" w:cs="Times New Roman"/>
          <w:sz w:val="24"/>
          <w:szCs w:val="24"/>
        </w:rPr>
        <w:t>), mitochondrially encoded cytochrome c oxidase II (</w:t>
      </w:r>
      <w:r>
        <w:rPr>
          <w:rFonts w:ascii="Times New Roman" w:hAnsi="Times New Roman" w:cs="Times New Roman"/>
          <w:i/>
          <w:sz w:val="24"/>
          <w:szCs w:val="24"/>
        </w:rPr>
        <w:t>MT-CO2</w:t>
      </w:r>
      <w:r>
        <w:rPr>
          <w:rFonts w:ascii="Times New Roman" w:hAnsi="Times New Roman" w:cs="Times New Roman"/>
          <w:sz w:val="24"/>
          <w:szCs w:val="24"/>
        </w:rPr>
        <w:t>), cardiolipin synthase 1 (</w:t>
      </w:r>
      <w:r>
        <w:rPr>
          <w:rFonts w:ascii="Times New Roman" w:hAnsi="Times New Roman" w:cs="Times New Roman"/>
          <w:i/>
          <w:sz w:val="24"/>
          <w:szCs w:val="24"/>
        </w:rPr>
        <w:t>CRLS1</w:t>
      </w:r>
      <w:r>
        <w:rPr>
          <w:rFonts w:ascii="Times New Roman" w:hAnsi="Times New Roman" w:cs="Times New Roman"/>
          <w:sz w:val="24"/>
          <w:szCs w:val="24"/>
        </w:rPr>
        <w:t>), solute carrier family 25 member 15 (</w:t>
      </w:r>
      <w:r>
        <w:rPr>
          <w:rFonts w:ascii="Times New Roman" w:hAnsi="Times New Roman" w:cs="Times New Roman"/>
          <w:i/>
          <w:sz w:val="24"/>
          <w:szCs w:val="24"/>
        </w:rPr>
        <w:t>SLC25A14</w:t>
      </w:r>
      <w:r>
        <w:rPr>
          <w:rFonts w:ascii="Times New Roman" w:hAnsi="Times New Roman" w:cs="Times New Roman"/>
          <w:sz w:val="24"/>
          <w:szCs w:val="24"/>
        </w:rPr>
        <w:t>) and mitochondrially encoded 16S RNA like 1 (</w:t>
      </w:r>
      <w:r>
        <w:rPr>
          <w:rFonts w:ascii="Times New Roman" w:hAnsi="Times New Roman" w:cs="Times New Roman"/>
          <w:i/>
          <w:iCs/>
          <w:sz w:val="24"/>
          <w:szCs w:val="24"/>
        </w:rPr>
        <w:t>MT-RNR2L1</w:t>
      </w:r>
      <w:r>
        <w:rPr>
          <w:rFonts w:ascii="Times New Roman" w:hAnsi="Times New Roman" w:cs="Times New Roman"/>
          <w:sz w:val="24"/>
          <w:szCs w:val="24"/>
        </w:rPr>
        <w:t xml:space="preserve">).  Figure 1 illustrates the normalized expression intensities </w:t>
      </w:r>
      <w:bookmarkStart w:id="2" w:name="__DdeLink__3641_1709357123"/>
      <w:r>
        <w:rPr>
          <w:rFonts w:ascii="Times New Roman" w:hAnsi="Times New Roman" w:cs="Times New Roman"/>
          <w:sz w:val="24"/>
          <w:szCs w:val="24"/>
        </w:rPr>
        <w:t>for the top four genes relative to the alleles of the top associated mtSNP.</w:t>
      </w:r>
      <w:bookmarkEnd w:id="2"/>
    </w:p>
    <w:p w14:paraId="34376651" w14:textId="77777777" w:rsidR="00A80EE0" w:rsidRDefault="002412E5">
      <w:pPr>
        <w:pStyle w:val="Standard1"/>
        <w:spacing w:line="480" w:lineRule="auto"/>
        <w:ind w:firstLine="454"/>
        <w:jc w:val="both"/>
        <w:rPr>
          <w:rFonts w:ascii="Times New Roman" w:hAnsi="Times New Roman"/>
          <w:sz w:val="24"/>
          <w:szCs w:val="24"/>
        </w:rPr>
      </w:pPr>
      <w:r>
        <w:rPr>
          <w:rFonts w:ascii="Times New Roman" w:hAnsi="Times New Roman" w:cs="Times New Roman"/>
          <w:sz w:val="24"/>
          <w:szCs w:val="24"/>
        </w:rPr>
        <w:t>ANCOVA and Tukey’s post hoc test indicated that five expression probes, corresponding for four nuclear and one mitochondrial gene</w:t>
      </w:r>
      <w:r w:rsidR="00C1533C">
        <w:rPr>
          <w:rFonts w:ascii="Times New Roman" w:hAnsi="Times New Roman" w:cs="Times New Roman"/>
          <w:sz w:val="24"/>
          <w:szCs w:val="24"/>
        </w:rPr>
        <w:t>s</w:t>
      </w:r>
      <w:r>
        <w:rPr>
          <w:rFonts w:ascii="Times New Roman" w:hAnsi="Times New Roman" w:cs="Times New Roman"/>
          <w:sz w:val="24"/>
          <w:szCs w:val="24"/>
        </w:rPr>
        <w:t xml:space="preserve">, showed differential expression between haplogroups </w:t>
      </w:r>
      <w:bookmarkStart w:id="3" w:name="__DdeLink__5035_755451218"/>
      <w:r>
        <w:rPr>
          <w:rFonts w:ascii="Times New Roman" w:hAnsi="Times New Roman" w:cs="Times New Roman"/>
          <w:sz w:val="24"/>
          <w:szCs w:val="24"/>
        </w:rPr>
        <w:t>(λ</w:t>
      </w:r>
      <w:r>
        <w:rPr>
          <w:rFonts w:ascii="Times New Roman" w:hAnsi="Times New Roman" w:cs="Times New Roman"/>
          <w:sz w:val="24"/>
          <w:szCs w:val="24"/>
          <w:vertAlign w:val="subscript"/>
        </w:rPr>
        <w:t>GC</w:t>
      </w:r>
      <w:r>
        <w:rPr>
          <w:rFonts w:ascii="Times New Roman" w:hAnsi="Times New Roman" w:cs="Times New Roman"/>
          <w:sz w:val="24"/>
          <w:szCs w:val="24"/>
        </w:rPr>
        <w:t xml:space="preserve"> = 1.03</w:t>
      </w:r>
      <w:bookmarkEnd w:id="3"/>
      <w:r>
        <w:rPr>
          <w:rFonts w:ascii="Times New Roman" w:hAnsi="Times New Roman" w:cs="Times New Roman"/>
          <w:sz w:val="24"/>
          <w:szCs w:val="24"/>
        </w:rPr>
        <w:t xml:space="preserve">, Supplementary Figure S2). Three of the genes, </w:t>
      </w:r>
      <w:r>
        <w:rPr>
          <w:rFonts w:ascii="Times New Roman" w:hAnsi="Times New Roman" w:cs="Times New Roman"/>
          <w:i/>
          <w:sz w:val="24"/>
          <w:szCs w:val="24"/>
        </w:rPr>
        <w:t>SPCS2P4,</w:t>
      </w:r>
      <w:r>
        <w:rPr>
          <w:rFonts w:ascii="Times New Roman" w:hAnsi="Times New Roman" w:cs="Times New Roman"/>
          <w:sz w:val="24"/>
          <w:szCs w:val="24"/>
        </w:rPr>
        <w:t xml:space="preserve"> </w:t>
      </w:r>
      <w:r>
        <w:rPr>
          <w:rFonts w:ascii="Times New Roman" w:hAnsi="Times New Roman" w:cs="Times New Roman"/>
          <w:i/>
          <w:sz w:val="24"/>
          <w:szCs w:val="24"/>
        </w:rPr>
        <w:t>RNF113A</w:t>
      </w:r>
      <w:r>
        <w:rPr>
          <w:rFonts w:ascii="Times New Roman" w:hAnsi="Times New Roman" w:cs="Times New Roman"/>
          <w:sz w:val="24"/>
          <w:szCs w:val="24"/>
        </w:rPr>
        <w:t xml:space="preserve"> and </w:t>
      </w:r>
      <w:r>
        <w:rPr>
          <w:rFonts w:ascii="Times New Roman" w:hAnsi="Times New Roman" w:cs="Times New Roman"/>
          <w:i/>
          <w:iCs/>
          <w:sz w:val="24"/>
          <w:szCs w:val="24"/>
        </w:rPr>
        <w:t>SLC25A14</w:t>
      </w:r>
      <w:r>
        <w:rPr>
          <w:rFonts w:ascii="Times New Roman" w:hAnsi="Times New Roman" w:cs="Times New Roman"/>
          <w:sz w:val="24"/>
          <w:szCs w:val="24"/>
        </w:rPr>
        <w:t xml:space="preserve"> were also associated with individual mtSNPs but the other two genes, solute carrier family 2 member 8 (</w:t>
      </w:r>
      <w:r>
        <w:rPr>
          <w:rFonts w:ascii="Times New Roman" w:hAnsi="Times New Roman" w:cs="Times New Roman"/>
          <w:i/>
          <w:iCs/>
          <w:sz w:val="24"/>
          <w:szCs w:val="24"/>
        </w:rPr>
        <w:t xml:space="preserve">SLC2A8, </w:t>
      </w:r>
      <w:r>
        <w:rPr>
          <w:rFonts w:ascii="Times New Roman" w:hAnsi="Times New Roman" w:cs="Times New Roman"/>
          <w:sz w:val="24"/>
          <w:szCs w:val="24"/>
        </w:rPr>
        <w:t>Illumina Array Address 5870326) and mitochondrially encoded NADH dehydrogenase 5 (</w:t>
      </w:r>
      <w:r>
        <w:rPr>
          <w:rFonts w:ascii="Times New Roman" w:hAnsi="Times New Roman" w:cs="Times New Roman"/>
          <w:i/>
          <w:iCs/>
          <w:sz w:val="24"/>
          <w:szCs w:val="24"/>
        </w:rPr>
        <w:t xml:space="preserve">MT-ND5, </w:t>
      </w:r>
      <w:r>
        <w:rPr>
          <w:rFonts w:ascii="Times New Roman" w:hAnsi="Times New Roman" w:cs="Times New Roman"/>
          <w:sz w:val="24"/>
          <w:szCs w:val="24"/>
        </w:rPr>
        <w:t xml:space="preserve">Illumina Array Address 5870326) were not identified in the mtSNP-probe analysis. The results from Tukey’s post hoc test are shown in Table 3. Figure 2 illustrates the expression levels of the top two genes, </w:t>
      </w:r>
      <w:r>
        <w:rPr>
          <w:rFonts w:ascii="Times New Roman" w:hAnsi="Times New Roman" w:cs="Times New Roman"/>
          <w:i/>
          <w:sz w:val="24"/>
          <w:szCs w:val="24"/>
        </w:rPr>
        <w:t>SPCS2P4</w:t>
      </w:r>
      <w:r>
        <w:rPr>
          <w:rFonts w:ascii="Times New Roman" w:hAnsi="Times New Roman" w:cs="Times New Roman"/>
          <w:sz w:val="24"/>
          <w:szCs w:val="24"/>
        </w:rPr>
        <w:t xml:space="preserve"> and </w:t>
      </w:r>
      <w:r>
        <w:rPr>
          <w:rFonts w:ascii="Times New Roman" w:hAnsi="Times New Roman" w:cs="Times New Roman"/>
          <w:i/>
          <w:sz w:val="24"/>
          <w:szCs w:val="24"/>
        </w:rPr>
        <w:t>RNF113A</w:t>
      </w:r>
      <w:r>
        <w:rPr>
          <w:rFonts w:ascii="Times New Roman" w:hAnsi="Times New Roman" w:cs="Times New Roman"/>
          <w:sz w:val="24"/>
          <w:szCs w:val="24"/>
        </w:rPr>
        <w:t>, which</w:t>
      </w:r>
      <w:r>
        <w:rPr>
          <w:rFonts w:ascii="Times New Roman" w:hAnsi="Times New Roman" w:cs="Times New Roman"/>
          <w:i/>
          <w:sz w:val="24"/>
          <w:szCs w:val="24"/>
        </w:rPr>
        <w:t xml:space="preserve"> </w:t>
      </w:r>
      <w:r>
        <w:rPr>
          <w:rFonts w:ascii="Times New Roman" w:hAnsi="Times New Roman" w:cs="Times New Roman"/>
          <w:sz w:val="24"/>
          <w:szCs w:val="24"/>
        </w:rPr>
        <w:t>were significantly lower in haplogroup K compared to all other eight major haplogroups.</w:t>
      </w:r>
    </w:p>
    <w:p w14:paraId="7FC54A9D" w14:textId="77777777" w:rsidR="00A80EE0" w:rsidRDefault="002412E5">
      <w:pPr>
        <w:pStyle w:val="Standard1"/>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Sex- and prediabetes-specific effects</w:t>
      </w:r>
    </w:p>
    <w:p w14:paraId="3395460A" w14:textId="77777777" w:rsidR="00A80EE0" w:rsidRDefault="002412E5">
      <w:pPr>
        <w:pStyle w:val="Standard1"/>
        <w:spacing w:line="480" w:lineRule="auto"/>
        <w:jc w:val="both"/>
        <w:rPr>
          <w:rFonts w:ascii="Times New Roman" w:hAnsi="Times New Roman"/>
          <w:sz w:val="24"/>
          <w:szCs w:val="24"/>
        </w:rPr>
      </w:pPr>
      <w:r>
        <w:rPr>
          <w:rFonts w:ascii="Times New Roman" w:hAnsi="Times New Roman" w:cs="Times New Roman"/>
          <w:sz w:val="24"/>
          <w:szCs w:val="24"/>
        </w:rPr>
        <w:lastRenderedPageBreak/>
        <w:t>Random-effect meta-analysis showed no statistically significant differences in the effect sizes of gene expression between sexes (results not shown). For one mtSNP-probe pair the meta-analysis showed a significant difference in the effect sizes between subjects with prediabetes and controls. A p-value of 8.91 x 10</w:t>
      </w:r>
      <w:r>
        <w:rPr>
          <w:rFonts w:ascii="Times New Roman" w:hAnsi="Times New Roman" w:cs="Times New Roman"/>
          <w:sz w:val="24"/>
          <w:szCs w:val="24"/>
          <w:vertAlign w:val="superscript"/>
        </w:rPr>
        <w:t>-9</w:t>
      </w:r>
      <w:r>
        <w:rPr>
          <w:rFonts w:ascii="Times New Roman" w:hAnsi="Times New Roman" w:cs="Times New Roman"/>
          <w:sz w:val="24"/>
          <w:szCs w:val="24"/>
        </w:rPr>
        <w:t xml:space="preserve"> (λ</w:t>
      </w:r>
      <w:r>
        <w:rPr>
          <w:rFonts w:ascii="Times New Roman" w:hAnsi="Times New Roman" w:cs="Times New Roman"/>
          <w:sz w:val="24"/>
          <w:szCs w:val="24"/>
          <w:vertAlign w:val="subscript"/>
        </w:rPr>
        <w:t>GC</w:t>
      </w:r>
      <w:r>
        <w:rPr>
          <w:rFonts w:ascii="Times New Roman" w:hAnsi="Times New Roman" w:cs="Times New Roman"/>
          <w:sz w:val="24"/>
          <w:szCs w:val="24"/>
        </w:rPr>
        <w:t xml:space="preserve"> = 0.99, Supplementary Figure S3) corresponded to the association between the expression of 2’-5’-oligoadenylate synthase like (</w:t>
      </w:r>
      <w:r>
        <w:rPr>
          <w:rFonts w:ascii="Times New Roman" w:hAnsi="Times New Roman" w:cs="Times New Roman"/>
          <w:i/>
          <w:iCs/>
          <w:sz w:val="24"/>
          <w:szCs w:val="24"/>
        </w:rPr>
        <w:t xml:space="preserve">OASL, </w:t>
      </w:r>
      <w:r>
        <w:rPr>
          <w:rFonts w:ascii="Times New Roman" w:hAnsi="Times New Roman" w:cs="Times New Roman"/>
          <w:sz w:val="24"/>
          <w:szCs w:val="24"/>
        </w:rPr>
        <w:t>Illumina Array Address ID 6280543) and mtSNP C16294T. Subjects with prediabetes had an effect estimate of -0.74 (standard error of 0.12) and a corresponding p-value of 9.69 x 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λ</w:t>
      </w:r>
      <w:r>
        <w:rPr>
          <w:rFonts w:ascii="Times New Roman" w:hAnsi="Times New Roman" w:cs="Times New Roman"/>
          <w:sz w:val="24"/>
          <w:szCs w:val="24"/>
          <w:vertAlign w:val="subscript"/>
        </w:rPr>
        <w:t>GC</w:t>
      </w:r>
      <w:r>
        <w:rPr>
          <w:rFonts w:ascii="Times New Roman" w:hAnsi="Times New Roman" w:cs="Times New Roman"/>
          <w:sz w:val="24"/>
          <w:szCs w:val="24"/>
        </w:rPr>
        <w:t xml:space="preserve"> = 0.99, Supplementary Figure S4) while the control group had an effect estimate of 0.43 (standard error of 0.12) and a p-value of 4.22 x 10</w:t>
      </w:r>
      <w:r>
        <w:rPr>
          <w:rFonts w:ascii="Times New Roman" w:hAnsi="Times New Roman" w:cs="Times New Roman"/>
          <w:sz w:val="24"/>
          <w:szCs w:val="24"/>
          <w:vertAlign w:val="superscript"/>
        </w:rPr>
        <w:t xml:space="preserve">-4  </w:t>
      </w:r>
      <w:r>
        <w:rPr>
          <w:rFonts w:ascii="Times New Roman" w:hAnsi="Times New Roman" w:cs="Times New Roman"/>
          <w:sz w:val="24"/>
          <w:szCs w:val="24"/>
        </w:rPr>
        <w:t xml:space="preserve"> (λ</w:t>
      </w:r>
      <w:r>
        <w:rPr>
          <w:rFonts w:ascii="Times New Roman" w:hAnsi="Times New Roman" w:cs="Times New Roman"/>
          <w:sz w:val="24"/>
          <w:szCs w:val="24"/>
          <w:vertAlign w:val="subscript"/>
        </w:rPr>
        <w:t>GC</w:t>
      </w:r>
      <w:r>
        <w:rPr>
          <w:rFonts w:ascii="Times New Roman" w:hAnsi="Times New Roman" w:cs="Times New Roman"/>
          <w:sz w:val="24"/>
          <w:szCs w:val="24"/>
        </w:rPr>
        <w:t xml:space="preserve"> = 1.00, Supplementary Figure S5). That is, on average, subjects with prediabetes and minor allele T had lower expression levels of </w:t>
      </w:r>
      <w:r>
        <w:rPr>
          <w:rFonts w:ascii="Times New Roman" w:hAnsi="Times New Roman" w:cs="Times New Roman"/>
          <w:i/>
          <w:iCs/>
          <w:sz w:val="24"/>
          <w:szCs w:val="24"/>
        </w:rPr>
        <w:t>OASL</w:t>
      </w:r>
      <w:r>
        <w:rPr>
          <w:rFonts w:ascii="Times New Roman" w:hAnsi="Times New Roman" w:cs="Times New Roman"/>
          <w:sz w:val="24"/>
          <w:szCs w:val="24"/>
        </w:rPr>
        <w:t xml:space="preserve"> compared to the reference allele while subjects with T allele but no prediabetes had higher expression levels compared to the reference allele, as can be seen in Figure 3.</w:t>
      </w:r>
    </w:p>
    <w:p w14:paraId="4AFE23A4" w14:textId="77777777" w:rsidR="00A80EE0" w:rsidRDefault="002412E5">
      <w:pPr>
        <w:pStyle w:val="Standard1"/>
        <w:spacing w:line="480" w:lineRule="auto"/>
        <w:jc w:val="both"/>
        <w:rPr>
          <w:rFonts w:ascii="Times New Roman" w:hAnsi="Times New Roman" w:cs="Times New Roman"/>
          <w:b/>
          <w:sz w:val="24"/>
          <w:szCs w:val="24"/>
        </w:rPr>
      </w:pPr>
      <w:r>
        <w:rPr>
          <w:rFonts w:ascii="Times New Roman" w:hAnsi="Times New Roman" w:cs="Times New Roman"/>
          <w:b/>
          <w:sz w:val="24"/>
          <w:szCs w:val="24"/>
        </w:rPr>
        <w:t>Discussion</w:t>
      </w:r>
    </w:p>
    <w:p w14:paraId="6DF8D164" w14:textId="77777777" w:rsidR="00A80EE0" w:rsidRDefault="002412E5">
      <w:pPr>
        <w:pStyle w:val="Standard1"/>
        <w:spacing w:line="480" w:lineRule="auto"/>
        <w:jc w:val="both"/>
        <w:rPr>
          <w:rFonts w:ascii="Times New Roman" w:hAnsi="Times New Roman"/>
          <w:sz w:val="24"/>
          <w:szCs w:val="24"/>
        </w:rPr>
      </w:pPr>
      <w:r>
        <w:rPr>
          <w:rFonts w:ascii="Times New Roman" w:hAnsi="Times New Roman" w:cs="Times New Roman"/>
          <w:sz w:val="24"/>
          <w:szCs w:val="24"/>
        </w:rPr>
        <w:t xml:space="preserve">Our analysis of genome-wide peripheral blood gene expression and mtDNA variation provided additional evidence for mitochondrial genetic control of gene expression in humans. From 3,907,763 analyzed expression probe-mtSNPs pairs, 52 significant associations were identified after a strict correction for multiple testing. The majority of the associations included either pseudogene </w:t>
      </w:r>
      <w:r>
        <w:rPr>
          <w:rFonts w:ascii="Times New Roman" w:hAnsi="Times New Roman" w:cs="Times New Roman"/>
          <w:i/>
          <w:sz w:val="24"/>
          <w:szCs w:val="24"/>
        </w:rPr>
        <w:t>SPCS2P4</w:t>
      </w:r>
      <w:r>
        <w:rPr>
          <w:rFonts w:ascii="Times New Roman" w:hAnsi="Times New Roman" w:cs="Times New Roman"/>
          <w:sz w:val="24"/>
          <w:szCs w:val="24"/>
        </w:rPr>
        <w:t xml:space="preserve"> in chromosome 1 or </w:t>
      </w:r>
      <w:r>
        <w:rPr>
          <w:rFonts w:ascii="Times New Roman" w:hAnsi="Times New Roman" w:cs="Times New Roman"/>
          <w:i/>
          <w:sz w:val="24"/>
          <w:szCs w:val="24"/>
        </w:rPr>
        <w:t xml:space="preserve">RNF113A </w:t>
      </w:r>
      <w:r>
        <w:rPr>
          <w:rFonts w:ascii="Times New Roman" w:hAnsi="Times New Roman" w:cs="Times New Roman"/>
          <w:sz w:val="24"/>
          <w:szCs w:val="24"/>
        </w:rPr>
        <w:t>in the X chromosome. The first is involved in the biosynthesis of the N-glycan precursor and transfer to a nascent protein, the latter encodes a protein containing two zinc finger domains. As compared to the previous results (7), we were able to replicate six of 15 reported associations. In other words, we show</w:t>
      </w:r>
      <w:r w:rsidR="00FB165F">
        <w:rPr>
          <w:rFonts w:ascii="Times New Roman" w:hAnsi="Times New Roman" w:cs="Times New Roman"/>
          <w:sz w:val="24"/>
          <w:szCs w:val="24"/>
        </w:rPr>
        <w:t>ed 46 new associations. The nuc</w:t>
      </w:r>
      <w:r>
        <w:rPr>
          <w:rFonts w:ascii="Times New Roman" w:hAnsi="Times New Roman" w:cs="Times New Roman"/>
          <w:sz w:val="24"/>
          <w:szCs w:val="24"/>
        </w:rPr>
        <w:t>l</w:t>
      </w:r>
      <w:r w:rsidR="00FB165F">
        <w:rPr>
          <w:rFonts w:ascii="Times New Roman" w:hAnsi="Times New Roman" w:cs="Times New Roman"/>
          <w:sz w:val="24"/>
          <w:szCs w:val="24"/>
        </w:rPr>
        <w:t>e</w:t>
      </w:r>
      <w:r>
        <w:rPr>
          <w:rFonts w:ascii="Times New Roman" w:hAnsi="Times New Roman" w:cs="Times New Roman"/>
          <w:sz w:val="24"/>
          <w:szCs w:val="24"/>
        </w:rPr>
        <w:t>otide sequenc</w:t>
      </w:r>
      <w:r w:rsidR="00FB165F">
        <w:rPr>
          <w:rFonts w:ascii="Times New Roman" w:hAnsi="Times New Roman" w:cs="Times New Roman"/>
          <w:sz w:val="24"/>
          <w:szCs w:val="24"/>
        </w:rPr>
        <w:t>e in these previous results (7)</w:t>
      </w:r>
      <w:r>
        <w:rPr>
          <w:rFonts w:ascii="Times New Roman" w:hAnsi="Times New Roman" w:cs="Times New Roman"/>
          <w:sz w:val="24"/>
          <w:szCs w:val="24"/>
        </w:rPr>
        <w:t xml:space="preserve"> differs from our sequence by one position, mtSNP A3481G in previous sequence corresponds to A3480G in our sequence and A10551G corresponds to A10550G, respectively. In addition to mtSNPs, gene expression intensities differed also between haplogroups. The lower intensities of </w:t>
      </w:r>
      <w:r>
        <w:rPr>
          <w:rFonts w:ascii="Times New Roman" w:hAnsi="Times New Roman" w:cs="Times New Roman"/>
          <w:i/>
          <w:sz w:val="24"/>
          <w:szCs w:val="24"/>
        </w:rPr>
        <w:t>SPCS2P4</w:t>
      </w:r>
      <w:r>
        <w:rPr>
          <w:rFonts w:ascii="Times New Roman" w:hAnsi="Times New Roman" w:cs="Times New Roman"/>
          <w:sz w:val="24"/>
          <w:szCs w:val="24"/>
        </w:rPr>
        <w:t xml:space="preserve"> and </w:t>
      </w:r>
      <w:r>
        <w:rPr>
          <w:rFonts w:ascii="Times New Roman" w:hAnsi="Times New Roman" w:cs="Times New Roman"/>
          <w:i/>
          <w:sz w:val="24"/>
          <w:szCs w:val="24"/>
        </w:rPr>
        <w:t>RNF113A</w:t>
      </w:r>
      <w:r>
        <w:rPr>
          <w:rFonts w:ascii="Times New Roman" w:hAnsi="Times New Roman" w:cs="Times New Roman"/>
          <w:sz w:val="24"/>
          <w:szCs w:val="24"/>
        </w:rPr>
        <w:t xml:space="preserve"> in haplogroup K result from the fact </w:t>
      </w:r>
      <w:r>
        <w:rPr>
          <w:rFonts w:ascii="Times New Roman" w:hAnsi="Times New Roman" w:cs="Times New Roman"/>
          <w:sz w:val="24"/>
          <w:szCs w:val="24"/>
        </w:rPr>
        <w:lastRenderedPageBreak/>
        <w:t>that the majority of the mtSNPs associated with these two genes (e.g. G9055A, A3480G and A10550G) are also the defining variants for this haplogroup (21).</w:t>
      </w:r>
    </w:p>
    <w:p w14:paraId="125C5D83" w14:textId="77777777" w:rsidR="00A80EE0" w:rsidRDefault="002412E5">
      <w:pPr>
        <w:pStyle w:val="Standard1"/>
        <w:spacing w:line="480" w:lineRule="auto"/>
        <w:ind w:firstLine="454"/>
        <w:jc w:val="both"/>
        <w:rPr>
          <w:rFonts w:ascii="Times New Roman" w:hAnsi="Times New Roman"/>
          <w:sz w:val="24"/>
          <w:szCs w:val="24"/>
        </w:rPr>
      </w:pPr>
      <w:r>
        <w:rPr>
          <w:rFonts w:ascii="Times New Roman" w:hAnsi="Times New Roman" w:cs="Times New Roman"/>
          <w:sz w:val="24"/>
          <w:szCs w:val="24"/>
        </w:rPr>
        <w:t xml:space="preserve">As already discussed earlier (7), the biological relevance of these reported associations remain unclear and they do not necessarily imply causal relationships, i.e. all these mtSNPs aren’t necessarily expression regulatory SNPs. However, these associations may as well represent the altered cellular activities resulting from the mtSNPs that the nuclear genome is then compensating (13). In other studies some of the reported mtSNPs have been associated with non-mitochondrial diseases. For example, variant G9055A and haplogroup K have been found to increase breast cancer risk in European-American women (27). Interestingly, increased levels of protein coded by </w:t>
      </w:r>
      <w:r>
        <w:rPr>
          <w:rFonts w:ascii="Times New Roman" w:hAnsi="Times New Roman" w:cs="Times New Roman"/>
          <w:i/>
          <w:sz w:val="24"/>
          <w:szCs w:val="24"/>
        </w:rPr>
        <w:t>RNF113A</w:t>
      </w:r>
      <w:r>
        <w:rPr>
          <w:rFonts w:ascii="Times New Roman" w:hAnsi="Times New Roman" w:cs="Times New Roman"/>
          <w:sz w:val="24"/>
          <w:szCs w:val="24"/>
        </w:rPr>
        <w:t xml:space="preserve"> in plasma has been suggested to act as a biomarker for breast cancer (28) while our analysis showed reduced expression of </w:t>
      </w:r>
      <w:r>
        <w:rPr>
          <w:rFonts w:ascii="Times New Roman" w:hAnsi="Times New Roman" w:cs="Times New Roman"/>
          <w:i/>
          <w:sz w:val="24"/>
          <w:szCs w:val="24"/>
        </w:rPr>
        <w:t>RNF113A</w:t>
      </w:r>
      <w:r>
        <w:rPr>
          <w:rFonts w:ascii="Times New Roman" w:hAnsi="Times New Roman" w:cs="Times New Roman"/>
          <w:sz w:val="24"/>
          <w:szCs w:val="24"/>
        </w:rPr>
        <w:t xml:space="preserve"> associated with this mtSNP and haplogroup.</w:t>
      </w:r>
    </w:p>
    <w:p w14:paraId="2D489BDB" w14:textId="77777777" w:rsidR="00A80EE0" w:rsidRDefault="002412E5">
      <w:pPr>
        <w:pStyle w:val="Standard1"/>
        <w:spacing w:line="480" w:lineRule="auto"/>
        <w:ind w:firstLine="454"/>
        <w:jc w:val="both"/>
        <w:rPr>
          <w:rFonts w:ascii="Times New Roman" w:hAnsi="Times New Roman" w:cs="Times New Roman"/>
          <w:sz w:val="24"/>
          <w:szCs w:val="24"/>
        </w:rPr>
      </w:pPr>
      <w:r>
        <w:rPr>
          <w:rFonts w:ascii="Times New Roman" w:hAnsi="Times New Roman" w:cs="Times New Roman"/>
          <w:sz w:val="24"/>
          <w:szCs w:val="24"/>
        </w:rPr>
        <w:t>Random-effect meta-analysis did not reveal any sex-specific differences in the mitochondrial genetic control of gene expression. However, it is possible that sexually dimorphic effects on gene expression are mediated via another mtSNPs that were not included in this study. It is also worth mentioning that, to our knowledge, the two studies that have examined these sex-specific effects in humans have only taken into account homoplasmic mtDNA alleles. For this reason, additional studies taking into account also heteroplasmic alleles are needed.</w:t>
      </w:r>
    </w:p>
    <w:p w14:paraId="693C9B4C" w14:textId="77777777" w:rsidR="00A80EE0" w:rsidRDefault="002412E5">
      <w:pPr>
        <w:pStyle w:val="Standard1"/>
        <w:tabs>
          <w:tab w:val="left" w:pos="2970"/>
        </w:tabs>
        <w:spacing w:line="480" w:lineRule="auto"/>
        <w:ind w:firstLine="454"/>
        <w:jc w:val="both"/>
        <w:rPr>
          <w:rFonts w:ascii="Times New Roman" w:hAnsi="Times New Roman" w:cs="Times New Roman"/>
          <w:sz w:val="24"/>
          <w:szCs w:val="24"/>
        </w:rPr>
      </w:pPr>
      <w:r>
        <w:rPr>
          <w:rFonts w:ascii="Times New Roman" w:hAnsi="Times New Roman" w:cs="Times New Roman"/>
          <w:sz w:val="24"/>
          <w:szCs w:val="24"/>
        </w:rPr>
        <w:t xml:space="preserve">A comparison of effect sizes between samples with and without prediabetes showed </w:t>
      </w:r>
      <w:r w:rsidR="00C44F80">
        <w:rPr>
          <w:rFonts w:ascii="Times New Roman" w:hAnsi="Times New Roman" w:cs="Times New Roman"/>
          <w:sz w:val="24"/>
          <w:szCs w:val="24"/>
        </w:rPr>
        <w:t>some</w:t>
      </w:r>
      <w:r>
        <w:rPr>
          <w:rFonts w:ascii="Times New Roman" w:hAnsi="Times New Roman" w:cs="Times New Roman"/>
          <w:sz w:val="24"/>
          <w:szCs w:val="24"/>
        </w:rPr>
        <w:t xml:space="preserve"> evidence that the onset of prediabetes affects the mitochondrial control of the expression of </w:t>
      </w:r>
      <w:r>
        <w:rPr>
          <w:rFonts w:ascii="Times New Roman" w:hAnsi="Times New Roman" w:cs="Times New Roman"/>
          <w:i/>
          <w:iCs/>
          <w:sz w:val="24"/>
          <w:szCs w:val="24"/>
        </w:rPr>
        <w:t xml:space="preserve">OASL </w:t>
      </w:r>
      <w:r>
        <w:rPr>
          <w:rFonts w:ascii="Times New Roman" w:hAnsi="Times New Roman" w:cs="Times New Roman"/>
          <w:sz w:val="24"/>
          <w:szCs w:val="24"/>
        </w:rPr>
        <w:t xml:space="preserve">through mtSNP C16294T. This mtSNP in mtDNA control region has been also previously associated with cardiovascular risk factors, it has been linked to obesity in Austrian population (29) and there is also evidence that C16294T is associated with coronary artery disease, although possibly through linkage to mtSNP T16189C (30).  Functionally, </w:t>
      </w:r>
      <w:r>
        <w:rPr>
          <w:rFonts w:ascii="Times New Roman" w:hAnsi="Times New Roman" w:cs="Times New Roman"/>
          <w:i/>
          <w:iCs/>
          <w:sz w:val="24"/>
          <w:szCs w:val="24"/>
        </w:rPr>
        <w:t>OASL</w:t>
      </w:r>
      <w:r>
        <w:rPr>
          <w:rFonts w:ascii="Times New Roman" w:hAnsi="Times New Roman" w:cs="Times New Roman"/>
          <w:sz w:val="24"/>
          <w:szCs w:val="24"/>
        </w:rPr>
        <w:t xml:space="preserve"> encodes an interferon-inducible antiviral protein and its high expression levels in visceral adipose tissue, together with </w:t>
      </w:r>
      <w:r>
        <w:rPr>
          <w:rFonts w:ascii="Times New Roman" w:hAnsi="Times New Roman" w:cs="Times New Roman"/>
          <w:sz w:val="24"/>
          <w:szCs w:val="24"/>
        </w:rPr>
        <w:lastRenderedPageBreak/>
        <w:t xml:space="preserve">other three interferon signature genes, has been found to be positively correlated with adipose tissue and systemic insulin resistance (31). These previous results link </w:t>
      </w:r>
      <w:r>
        <w:rPr>
          <w:rFonts w:ascii="Times New Roman" w:hAnsi="Times New Roman" w:cs="Times New Roman"/>
          <w:i/>
          <w:iCs/>
          <w:sz w:val="24"/>
          <w:szCs w:val="24"/>
        </w:rPr>
        <w:t>OASL</w:t>
      </w:r>
      <w:r>
        <w:rPr>
          <w:rFonts w:ascii="Times New Roman" w:hAnsi="Times New Roman" w:cs="Times New Roman"/>
          <w:sz w:val="24"/>
          <w:szCs w:val="24"/>
        </w:rPr>
        <w:t xml:space="preserve"> to prediabetes, since most persons with prediabetes are also insulin-resistant (32). Our results are in opposite direction to those published</w:t>
      </w:r>
      <w:r w:rsidR="00FB165F">
        <w:rPr>
          <w:rFonts w:ascii="Times New Roman" w:hAnsi="Times New Roman" w:cs="Times New Roman"/>
          <w:sz w:val="24"/>
          <w:szCs w:val="24"/>
        </w:rPr>
        <w:t xml:space="preserve"> earlier in adipose tissue (31)</w:t>
      </w:r>
      <w:r>
        <w:rPr>
          <w:rFonts w:ascii="Times New Roman" w:hAnsi="Times New Roman" w:cs="Times New Roman"/>
          <w:sz w:val="24"/>
          <w:szCs w:val="24"/>
        </w:rPr>
        <w:t xml:space="preserve"> since the expression of </w:t>
      </w:r>
      <w:r>
        <w:rPr>
          <w:rFonts w:ascii="Times New Roman" w:hAnsi="Times New Roman" w:cs="Times New Roman"/>
          <w:i/>
          <w:iCs/>
          <w:sz w:val="24"/>
          <w:szCs w:val="24"/>
        </w:rPr>
        <w:t>OASL</w:t>
      </w:r>
      <w:r>
        <w:rPr>
          <w:rFonts w:ascii="Times New Roman" w:hAnsi="Times New Roman" w:cs="Times New Roman"/>
          <w:sz w:val="24"/>
          <w:szCs w:val="24"/>
        </w:rPr>
        <w:t xml:space="preserve"> was lower in T allele carriers with prediabetes compared those without prediabetes. However, profiling gene expression from peripheral blood leukocytes makes it challenging to speculate how the expression levels represent the expression in other tissues, like adipose tissue. Nevertheless, since the mechanisms that regulate gene expression in liver and mononuclear leukocytes are similar (33) and leukocytes can migrate from circulation to various tissues (34), the gene expression in leukocytes might reflect the expression also in adipose tissue. One hypothesis from our results would be that the chronic low-grade inflammation in predia</w:t>
      </w:r>
      <w:r w:rsidR="00FB165F">
        <w:rPr>
          <w:rFonts w:ascii="Times New Roman" w:hAnsi="Times New Roman" w:cs="Times New Roman"/>
          <w:sz w:val="24"/>
          <w:szCs w:val="24"/>
        </w:rPr>
        <w:t xml:space="preserve">betes (35) is, to some extent, </w:t>
      </w:r>
      <w:r>
        <w:rPr>
          <w:rFonts w:ascii="Times New Roman" w:hAnsi="Times New Roman" w:cs="Times New Roman"/>
          <w:sz w:val="24"/>
          <w:szCs w:val="24"/>
        </w:rPr>
        <w:t>milder in individuals with mtSNP C16294T. Whether this has any clinical significance remains to be examined in longitudinal studies.</w:t>
      </w:r>
    </w:p>
    <w:p w14:paraId="078DA02A" w14:textId="77777777" w:rsidR="00A80EE0" w:rsidRDefault="002412E5">
      <w:pPr>
        <w:pStyle w:val="Standard1"/>
        <w:spacing w:line="480" w:lineRule="auto"/>
        <w:ind w:firstLine="454"/>
        <w:jc w:val="both"/>
        <w:rPr>
          <w:rFonts w:ascii="Times New Roman" w:hAnsi="Times New Roman" w:cs="Times New Roman"/>
          <w:sz w:val="24"/>
          <w:szCs w:val="24"/>
        </w:rPr>
      </w:pPr>
      <w:r>
        <w:rPr>
          <w:rFonts w:ascii="Times New Roman" w:hAnsi="Times New Roman" w:cs="Times New Roman"/>
          <w:sz w:val="24"/>
          <w:szCs w:val="24"/>
        </w:rPr>
        <w:t>The strength of this study is that the mtSNPs were</w:t>
      </w:r>
      <w:r w:rsidR="00FB165F">
        <w:rPr>
          <w:rFonts w:ascii="Times New Roman" w:hAnsi="Times New Roman" w:cs="Times New Roman"/>
          <w:sz w:val="24"/>
          <w:szCs w:val="24"/>
        </w:rPr>
        <w:t xml:space="preserve"> obtained through deep sequencing</w:t>
      </w:r>
      <w:r>
        <w:rPr>
          <w:rFonts w:ascii="Times New Roman" w:hAnsi="Times New Roman" w:cs="Times New Roman"/>
          <w:sz w:val="24"/>
          <w:szCs w:val="24"/>
        </w:rPr>
        <w:t>. Compared to microarray genotyping, this increased the number of mtSNPs to be included in the analyses. This study has also some limitations. The Finnish gene pool has been shown to be distinctive and the results may not be directly generalizable to populations with a different ethnic background, a fact that is pronounced in mitochondrial genetic studies. Another limitation is that no oral glucose tolerance tests were performed on the study population and the definition of prediabetes was based only on fasting plasma glucose and HbA1c levels. However, the HbA1c cut-off point for prediabetes has a high specificity to identify cases of impaired glucose tolerance (14). We also recognize that microarray studies are limited by multiple testing problems and false positives, although the number of false positive results was minimized by using mitochondrial PCs as covariates and a strict Bonferroni correction.</w:t>
      </w:r>
    </w:p>
    <w:p w14:paraId="56348D2D" w14:textId="77777777" w:rsidR="00A80EE0" w:rsidRDefault="1F0A5DF5">
      <w:pPr>
        <w:pStyle w:val="Standard1"/>
        <w:spacing w:line="480" w:lineRule="auto"/>
        <w:ind w:firstLine="454"/>
        <w:jc w:val="both"/>
        <w:rPr>
          <w:rFonts w:ascii="Times New Roman" w:hAnsi="Times New Roman" w:cs="Times New Roman"/>
          <w:sz w:val="24"/>
          <w:szCs w:val="24"/>
        </w:rPr>
      </w:pPr>
      <w:r w:rsidRPr="1F0A5DF5">
        <w:rPr>
          <w:rFonts w:ascii="Times New Roman" w:hAnsi="Times New Roman" w:cs="Times New Roman"/>
          <w:sz w:val="24"/>
          <w:szCs w:val="24"/>
        </w:rPr>
        <w:t xml:space="preserve">In summary, this study provides both novel and additional evidence for the mitochondrial genetic control of peripheral blood cell gene expression. No significant evidence for sex-specific </w:t>
      </w:r>
      <w:r w:rsidRPr="1F0A5DF5">
        <w:rPr>
          <w:rFonts w:ascii="Times New Roman" w:hAnsi="Times New Roman" w:cs="Times New Roman"/>
          <w:sz w:val="24"/>
          <w:szCs w:val="24"/>
        </w:rPr>
        <w:lastRenderedPageBreak/>
        <w:t>effects of mtSNPs on gene expression were found but some evidence was observed that the onset of prediabetes may lead to perturbations in this genetic control. The possible clinical relevance of these results remains to be examined in future functional and longitudinal studies.</w:t>
      </w:r>
    </w:p>
    <w:p w14:paraId="7E1AA5AB" w14:textId="2B39D659" w:rsidR="1F0A5DF5" w:rsidRDefault="1F0A5DF5" w:rsidP="1F0A5DF5">
      <w:pPr>
        <w:pStyle w:val="Standard1"/>
        <w:spacing w:line="480" w:lineRule="auto"/>
        <w:jc w:val="both"/>
        <w:rPr>
          <w:rFonts w:ascii="Times New Roman" w:hAnsi="Times New Roman" w:cs="Times New Roman"/>
          <w:b/>
          <w:bCs/>
          <w:sz w:val="24"/>
          <w:szCs w:val="24"/>
        </w:rPr>
      </w:pPr>
      <w:r w:rsidRPr="1F0A5DF5">
        <w:rPr>
          <w:rFonts w:ascii="Times New Roman" w:hAnsi="Times New Roman" w:cs="Times New Roman"/>
          <w:b/>
          <w:bCs/>
          <w:sz w:val="24"/>
          <w:szCs w:val="24"/>
        </w:rPr>
        <w:t>Acknowledgements</w:t>
      </w:r>
    </w:p>
    <w:p w14:paraId="554C0222" w14:textId="222A24E7" w:rsidR="1F0A5DF5" w:rsidRDefault="1F0A5DF5" w:rsidP="1F0A5DF5">
      <w:pPr>
        <w:pStyle w:val="Standard1"/>
        <w:spacing w:line="480" w:lineRule="auto"/>
        <w:jc w:val="both"/>
        <w:rPr>
          <w:rFonts w:ascii="Times New Roman" w:hAnsi="Times New Roman" w:cs="Times New Roman"/>
          <w:sz w:val="24"/>
          <w:szCs w:val="24"/>
        </w:rPr>
      </w:pPr>
      <w:r w:rsidRPr="1F0A5DF5">
        <w:rPr>
          <w:rFonts w:ascii="Times New Roman" w:hAnsi="Times New Roman" w:cs="Times New Roman"/>
          <w:sz w:val="24"/>
          <w:szCs w:val="24"/>
        </w:rPr>
        <w:t>We thank Jari Kaikkonen for technical assistance.</w:t>
      </w:r>
    </w:p>
    <w:p w14:paraId="39EE76A9" w14:textId="30D68DA2" w:rsidR="00A80EE0" w:rsidRDefault="1F0A5DF5" w:rsidP="1F0A5DF5">
      <w:pPr>
        <w:pStyle w:val="Standard1"/>
        <w:spacing w:line="480" w:lineRule="auto"/>
        <w:jc w:val="both"/>
        <w:rPr>
          <w:rFonts w:ascii="Times New Roman" w:hAnsi="Times New Roman" w:cs="Times New Roman"/>
          <w:b/>
          <w:bCs/>
          <w:sz w:val="24"/>
          <w:szCs w:val="24"/>
        </w:rPr>
      </w:pPr>
      <w:r w:rsidRPr="1F0A5DF5">
        <w:rPr>
          <w:rFonts w:ascii="Times New Roman" w:hAnsi="Times New Roman" w:cs="Times New Roman"/>
          <w:b/>
          <w:bCs/>
          <w:sz w:val="24"/>
          <w:szCs w:val="24"/>
        </w:rPr>
        <w:t>Funding</w:t>
      </w:r>
    </w:p>
    <w:p w14:paraId="0F604A19" w14:textId="77777777" w:rsidR="00A80EE0" w:rsidRDefault="002412E5" w:rsidP="00D46F74">
      <w:pPr>
        <w:pStyle w:val="Standard1"/>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article was funded by grants awarded to Jaakko Laaksonen by the Juhani Aho Foundation and the Aarne </w:t>
      </w:r>
      <w:r w:rsidR="00E17295">
        <w:rPr>
          <w:rFonts w:ascii="Times New Roman" w:hAnsi="Times New Roman" w:cs="Times New Roman"/>
          <w:sz w:val="24"/>
          <w:szCs w:val="24"/>
        </w:rPr>
        <w:t>Koskelo Foundation</w:t>
      </w:r>
      <w:r w:rsidR="00D46F74">
        <w:rPr>
          <w:rFonts w:ascii="Times New Roman" w:hAnsi="Times New Roman" w:cs="Times New Roman"/>
          <w:sz w:val="24"/>
          <w:szCs w:val="24"/>
        </w:rPr>
        <w:t xml:space="preserve">. </w:t>
      </w:r>
      <w:r>
        <w:rPr>
          <w:rFonts w:ascii="Times New Roman" w:hAnsi="Times New Roman" w:cs="Times New Roman"/>
          <w:sz w:val="24"/>
          <w:szCs w:val="24"/>
        </w:rPr>
        <w:t>The Young Finns Study has been financially supported by the Academy of Finland: grants 286284, 134309 (Eye), 126925, 121584, 124282, 129378 (Salve), 117787 (Gendi), and 41071 (Skidi); the Social Insurance Institution of Finland; Competitive State Research Financing of the Expert Responsibility area of Kuopio, Tampere and Turku University Hospitals (grant X51001); Juho Vainio Foundation; Paavo Nurmi Foundation; Finnish Foundation for Cardiovascular Research; Finnish Cultural Foundation; Tampere Tuberculosis Foundation; Emil Aaltonen Foundation; Yrjö Jahnsson Foundation; Signe and Ane Gyllenberg Foundation; Diabetes Research Foundation o</w:t>
      </w:r>
      <w:r w:rsidR="00D46F74">
        <w:rPr>
          <w:rFonts w:ascii="Times New Roman" w:hAnsi="Times New Roman" w:cs="Times New Roman"/>
          <w:sz w:val="24"/>
          <w:szCs w:val="24"/>
        </w:rPr>
        <w:t>f Finnish Diabetes Association;</w:t>
      </w:r>
      <w:r>
        <w:rPr>
          <w:rFonts w:ascii="Times New Roman" w:hAnsi="Times New Roman" w:cs="Times New Roman"/>
          <w:sz w:val="24"/>
          <w:szCs w:val="24"/>
        </w:rPr>
        <w:t xml:space="preserve"> </w:t>
      </w:r>
      <w:r w:rsidR="00E17295">
        <w:rPr>
          <w:rFonts w:ascii="Times New Roman" w:hAnsi="Times New Roman" w:cs="Times New Roman"/>
          <w:sz w:val="24"/>
          <w:szCs w:val="24"/>
        </w:rPr>
        <w:t xml:space="preserve">Finnish Cultural Foundation – The Pirkanmaa Regional Fund; </w:t>
      </w:r>
      <w:r>
        <w:rPr>
          <w:rFonts w:ascii="Times New Roman" w:hAnsi="Times New Roman" w:cs="Times New Roman"/>
          <w:sz w:val="24"/>
          <w:szCs w:val="24"/>
        </w:rPr>
        <w:t>and EU Horizon 2020 (grant 755320 for TAXINOMISIS).</w:t>
      </w:r>
    </w:p>
    <w:p w14:paraId="1E5301F4" w14:textId="77777777" w:rsidR="00A80EE0" w:rsidRDefault="002412E5">
      <w:pPr>
        <w:pStyle w:val="Standard1"/>
        <w:spacing w:line="480" w:lineRule="auto"/>
        <w:rPr>
          <w:rFonts w:ascii="Times New Roman" w:hAnsi="Times New Roman" w:cs="Times New Roman"/>
          <w:b/>
          <w:sz w:val="24"/>
          <w:szCs w:val="24"/>
        </w:rPr>
      </w:pPr>
      <w:r>
        <w:rPr>
          <w:rFonts w:ascii="Times New Roman" w:hAnsi="Times New Roman" w:cs="Times New Roman"/>
          <w:b/>
          <w:sz w:val="24"/>
          <w:szCs w:val="24"/>
        </w:rPr>
        <w:t>Disclosure statement</w:t>
      </w:r>
    </w:p>
    <w:p w14:paraId="14A9EAA1" w14:textId="77777777" w:rsidR="00A80EE0" w:rsidRDefault="002412E5">
      <w:pPr>
        <w:pStyle w:val="Standard1"/>
        <w:spacing w:line="480" w:lineRule="auto"/>
        <w:rPr>
          <w:rFonts w:ascii="Times New Roman" w:hAnsi="Times New Roman" w:cs="Times New Roman"/>
          <w:sz w:val="24"/>
          <w:szCs w:val="24"/>
        </w:rPr>
      </w:pPr>
      <w:r>
        <w:rPr>
          <w:rFonts w:ascii="Times New Roman" w:hAnsi="Times New Roman" w:cs="Times New Roman"/>
          <w:sz w:val="24"/>
          <w:szCs w:val="24"/>
        </w:rPr>
        <w:t>The authors declare that there is no conflict of interest associated with this manuscript.</w:t>
      </w:r>
    </w:p>
    <w:p w14:paraId="6214FB6D" w14:textId="77777777" w:rsidR="00A80EE0" w:rsidRDefault="002412E5">
      <w:pPr>
        <w:pStyle w:val="Standard1"/>
        <w:spacing w:line="480" w:lineRule="auto"/>
        <w:rPr>
          <w:rFonts w:ascii="Times New Roman" w:hAnsi="Times New Roman" w:cs="Times New Roman"/>
          <w:b/>
          <w:sz w:val="24"/>
          <w:szCs w:val="24"/>
        </w:rPr>
      </w:pPr>
      <w:r>
        <w:rPr>
          <w:rFonts w:ascii="Times New Roman" w:hAnsi="Times New Roman" w:cs="Times New Roman"/>
          <w:b/>
          <w:sz w:val="24"/>
          <w:szCs w:val="24"/>
        </w:rPr>
        <w:t>Contribution statement</w:t>
      </w:r>
    </w:p>
    <w:p w14:paraId="5B908A32" w14:textId="583F5C2E" w:rsidR="00A80EE0" w:rsidRDefault="1F0A5DF5" w:rsidP="1F0A5DF5">
      <w:pPr>
        <w:pStyle w:val="Standard1"/>
        <w:spacing w:line="480" w:lineRule="auto"/>
        <w:rPr>
          <w:rFonts w:ascii="Times New Roman" w:hAnsi="Times New Roman" w:cs="Times New Roman"/>
          <w:sz w:val="24"/>
          <w:szCs w:val="24"/>
        </w:rPr>
      </w:pPr>
      <w:r w:rsidRPr="1F0A5DF5">
        <w:rPr>
          <w:rFonts w:ascii="Times New Roman" w:hAnsi="Times New Roman" w:cs="Times New Roman"/>
          <w:sz w:val="24"/>
          <w:szCs w:val="24"/>
        </w:rPr>
        <w:t xml:space="preserve">JL contributed to the study design, statistical analyses, data interpretation and wrote the manuscript. IS contributed to the study design and statistical analyses. LPL, HA and JA contributed to the primary data analysis. ER, NM, MW, TI, ML, NHK and MJ contributed to the data collection. PE </w:t>
      </w:r>
      <w:r w:rsidRPr="1F0A5DF5">
        <w:rPr>
          <w:rFonts w:ascii="Times New Roman" w:hAnsi="Times New Roman" w:cs="Times New Roman"/>
          <w:sz w:val="24"/>
          <w:szCs w:val="24"/>
        </w:rPr>
        <w:lastRenderedPageBreak/>
        <w:t>developed the sequencing method and contributed to primary data analysis. MK and JTS contributed to obtaining funding and cohort collection. OR leads YFS and contributed to obtaining funding and cohort collection. TL supervised the research and contributed to the study design, obtaining funding and cohort collection. All authors have edited the manuscript and approved the final version.</w:t>
      </w:r>
    </w:p>
    <w:p w14:paraId="071E4E01" w14:textId="77777777" w:rsidR="00A80EE0" w:rsidRDefault="002412E5">
      <w:pPr>
        <w:pStyle w:val="Standard1"/>
        <w:pageBreakBefore/>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02EB378F" w14:textId="77777777" w:rsidR="00CF19B4" w:rsidRDefault="00CF19B4">
      <w:pPr>
        <w:sectPr w:rsidR="00CF19B4">
          <w:footerReference w:type="default" r:id="rId8"/>
          <w:pgSz w:w="11906" w:h="16838"/>
          <w:pgMar w:top="1417" w:right="1134" w:bottom="1417" w:left="1134" w:header="708" w:footer="708" w:gutter="0"/>
          <w:cols w:space="708"/>
        </w:sectPr>
      </w:pPr>
    </w:p>
    <w:p w14:paraId="3B616435"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lastRenderedPageBreak/>
        <w:t xml:space="preserve">1.  Andrews, R.M., Kubacka, I., Chinnery, P.F., Lightowlers, R.N., Turnbull, D.M. and Howell, N. (1999) Reanalysis and revision of the Cambridge reference sequence for human mitochondrial DNA. </w:t>
      </w:r>
      <w:r>
        <w:rPr>
          <w:rFonts w:ascii="Times New Roman" w:hAnsi="Times New Roman"/>
          <w:i/>
          <w:sz w:val="24"/>
        </w:rPr>
        <w:t>Nat. Genet.</w:t>
      </w:r>
      <w:r>
        <w:rPr>
          <w:rFonts w:ascii="Times New Roman" w:hAnsi="Times New Roman"/>
          <w:sz w:val="24"/>
        </w:rPr>
        <w:t xml:space="preserve">, </w:t>
      </w:r>
      <w:r>
        <w:rPr>
          <w:rFonts w:ascii="Times New Roman" w:hAnsi="Times New Roman"/>
          <w:b/>
          <w:sz w:val="24"/>
        </w:rPr>
        <w:t>23</w:t>
      </w:r>
      <w:r>
        <w:rPr>
          <w:rFonts w:ascii="Times New Roman" w:hAnsi="Times New Roman"/>
          <w:sz w:val="24"/>
        </w:rPr>
        <w:t>, 147.</w:t>
      </w:r>
    </w:p>
    <w:p w14:paraId="7CF6474D"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2.  Kivisild, T., Shen, P., Wall, D.P., Do, B., Sung, R., Davis, K.K., Passarino, G., Underhill, P.A., Scharfe, C., Torroni, A., </w:t>
      </w:r>
      <w:r>
        <w:rPr>
          <w:rFonts w:ascii="Times New Roman" w:hAnsi="Times New Roman"/>
          <w:i/>
          <w:sz w:val="24"/>
        </w:rPr>
        <w:t>et al.</w:t>
      </w:r>
      <w:r>
        <w:rPr>
          <w:rFonts w:ascii="Times New Roman" w:hAnsi="Times New Roman"/>
          <w:sz w:val="24"/>
        </w:rPr>
        <w:t xml:space="preserve"> (2005) The role of selection in the evolution of human mitochondrial genomes. </w:t>
      </w:r>
      <w:r>
        <w:rPr>
          <w:rFonts w:ascii="Times New Roman" w:hAnsi="Times New Roman"/>
          <w:i/>
          <w:sz w:val="24"/>
        </w:rPr>
        <w:t>Genetics</w:t>
      </w:r>
      <w:r>
        <w:rPr>
          <w:rFonts w:ascii="Times New Roman" w:hAnsi="Times New Roman"/>
          <w:sz w:val="24"/>
        </w:rPr>
        <w:t xml:space="preserve">, </w:t>
      </w:r>
      <w:r>
        <w:rPr>
          <w:rFonts w:ascii="Times New Roman" w:hAnsi="Times New Roman"/>
          <w:b/>
          <w:sz w:val="24"/>
        </w:rPr>
        <w:t>172</w:t>
      </w:r>
      <w:r>
        <w:rPr>
          <w:rFonts w:ascii="Times New Roman" w:hAnsi="Times New Roman"/>
          <w:sz w:val="24"/>
        </w:rPr>
        <w:t>, 373–387.</w:t>
      </w:r>
    </w:p>
    <w:p w14:paraId="367672A0"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3.  Torroni, A., Huoponen, K., Francalacci, P., Petrozzi, M., Morelli, L., Scozzari, R., Obinu, D., Savontaus, M.-L. and Wallace, D.C. (1996) Classification of European mtDNAs from an analysis of three European populations. </w:t>
      </w:r>
      <w:r>
        <w:rPr>
          <w:rFonts w:ascii="Times New Roman" w:hAnsi="Times New Roman"/>
          <w:i/>
          <w:sz w:val="24"/>
        </w:rPr>
        <w:t>Genetics</w:t>
      </w:r>
      <w:r>
        <w:rPr>
          <w:rFonts w:ascii="Times New Roman" w:hAnsi="Times New Roman"/>
          <w:sz w:val="24"/>
        </w:rPr>
        <w:t xml:space="preserve">, </w:t>
      </w:r>
      <w:r>
        <w:rPr>
          <w:rFonts w:ascii="Times New Roman" w:hAnsi="Times New Roman"/>
          <w:b/>
          <w:sz w:val="24"/>
        </w:rPr>
        <w:t>144</w:t>
      </w:r>
      <w:r>
        <w:rPr>
          <w:rFonts w:ascii="Times New Roman" w:hAnsi="Times New Roman"/>
          <w:sz w:val="24"/>
        </w:rPr>
        <w:t>, 1835–1850.</w:t>
      </w:r>
    </w:p>
    <w:p w14:paraId="7E36B868"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4.  Hurst, L.D. and Frank, S.A. (1996) Mitochondria and male disease. </w:t>
      </w:r>
      <w:r>
        <w:rPr>
          <w:rFonts w:ascii="Times New Roman" w:hAnsi="Times New Roman"/>
          <w:i/>
          <w:sz w:val="24"/>
        </w:rPr>
        <w:t>Nature</w:t>
      </w:r>
      <w:r>
        <w:rPr>
          <w:rFonts w:ascii="Times New Roman" w:hAnsi="Times New Roman"/>
          <w:sz w:val="24"/>
        </w:rPr>
        <w:t xml:space="preserve">, </w:t>
      </w:r>
      <w:r>
        <w:rPr>
          <w:rFonts w:ascii="Times New Roman" w:hAnsi="Times New Roman"/>
          <w:b/>
          <w:sz w:val="24"/>
        </w:rPr>
        <w:t>383</w:t>
      </w:r>
      <w:r>
        <w:rPr>
          <w:rFonts w:ascii="Times New Roman" w:hAnsi="Times New Roman"/>
          <w:sz w:val="24"/>
        </w:rPr>
        <w:t>, 224.</w:t>
      </w:r>
    </w:p>
    <w:p w14:paraId="6CC584BD"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5.  Gemmell, N.J., Metcalf, V.J. and Allendorf, F.W. (2004) Mother’s curse: the effect of mtDNA on individual fitness and population viability. </w:t>
      </w:r>
      <w:r>
        <w:rPr>
          <w:rFonts w:ascii="Times New Roman" w:hAnsi="Times New Roman"/>
          <w:i/>
          <w:sz w:val="24"/>
        </w:rPr>
        <w:t>Trends Ecol. Evol.</w:t>
      </w:r>
      <w:r>
        <w:rPr>
          <w:rFonts w:ascii="Times New Roman" w:hAnsi="Times New Roman"/>
          <w:sz w:val="24"/>
        </w:rPr>
        <w:t xml:space="preserve">, </w:t>
      </w:r>
      <w:r>
        <w:rPr>
          <w:rFonts w:ascii="Times New Roman" w:hAnsi="Times New Roman"/>
          <w:b/>
          <w:sz w:val="24"/>
        </w:rPr>
        <w:t>19</w:t>
      </w:r>
      <w:r>
        <w:rPr>
          <w:rFonts w:ascii="Times New Roman" w:hAnsi="Times New Roman"/>
          <w:sz w:val="24"/>
        </w:rPr>
        <w:t>, 238–244.</w:t>
      </w:r>
    </w:p>
    <w:p w14:paraId="78BEC026"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6.  Innocenti, P., Morrow, E.H. and Dowling, D.K. (2011) Experimental evidence supports a sex-specific selective sieve in mitochondrial genome evolution. </w:t>
      </w:r>
      <w:r>
        <w:rPr>
          <w:rFonts w:ascii="Times New Roman" w:hAnsi="Times New Roman"/>
          <w:i/>
          <w:sz w:val="24"/>
        </w:rPr>
        <w:t>Science (80-. ).</w:t>
      </w:r>
      <w:r>
        <w:rPr>
          <w:rFonts w:ascii="Times New Roman" w:hAnsi="Times New Roman"/>
          <w:sz w:val="24"/>
        </w:rPr>
        <w:t xml:space="preserve">, </w:t>
      </w:r>
      <w:r>
        <w:rPr>
          <w:rFonts w:ascii="Times New Roman" w:hAnsi="Times New Roman"/>
          <w:b/>
          <w:sz w:val="24"/>
        </w:rPr>
        <w:t>332</w:t>
      </w:r>
      <w:r>
        <w:rPr>
          <w:rFonts w:ascii="Times New Roman" w:hAnsi="Times New Roman"/>
          <w:sz w:val="24"/>
        </w:rPr>
        <w:t>, 845–848.</w:t>
      </w:r>
    </w:p>
    <w:p w14:paraId="38784C4A"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7.  Kassam, I., Qi, T., Lloyd-Jones, L., Holloway, A., Bonder, M.J., Henders, A.K., Martin, N.G., Powell, J.E., Franke, L., Montgomery, G.W., </w:t>
      </w:r>
      <w:r>
        <w:rPr>
          <w:rFonts w:ascii="Times New Roman" w:hAnsi="Times New Roman"/>
          <w:i/>
          <w:sz w:val="24"/>
        </w:rPr>
        <w:t>et al.</w:t>
      </w:r>
      <w:r>
        <w:rPr>
          <w:rFonts w:ascii="Times New Roman" w:hAnsi="Times New Roman"/>
          <w:sz w:val="24"/>
        </w:rPr>
        <w:t xml:space="preserve"> (2016) Evidence for mitochondrial genetic control of autosomal gene expression. </w:t>
      </w:r>
      <w:r>
        <w:rPr>
          <w:rFonts w:ascii="Times New Roman" w:hAnsi="Times New Roman"/>
          <w:i/>
          <w:sz w:val="24"/>
        </w:rPr>
        <w:t>Hum. Mol. Genet.</w:t>
      </w:r>
      <w:r>
        <w:rPr>
          <w:rFonts w:ascii="Times New Roman" w:hAnsi="Times New Roman"/>
          <w:sz w:val="24"/>
        </w:rPr>
        <w:t xml:space="preserve">, </w:t>
      </w:r>
      <w:r>
        <w:rPr>
          <w:rFonts w:ascii="Times New Roman" w:hAnsi="Times New Roman"/>
          <w:b/>
          <w:sz w:val="24"/>
        </w:rPr>
        <w:t>25</w:t>
      </w:r>
      <w:r>
        <w:rPr>
          <w:rFonts w:ascii="Times New Roman" w:hAnsi="Times New Roman"/>
          <w:sz w:val="24"/>
        </w:rPr>
        <w:t>, 5332–5338.</w:t>
      </w:r>
    </w:p>
    <w:p w14:paraId="0369F17F"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8.  Tafrechi, R.S.J., Svensson, J.P., Janssen, G.M.C., Szuhai, K., Maassen, J.A. and Raap, A.K. (2005) Distinct nuclear gene expression profiles in cells with mtDNA depletion and homoplasmic A3243G mutation. </w:t>
      </w:r>
      <w:r>
        <w:rPr>
          <w:rFonts w:ascii="Times New Roman" w:hAnsi="Times New Roman"/>
          <w:i/>
          <w:sz w:val="24"/>
        </w:rPr>
        <w:t>Mutat. Res.</w:t>
      </w:r>
      <w:r>
        <w:rPr>
          <w:rFonts w:ascii="Times New Roman" w:hAnsi="Times New Roman"/>
          <w:sz w:val="24"/>
        </w:rPr>
        <w:t xml:space="preserve">, </w:t>
      </w:r>
      <w:r>
        <w:rPr>
          <w:rFonts w:ascii="Times New Roman" w:hAnsi="Times New Roman"/>
          <w:b/>
          <w:sz w:val="24"/>
        </w:rPr>
        <w:t>578</w:t>
      </w:r>
      <w:r>
        <w:rPr>
          <w:rFonts w:ascii="Times New Roman" w:hAnsi="Times New Roman"/>
          <w:sz w:val="24"/>
        </w:rPr>
        <w:t>, 43–52.</w:t>
      </w:r>
    </w:p>
    <w:p w14:paraId="5EA85E36"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9.  Woodson, J.D. and Chory, J. (2008) Coordination of gene expression between organellar and nuclear genomes. </w:t>
      </w:r>
      <w:r>
        <w:rPr>
          <w:rFonts w:ascii="Times New Roman" w:hAnsi="Times New Roman"/>
          <w:i/>
          <w:sz w:val="24"/>
        </w:rPr>
        <w:t>Nat. Rev. Genet.</w:t>
      </w:r>
      <w:r>
        <w:rPr>
          <w:rFonts w:ascii="Times New Roman" w:hAnsi="Times New Roman"/>
          <w:sz w:val="24"/>
        </w:rPr>
        <w:t xml:space="preserve">, </w:t>
      </w:r>
      <w:r>
        <w:rPr>
          <w:rFonts w:ascii="Times New Roman" w:hAnsi="Times New Roman"/>
          <w:b/>
          <w:sz w:val="24"/>
        </w:rPr>
        <w:t>9</w:t>
      </w:r>
      <w:r>
        <w:rPr>
          <w:rFonts w:ascii="Times New Roman" w:hAnsi="Times New Roman"/>
          <w:sz w:val="24"/>
        </w:rPr>
        <w:t>, 383–395.</w:t>
      </w:r>
    </w:p>
    <w:p w14:paraId="6760DB08"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10.  Chinnery, P.F., Elliott, H.R., Patel, S., Lambert, C., Keers, S.M., Durham, S.E., McCarthy, M.I., Hitman, G.A., Hattersley, A.T. and Walker, M. (2005) Role of the mitochondrial DNA 16184-16193 poly-C tract in type 2 diabetes. </w:t>
      </w:r>
      <w:r>
        <w:rPr>
          <w:rFonts w:ascii="Times New Roman" w:hAnsi="Times New Roman"/>
          <w:i/>
          <w:sz w:val="24"/>
        </w:rPr>
        <w:t>Lancet</w:t>
      </w:r>
      <w:r>
        <w:rPr>
          <w:rFonts w:ascii="Times New Roman" w:hAnsi="Times New Roman"/>
          <w:sz w:val="24"/>
        </w:rPr>
        <w:t xml:space="preserve">, </w:t>
      </w:r>
      <w:r>
        <w:rPr>
          <w:rFonts w:ascii="Times New Roman" w:hAnsi="Times New Roman"/>
          <w:b/>
          <w:sz w:val="24"/>
        </w:rPr>
        <w:t>366</w:t>
      </w:r>
      <w:r>
        <w:rPr>
          <w:rFonts w:ascii="Times New Roman" w:hAnsi="Times New Roman"/>
          <w:sz w:val="24"/>
        </w:rPr>
        <w:t>, 1650–1651.</w:t>
      </w:r>
    </w:p>
    <w:p w14:paraId="3AFF061D"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11.  Park, K.S., Chan, J.C., Chuang, L.M., Suzuki, S., Araki, E., Nanjo, K., Ji, L., Ng, M., Nishi, M., Furuta, H., </w:t>
      </w:r>
      <w:r>
        <w:rPr>
          <w:rFonts w:ascii="Times New Roman" w:hAnsi="Times New Roman"/>
          <w:i/>
          <w:sz w:val="24"/>
        </w:rPr>
        <w:t>et al.</w:t>
      </w:r>
      <w:r>
        <w:rPr>
          <w:rFonts w:ascii="Times New Roman" w:hAnsi="Times New Roman"/>
          <w:sz w:val="24"/>
        </w:rPr>
        <w:t xml:space="preserve"> (2008) A mitochondrial DNA variant at position 16189 is associated with type 2 diabetes mellitus in Asians. </w:t>
      </w:r>
      <w:r>
        <w:rPr>
          <w:rFonts w:ascii="Times New Roman" w:hAnsi="Times New Roman"/>
          <w:i/>
          <w:sz w:val="24"/>
        </w:rPr>
        <w:t>Diabetologia</w:t>
      </w:r>
      <w:r>
        <w:rPr>
          <w:rFonts w:ascii="Times New Roman" w:hAnsi="Times New Roman"/>
          <w:sz w:val="24"/>
        </w:rPr>
        <w:t xml:space="preserve">, </w:t>
      </w:r>
      <w:r>
        <w:rPr>
          <w:rFonts w:ascii="Times New Roman" w:hAnsi="Times New Roman"/>
          <w:b/>
          <w:sz w:val="24"/>
        </w:rPr>
        <w:t>51</w:t>
      </w:r>
      <w:r>
        <w:rPr>
          <w:rFonts w:ascii="Times New Roman" w:hAnsi="Times New Roman"/>
          <w:sz w:val="24"/>
        </w:rPr>
        <w:t>, 602–608.</w:t>
      </w:r>
    </w:p>
    <w:p w14:paraId="5075150A"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12.  Saxena, R., De Bakker, P.I.W., Singer, K., Mootha, V., Burtt, N., Hirschhorn, J.N., Gaudet, D., Isomaa, B., Daly, M.J., Groop, L., </w:t>
      </w:r>
      <w:r>
        <w:rPr>
          <w:rFonts w:ascii="Times New Roman" w:hAnsi="Times New Roman"/>
          <w:i/>
          <w:sz w:val="24"/>
        </w:rPr>
        <w:t>et al.</w:t>
      </w:r>
      <w:r>
        <w:rPr>
          <w:rFonts w:ascii="Times New Roman" w:hAnsi="Times New Roman"/>
          <w:sz w:val="24"/>
        </w:rPr>
        <w:t xml:space="preserve"> (2006) Comprehensive Association Testing of Common Mitochondrial DNA Variation in Metabolic Disease. </w:t>
      </w:r>
      <w:r>
        <w:rPr>
          <w:rFonts w:ascii="Times New Roman" w:hAnsi="Times New Roman"/>
          <w:i/>
          <w:sz w:val="24"/>
        </w:rPr>
        <w:t>Am. J. Hum. Genet.</w:t>
      </w:r>
      <w:r>
        <w:rPr>
          <w:rFonts w:ascii="Times New Roman" w:hAnsi="Times New Roman"/>
          <w:sz w:val="24"/>
        </w:rPr>
        <w:t xml:space="preserve">, </w:t>
      </w:r>
      <w:r>
        <w:rPr>
          <w:rFonts w:ascii="Times New Roman" w:hAnsi="Times New Roman"/>
          <w:b/>
          <w:sz w:val="24"/>
        </w:rPr>
        <w:t>79</w:t>
      </w:r>
      <w:r>
        <w:rPr>
          <w:rFonts w:ascii="Times New Roman" w:hAnsi="Times New Roman"/>
          <w:sz w:val="24"/>
        </w:rPr>
        <w:t>, 54–61.</w:t>
      </w:r>
    </w:p>
    <w:p w14:paraId="4B6A5D37"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13.  Hwang, S., Kwak, S.H., Bhak, J., Kang, H.S., Lee, Y.R., Koo, B.K., Park, K.S., Lee, H.K., Cho, Y.M., Heon Kwak, S., </w:t>
      </w:r>
      <w:r>
        <w:rPr>
          <w:rFonts w:ascii="Times New Roman" w:hAnsi="Times New Roman"/>
          <w:i/>
          <w:sz w:val="24"/>
        </w:rPr>
        <w:t>et al.</w:t>
      </w:r>
      <w:r>
        <w:rPr>
          <w:rFonts w:ascii="Times New Roman" w:hAnsi="Times New Roman"/>
          <w:sz w:val="24"/>
        </w:rPr>
        <w:t xml:space="preserve"> (2011) Gene expression pattern in transmitochondrial cytoplasmic hybrid cells harboring type 2 diabetes-associated mitochondrial DNA haplogroups. </w:t>
      </w:r>
      <w:r>
        <w:rPr>
          <w:rFonts w:ascii="Times New Roman" w:hAnsi="Times New Roman"/>
          <w:i/>
          <w:sz w:val="24"/>
        </w:rPr>
        <w:t>PLoS One</w:t>
      </w:r>
      <w:r>
        <w:rPr>
          <w:rFonts w:ascii="Times New Roman" w:hAnsi="Times New Roman"/>
          <w:sz w:val="24"/>
        </w:rPr>
        <w:t xml:space="preserve">, </w:t>
      </w:r>
      <w:r>
        <w:rPr>
          <w:rFonts w:ascii="Times New Roman" w:hAnsi="Times New Roman"/>
          <w:b/>
          <w:sz w:val="24"/>
        </w:rPr>
        <w:t>6</w:t>
      </w:r>
      <w:r>
        <w:rPr>
          <w:rFonts w:ascii="Times New Roman" w:hAnsi="Times New Roman"/>
          <w:sz w:val="24"/>
        </w:rPr>
        <w:t>, e22116.</w:t>
      </w:r>
    </w:p>
    <w:p w14:paraId="3755A009"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lastRenderedPageBreak/>
        <w:t xml:space="preserve">14.  American Diabetes Association (2010) Diagnosis and Classification of Diabetes Mellitus. </w:t>
      </w:r>
      <w:r>
        <w:rPr>
          <w:rFonts w:ascii="Times New Roman" w:hAnsi="Times New Roman"/>
          <w:i/>
          <w:sz w:val="24"/>
        </w:rPr>
        <w:t>Diabetes Care</w:t>
      </w:r>
      <w:r>
        <w:rPr>
          <w:rFonts w:ascii="Times New Roman" w:hAnsi="Times New Roman"/>
          <w:sz w:val="24"/>
        </w:rPr>
        <w:t xml:space="preserve">, </w:t>
      </w:r>
      <w:r>
        <w:rPr>
          <w:rFonts w:ascii="Times New Roman" w:hAnsi="Times New Roman"/>
          <w:b/>
          <w:sz w:val="24"/>
        </w:rPr>
        <w:t>33</w:t>
      </w:r>
      <w:r>
        <w:rPr>
          <w:rFonts w:ascii="Times New Roman" w:hAnsi="Times New Roman"/>
          <w:sz w:val="24"/>
        </w:rPr>
        <w:t>, S62.</w:t>
      </w:r>
    </w:p>
    <w:p w14:paraId="1B9A6B59"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15.  Juonala, M., Viikari, J.S. and Raitakari, O.T. (2013) Main findings from the prospective Cardiovascular Risk in Young Finns Study. </w:t>
      </w:r>
      <w:r>
        <w:rPr>
          <w:rFonts w:ascii="Times New Roman" w:hAnsi="Times New Roman"/>
          <w:i/>
          <w:sz w:val="24"/>
        </w:rPr>
        <w:t>Curr. Opin. Lipidol.</w:t>
      </w:r>
      <w:r>
        <w:rPr>
          <w:rFonts w:ascii="Times New Roman" w:hAnsi="Times New Roman"/>
          <w:sz w:val="24"/>
        </w:rPr>
        <w:t xml:space="preserve">, </w:t>
      </w:r>
      <w:r>
        <w:rPr>
          <w:rFonts w:ascii="Times New Roman" w:hAnsi="Times New Roman"/>
          <w:b/>
          <w:sz w:val="24"/>
        </w:rPr>
        <w:t>24</w:t>
      </w:r>
      <w:r>
        <w:rPr>
          <w:rFonts w:ascii="Times New Roman" w:hAnsi="Times New Roman"/>
          <w:sz w:val="24"/>
        </w:rPr>
        <w:t>, 57–64.</w:t>
      </w:r>
    </w:p>
    <w:p w14:paraId="0F91B40C"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16.  Smyth, G.K. (2005) Limma: linear models for microarray data. In </w:t>
      </w:r>
      <w:r>
        <w:rPr>
          <w:rFonts w:ascii="Times New Roman" w:hAnsi="Times New Roman"/>
          <w:i/>
          <w:sz w:val="24"/>
        </w:rPr>
        <w:t>Bioinformatics and computational biology solutions using R and Bioconductor</w:t>
      </w:r>
      <w:r>
        <w:rPr>
          <w:rFonts w:ascii="Times New Roman" w:hAnsi="Times New Roman"/>
          <w:sz w:val="24"/>
        </w:rPr>
        <w:t>. Springer, pp. 397–420.</w:t>
      </w:r>
    </w:p>
    <w:p w14:paraId="52FB0A47" w14:textId="77777777" w:rsidR="00A80EE0" w:rsidRPr="005D5ABE" w:rsidRDefault="002412E5">
      <w:pPr>
        <w:pStyle w:val="Standard1"/>
        <w:spacing w:after="140" w:line="288" w:lineRule="auto"/>
        <w:ind w:left="480" w:hanging="480"/>
        <w:rPr>
          <w:rFonts w:ascii="Times New Roman" w:hAnsi="Times New Roman"/>
          <w:sz w:val="24"/>
          <w:lang w:val="de-DE"/>
        </w:rPr>
      </w:pPr>
      <w:r>
        <w:rPr>
          <w:rFonts w:ascii="Times New Roman" w:hAnsi="Times New Roman"/>
          <w:sz w:val="24"/>
        </w:rPr>
        <w:t xml:space="preserve">17.  Turpeinen, H., Seppälä, I., Lyytikäinen, L.L.-P., Raitoharju, E., Hutri-Kähönen, N., Levula, M., Oksala, N., Waldenberger, M., Klopp, N., Illig, T., </w:t>
      </w:r>
      <w:r>
        <w:rPr>
          <w:rFonts w:ascii="Times New Roman" w:hAnsi="Times New Roman"/>
          <w:i/>
          <w:sz w:val="24"/>
        </w:rPr>
        <w:t>et al.</w:t>
      </w:r>
      <w:r>
        <w:rPr>
          <w:rFonts w:ascii="Times New Roman" w:hAnsi="Times New Roman"/>
          <w:sz w:val="24"/>
        </w:rPr>
        <w:t xml:space="preserve"> (2015) A genome-wide expression quantitative trait loci analysis of proprotein convertase subtilisin/kexin enzymes identifies a novel regulatory gene variant for FURIN expression and blood pressure. </w:t>
      </w:r>
      <w:r w:rsidRPr="005D5ABE">
        <w:rPr>
          <w:rFonts w:ascii="Times New Roman" w:hAnsi="Times New Roman"/>
          <w:i/>
          <w:sz w:val="24"/>
          <w:lang w:val="de-DE"/>
        </w:rPr>
        <w:t>Hum. Genet.</w:t>
      </w:r>
      <w:r w:rsidRPr="005D5ABE">
        <w:rPr>
          <w:rFonts w:ascii="Times New Roman" w:hAnsi="Times New Roman"/>
          <w:sz w:val="24"/>
          <w:lang w:val="de-DE"/>
        </w:rPr>
        <w:t xml:space="preserve">, </w:t>
      </w:r>
      <w:r w:rsidRPr="005D5ABE">
        <w:rPr>
          <w:rFonts w:ascii="Times New Roman" w:hAnsi="Times New Roman"/>
          <w:b/>
          <w:sz w:val="24"/>
          <w:lang w:val="de-DE"/>
        </w:rPr>
        <w:t>134</w:t>
      </w:r>
      <w:r w:rsidRPr="005D5ABE">
        <w:rPr>
          <w:rFonts w:ascii="Times New Roman" w:hAnsi="Times New Roman"/>
          <w:sz w:val="24"/>
          <w:lang w:val="de-DE"/>
        </w:rPr>
        <w:t>, 627–636.</w:t>
      </w:r>
    </w:p>
    <w:p w14:paraId="1610AB2F" w14:textId="77777777" w:rsidR="00A80EE0" w:rsidRDefault="002412E5">
      <w:pPr>
        <w:pStyle w:val="Standard1"/>
        <w:spacing w:after="140" w:line="288" w:lineRule="auto"/>
        <w:ind w:left="480" w:hanging="480"/>
        <w:rPr>
          <w:rFonts w:ascii="Times New Roman" w:hAnsi="Times New Roman"/>
          <w:sz w:val="24"/>
        </w:rPr>
      </w:pPr>
      <w:r w:rsidRPr="005D5ABE">
        <w:rPr>
          <w:rFonts w:ascii="Times New Roman" w:hAnsi="Times New Roman"/>
          <w:sz w:val="24"/>
          <w:lang w:val="de-DE"/>
        </w:rPr>
        <w:t xml:space="preserve">18.  </w:t>
      </w:r>
      <w:r w:rsidRPr="00FB165F">
        <w:rPr>
          <w:rFonts w:ascii="Times New Roman" w:hAnsi="Times New Roman"/>
          <w:sz w:val="24"/>
          <w:lang w:val="fi-FI"/>
        </w:rPr>
        <w:t xml:space="preserve">Pietiläinen, K.H., Naukkarinen, J., Rissanen, A., Saharinen, J., Ellonen, P., Kernen, H., Suomalainen, A., Götz, A., Suortti, T., Yki-Järvinen, H., </w:t>
      </w:r>
      <w:r w:rsidRPr="00FB165F">
        <w:rPr>
          <w:rFonts w:ascii="Times New Roman" w:hAnsi="Times New Roman"/>
          <w:i/>
          <w:sz w:val="24"/>
          <w:lang w:val="fi-FI"/>
        </w:rPr>
        <w:t>et al.</w:t>
      </w:r>
      <w:r w:rsidRPr="00FB165F">
        <w:rPr>
          <w:rFonts w:ascii="Times New Roman" w:hAnsi="Times New Roman"/>
          <w:sz w:val="24"/>
          <w:lang w:val="fi-FI"/>
        </w:rPr>
        <w:t xml:space="preserve"> </w:t>
      </w:r>
      <w:r>
        <w:rPr>
          <w:rFonts w:ascii="Times New Roman" w:hAnsi="Times New Roman"/>
          <w:sz w:val="24"/>
        </w:rPr>
        <w:t xml:space="preserve">(2008) Global transcript profiles of fat in monozygotic twins discordant for BMI: pathways behind acquired obesity. </w:t>
      </w:r>
      <w:r>
        <w:rPr>
          <w:rFonts w:ascii="Times New Roman" w:hAnsi="Times New Roman"/>
          <w:i/>
          <w:sz w:val="24"/>
        </w:rPr>
        <w:t>PLoS Med</w:t>
      </w:r>
      <w:r>
        <w:rPr>
          <w:rFonts w:ascii="Times New Roman" w:hAnsi="Times New Roman"/>
          <w:sz w:val="24"/>
        </w:rPr>
        <w:t xml:space="preserve">, </w:t>
      </w:r>
      <w:r>
        <w:rPr>
          <w:rFonts w:ascii="Times New Roman" w:hAnsi="Times New Roman"/>
          <w:b/>
          <w:sz w:val="24"/>
        </w:rPr>
        <w:t>5</w:t>
      </w:r>
      <w:r>
        <w:rPr>
          <w:rFonts w:ascii="Times New Roman" w:hAnsi="Times New Roman"/>
          <w:sz w:val="24"/>
        </w:rPr>
        <w:t>, e51.</w:t>
      </w:r>
    </w:p>
    <w:p w14:paraId="4629BADA"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19.  </w:t>
      </w:r>
      <w:r w:rsidRPr="00FB165F">
        <w:rPr>
          <w:rFonts w:ascii="Times New Roman" w:hAnsi="Times New Roman"/>
          <w:sz w:val="24"/>
          <w:lang w:val="fi-FI"/>
        </w:rPr>
        <w:t xml:space="preserve">Sulonen, A.-M., Ellonen, P., Almusa, H., Lepist, M., Eldfors, S., Hannula, S., Miettinen, T., Tyynismaa, H., Salo, P., Heckman, C., </w:t>
      </w:r>
      <w:r w:rsidRPr="00FB165F">
        <w:rPr>
          <w:rFonts w:ascii="Times New Roman" w:hAnsi="Times New Roman"/>
          <w:i/>
          <w:sz w:val="24"/>
          <w:lang w:val="fi-FI"/>
        </w:rPr>
        <w:t>et al.</w:t>
      </w:r>
      <w:r w:rsidRPr="00FB165F">
        <w:rPr>
          <w:rFonts w:ascii="Times New Roman" w:hAnsi="Times New Roman"/>
          <w:sz w:val="24"/>
          <w:lang w:val="fi-FI"/>
        </w:rPr>
        <w:t xml:space="preserve"> </w:t>
      </w:r>
      <w:r>
        <w:rPr>
          <w:rFonts w:ascii="Times New Roman" w:hAnsi="Times New Roman"/>
          <w:sz w:val="24"/>
        </w:rPr>
        <w:t xml:space="preserve">(2011) Comparison of solution-based exome capture methods for next generation sequencing. </w:t>
      </w:r>
      <w:r>
        <w:rPr>
          <w:rFonts w:ascii="Times New Roman" w:hAnsi="Times New Roman"/>
          <w:i/>
          <w:sz w:val="24"/>
        </w:rPr>
        <w:t>Genome Biol.</w:t>
      </w:r>
      <w:r>
        <w:rPr>
          <w:rFonts w:ascii="Times New Roman" w:hAnsi="Times New Roman"/>
          <w:sz w:val="24"/>
        </w:rPr>
        <w:t xml:space="preserve">, </w:t>
      </w:r>
      <w:r>
        <w:rPr>
          <w:rFonts w:ascii="Times New Roman" w:hAnsi="Times New Roman"/>
          <w:b/>
          <w:sz w:val="24"/>
        </w:rPr>
        <w:t>12</w:t>
      </w:r>
      <w:r>
        <w:rPr>
          <w:rFonts w:ascii="Times New Roman" w:hAnsi="Times New Roman"/>
          <w:sz w:val="24"/>
        </w:rPr>
        <w:t>, R94.</w:t>
      </w:r>
    </w:p>
    <w:p w14:paraId="4B7C8159"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20.  Kloss-Brandstätter, A., Pacher, D., Schönherr, S., Weissensteiner, H., Binna, R., Specht, G. and Kronenberg, F. (2011) HaploGrep: a fast and reliable algorithm for automatic classification of mitochondrial DNA haplogroups. </w:t>
      </w:r>
      <w:r>
        <w:rPr>
          <w:rFonts w:ascii="Times New Roman" w:hAnsi="Times New Roman"/>
          <w:i/>
          <w:sz w:val="24"/>
        </w:rPr>
        <w:t>Hum. Mutat.</w:t>
      </w:r>
      <w:r>
        <w:rPr>
          <w:rFonts w:ascii="Times New Roman" w:hAnsi="Times New Roman"/>
          <w:sz w:val="24"/>
        </w:rPr>
        <w:t xml:space="preserve">, </w:t>
      </w:r>
      <w:r>
        <w:rPr>
          <w:rFonts w:ascii="Times New Roman" w:hAnsi="Times New Roman"/>
          <w:b/>
          <w:sz w:val="24"/>
        </w:rPr>
        <w:t>32</w:t>
      </w:r>
      <w:r>
        <w:rPr>
          <w:rFonts w:ascii="Times New Roman" w:hAnsi="Times New Roman"/>
          <w:sz w:val="24"/>
        </w:rPr>
        <w:t>, 25–32.</w:t>
      </w:r>
    </w:p>
    <w:p w14:paraId="4677FA32"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21.  Van Oven, M. and Kayser, M. (2009) Updated comprehensive phylogenetic tree of global human mitochondrial DNA variation. </w:t>
      </w:r>
      <w:r>
        <w:rPr>
          <w:rFonts w:ascii="Times New Roman" w:hAnsi="Times New Roman"/>
          <w:i/>
          <w:sz w:val="24"/>
        </w:rPr>
        <w:t>Hum. Mutat.</w:t>
      </w:r>
      <w:r>
        <w:rPr>
          <w:rFonts w:ascii="Times New Roman" w:hAnsi="Times New Roman"/>
          <w:sz w:val="24"/>
        </w:rPr>
        <w:t xml:space="preserve">, </w:t>
      </w:r>
      <w:r>
        <w:rPr>
          <w:rFonts w:ascii="Times New Roman" w:hAnsi="Times New Roman"/>
          <w:b/>
          <w:sz w:val="24"/>
        </w:rPr>
        <w:t>30</w:t>
      </w:r>
      <w:r>
        <w:rPr>
          <w:rFonts w:ascii="Times New Roman" w:hAnsi="Times New Roman"/>
          <w:sz w:val="24"/>
        </w:rPr>
        <w:t>, E394.</w:t>
      </w:r>
    </w:p>
    <w:p w14:paraId="08AA7AC9"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22.  Wang, X., Kang, D.D., Shen, K., Song, C., Lu, S., Chang, L.-C., Liao, S.G., Huo, Z., Tang, S. and Ding, Y. (2012) An R package suite for microarray meta-analysis in quality control, differentially expressed gene analysis and pathway enrichment detection. </w:t>
      </w:r>
      <w:r>
        <w:rPr>
          <w:rFonts w:ascii="Times New Roman" w:hAnsi="Times New Roman"/>
          <w:i/>
          <w:sz w:val="24"/>
        </w:rPr>
        <w:t>Bioinformatics</w:t>
      </w:r>
      <w:r>
        <w:rPr>
          <w:rFonts w:ascii="Times New Roman" w:hAnsi="Times New Roman"/>
          <w:sz w:val="24"/>
        </w:rPr>
        <w:t xml:space="preserve">, </w:t>
      </w:r>
      <w:r>
        <w:rPr>
          <w:rFonts w:ascii="Times New Roman" w:hAnsi="Times New Roman"/>
          <w:b/>
          <w:sz w:val="24"/>
        </w:rPr>
        <w:t>28</w:t>
      </w:r>
      <w:r>
        <w:rPr>
          <w:rFonts w:ascii="Times New Roman" w:hAnsi="Times New Roman"/>
          <w:sz w:val="24"/>
        </w:rPr>
        <w:t>, 2534–2536.</w:t>
      </w:r>
    </w:p>
    <w:p w14:paraId="7E82D516"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23.  Biffi, A., Anderson, C.D., Nalls, M.A., Rahman, R., Sonni, A., Cortellini, L., Rost, N.S., Matarin, M., Hernandez, D.G., Plourde, A., </w:t>
      </w:r>
      <w:r>
        <w:rPr>
          <w:rFonts w:ascii="Times New Roman" w:hAnsi="Times New Roman"/>
          <w:i/>
          <w:sz w:val="24"/>
        </w:rPr>
        <w:t>et al.</w:t>
      </w:r>
      <w:r>
        <w:rPr>
          <w:rFonts w:ascii="Times New Roman" w:hAnsi="Times New Roman"/>
          <w:sz w:val="24"/>
        </w:rPr>
        <w:t xml:space="preserve"> (2010) Principal-component analysis for assessment of population stratification in mitochondrial medical genetics. </w:t>
      </w:r>
      <w:r>
        <w:rPr>
          <w:rFonts w:ascii="Times New Roman" w:hAnsi="Times New Roman"/>
          <w:i/>
          <w:sz w:val="24"/>
        </w:rPr>
        <w:t>Am. J. Hum. Genet.</w:t>
      </w:r>
      <w:r>
        <w:rPr>
          <w:rFonts w:ascii="Times New Roman" w:hAnsi="Times New Roman"/>
          <w:sz w:val="24"/>
        </w:rPr>
        <w:t xml:space="preserve">, </w:t>
      </w:r>
      <w:r>
        <w:rPr>
          <w:rFonts w:ascii="Times New Roman" w:hAnsi="Times New Roman"/>
          <w:b/>
          <w:sz w:val="24"/>
        </w:rPr>
        <w:t>86</w:t>
      </w:r>
      <w:r>
        <w:rPr>
          <w:rFonts w:ascii="Times New Roman" w:hAnsi="Times New Roman"/>
          <w:sz w:val="24"/>
        </w:rPr>
        <w:t>, 904–917.</w:t>
      </w:r>
    </w:p>
    <w:p w14:paraId="73346E6F"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24.  Landgraf, A.J. and Lee, Y. (2015) Dimensionality reduction for binary data through the projection of natural parameters. </w:t>
      </w:r>
      <w:r>
        <w:rPr>
          <w:rFonts w:ascii="Times New Roman" w:hAnsi="Times New Roman"/>
          <w:i/>
          <w:sz w:val="24"/>
        </w:rPr>
        <w:t>arXiv Prepr. arXiv1510.06112</w:t>
      </w:r>
      <w:r>
        <w:rPr>
          <w:rFonts w:ascii="Times New Roman" w:hAnsi="Times New Roman"/>
          <w:sz w:val="24"/>
        </w:rPr>
        <w:t>.</w:t>
      </w:r>
    </w:p>
    <w:p w14:paraId="2D2F9707"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25.  Aulchenko, Y.S., Ripke, S., Isaacs, A. and Van Duijn, C.M. (2007) GenABEL: an R library for genome-wide association analysis. </w:t>
      </w:r>
      <w:r>
        <w:rPr>
          <w:rFonts w:ascii="Times New Roman" w:hAnsi="Times New Roman"/>
          <w:i/>
          <w:sz w:val="24"/>
        </w:rPr>
        <w:t>Bioinformatics</w:t>
      </w:r>
      <w:r>
        <w:rPr>
          <w:rFonts w:ascii="Times New Roman" w:hAnsi="Times New Roman"/>
          <w:sz w:val="24"/>
        </w:rPr>
        <w:t xml:space="preserve">, </w:t>
      </w:r>
      <w:r>
        <w:rPr>
          <w:rFonts w:ascii="Times New Roman" w:hAnsi="Times New Roman"/>
          <w:b/>
          <w:sz w:val="24"/>
        </w:rPr>
        <w:t>23</w:t>
      </w:r>
      <w:r>
        <w:rPr>
          <w:rFonts w:ascii="Times New Roman" w:hAnsi="Times New Roman"/>
          <w:sz w:val="24"/>
        </w:rPr>
        <w:t>, 1294–1296.</w:t>
      </w:r>
    </w:p>
    <w:p w14:paraId="76237BFF"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26.  Price, A.L., Zaitlen, N.A., Reich, D. and Patterson, N. (2010) New approaches to population stratification in genome-wide association studies. </w:t>
      </w:r>
      <w:r>
        <w:rPr>
          <w:rFonts w:ascii="Times New Roman" w:hAnsi="Times New Roman"/>
          <w:i/>
          <w:sz w:val="24"/>
        </w:rPr>
        <w:t>Nat. Rev. Genet.</w:t>
      </w:r>
      <w:r>
        <w:rPr>
          <w:rFonts w:ascii="Times New Roman" w:hAnsi="Times New Roman"/>
          <w:sz w:val="24"/>
        </w:rPr>
        <w:t xml:space="preserve">, </w:t>
      </w:r>
      <w:r>
        <w:rPr>
          <w:rFonts w:ascii="Times New Roman" w:hAnsi="Times New Roman"/>
          <w:b/>
          <w:sz w:val="24"/>
        </w:rPr>
        <w:t>11</w:t>
      </w:r>
      <w:r>
        <w:rPr>
          <w:rFonts w:ascii="Times New Roman" w:hAnsi="Times New Roman"/>
          <w:sz w:val="24"/>
        </w:rPr>
        <w:t>, 459–463.</w:t>
      </w:r>
    </w:p>
    <w:p w14:paraId="15FDCB30"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lastRenderedPageBreak/>
        <w:t xml:space="preserve">27.  Bai, R.-K., Leal, S.M., Covarrubias, D., Liu, A. and Wong, L.-J.C. (2007) Mitochondrial genetic background modifies breast cancer risk. </w:t>
      </w:r>
      <w:r>
        <w:rPr>
          <w:rFonts w:ascii="Times New Roman" w:hAnsi="Times New Roman"/>
          <w:i/>
          <w:sz w:val="24"/>
        </w:rPr>
        <w:t>Cancer Res.</w:t>
      </w:r>
      <w:r>
        <w:rPr>
          <w:rFonts w:ascii="Times New Roman" w:hAnsi="Times New Roman"/>
          <w:sz w:val="24"/>
        </w:rPr>
        <w:t xml:space="preserve">, </w:t>
      </w:r>
      <w:r>
        <w:rPr>
          <w:rFonts w:ascii="Times New Roman" w:hAnsi="Times New Roman"/>
          <w:b/>
          <w:sz w:val="24"/>
        </w:rPr>
        <w:t>67</w:t>
      </w:r>
      <w:r>
        <w:rPr>
          <w:rFonts w:ascii="Times New Roman" w:hAnsi="Times New Roman"/>
          <w:sz w:val="24"/>
        </w:rPr>
        <w:t>, 4687–4694.</w:t>
      </w:r>
    </w:p>
    <w:p w14:paraId="56DBDC90" w14:textId="77777777" w:rsidR="00A80EE0" w:rsidRPr="00FB165F" w:rsidRDefault="002412E5">
      <w:pPr>
        <w:pStyle w:val="Standard1"/>
        <w:spacing w:after="140" w:line="288" w:lineRule="auto"/>
        <w:ind w:left="480" w:hanging="480"/>
        <w:rPr>
          <w:rFonts w:ascii="Times New Roman" w:hAnsi="Times New Roman"/>
          <w:sz w:val="24"/>
          <w:lang w:val="de-DE"/>
        </w:rPr>
      </w:pPr>
      <w:r>
        <w:rPr>
          <w:rFonts w:ascii="Times New Roman" w:hAnsi="Times New Roman"/>
          <w:sz w:val="24"/>
        </w:rPr>
        <w:t xml:space="preserve">28.  Li, C.I., Mirus, J.E., Zhang, Y., Ramirez, A.B., Ladd, J.J., Prentice, R.L., McIntosh, M.W., Hanash, S.M. and Lampe, P.D. (2012) Discovery and preliminary confirmation of novel early detection biomarkers for triple-negative breast cancer using preclinical plasma samples from the Women’s Health Initiative observational study. </w:t>
      </w:r>
      <w:r>
        <w:rPr>
          <w:rFonts w:ascii="Times New Roman" w:hAnsi="Times New Roman"/>
          <w:i/>
          <w:sz w:val="24"/>
        </w:rPr>
        <w:t xml:space="preserve">Breast Cancer Res. </w:t>
      </w:r>
      <w:r w:rsidRPr="00FB165F">
        <w:rPr>
          <w:rFonts w:ascii="Times New Roman" w:hAnsi="Times New Roman"/>
          <w:i/>
          <w:sz w:val="24"/>
          <w:lang w:val="de-DE"/>
        </w:rPr>
        <w:t>Treat.</w:t>
      </w:r>
      <w:r w:rsidRPr="00FB165F">
        <w:rPr>
          <w:rFonts w:ascii="Times New Roman" w:hAnsi="Times New Roman"/>
          <w:sz w:val="24"/>
          <w:lang w:val="de-DE"/>
        </w:rPr>
        <w:t xml:space="preserve">, </w:t>
      </w:r>
      <w:r w:rsidRPr="00FB165F">
        <w:rPr>
          <w:rFonts w:ascii="Times New Roman" w:hAnsi="Times New Roman"/>
          <w:b/>
          <w:sz w:val="24"/>
          <w:lang w:val="de-DE"/>
        </w:rPr>
        <w:t>135</w:t>
      </w:r>
      <w:r w:rsidRPr="00FB165F">
        <w:rPr>
          <w:rFonts w:ascii="Times New Roman" w:hAnsi="Times New Roman"/>
          <w:sz w:val="24"/>
          <w:lang w:val="de-DE"/>
        </w:rPr>
        <w:t>, 611–618.</w:t>
      </w:r>
    </w:p>
    <w:p w14:paraId="596710C8" w14:textId="77777777" w:rsidR="00A80EE0" w:rsidRDefault="002412E5">
      <w:pPr>
        <w:pStyle w:val="Standard1"/>
        <w:spacing w:after="140" w:line="288" w:lineRule="auto"/>
        <w:ind w:left="480" w:hanging="480"/>
        <w:rPr>
          <w:rFonts w:ascii="Times New Roman" w:hAnsi="Times New Roman"/>
          <w:sz w:val="24"/>
        </w:rPr>
      </w:pPr>
      <w:r w:rsidRPr="00FB165F">
        <w:rPr>
          <w:rFonts w:ascii="Times New Roman" w:hAnsi="Times New Roman"/>
          <w:sz w:val="24"/>
          <w:lang w:val="de-DE"/>
        </w:rPr>
        <w:t xml:space="preserve">29.  Ebner, S., Mangge, H., Langhof, H., Halle, M., Siegrist, M., Aigner, E., Paulmichl, K., Paulweber, B., Datz, C., Sperl, W., </w:t>
      </w:r>
      <w:r w:rsidRPr="00FB165F">
        <w:rPr>
          <w:rFonts w:ascii="Times New Roman" w:hAnsi="Times New Roman"/>
          <w:i/>
          <w:sz w:val="24"/>
          <w:lang w:val="de-DE"/>
        </w:rPr>
        <w:t>et al.</w:t>
      </w:r>
      <w:r w:rsidRPr="00FB165F">
        <w:rPr>
          <w:rFonts w:ascii="Times New Roman" w:hAnsi="Times New Roman"/>
          <w:sz w:val="24"/>
          <w:lang w:val="de-DE"/>
        </w:rPr>
        <w:t xml:space="preserve"> </w:t>
      </w:r>
      <w:r>
        <w:rPr>
          <w:rFonts w:ascii="Times New Roman" w:hAnsi="Times New Roman"/>
          <w:sz w:val="24"/>
        </w:rPr>
        <w:t xml:space="preserve">(2015) Mitochondrial haplogroup T is associated with obesity in Austrian juveniles and adults. </w:t>
      </w:r>
      <w:r>
        <w:rPr>
          <w:rFonts w:ascii="Times New Roman" w:hAnsi="Times New Roman"/>
          <w:i/>
          <w:sz w:val="24"/>
        </w:rPr>
        <w:t>PLoS One</w:t>
      </w:r>
      <w:r>
        <w:rPr>
          <w:rFonts w:ascii="Times New Roman" w:hAnsi="Times New Roman"/>
          <w:sz w:val="24"/>
        </w:rPr>
        <w:t xml:space="preserve">, </w:t>
      </w:r>
      <w:r>
        <w:rPr>
          <w:rFonts w:ascii="Times New Roman" w:hAnsi="Times New Roman"/>
          <w:b/>
          <w:sz w:val="24"/>
        </w:rPr>
        <w:t>10</w:t>
      </w:r>
      <w:r>
        <w:rPr>
          <w:rFonts w:ascii="Times New Roman" w:hAnsi="Times New Roman"/>
          <w:sz w:val="24"/>
        </w:rPr>
        <w:t>, e0135622.</w:t>
      </w:r>
    </w:p>
    <w:p w14:paraId="24359CEB"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30.  </w:t>
      </w:r>
      <w:r w:rsidRPr="00FB165F">
        <w:rPr>
          <w:rFonts w:ascii="Times New Roman" w:hAnsi="Times New Roman"/>
          <w:sz w:val="24"/>
          <w:lang w:val="de-DE"/>
        </w:rPr>
        <w:t xml:space="preserve">Mueller, E.E., Eder, W., Ebner, S., Schwaiger, E., Santic, D., Kreindl, T., Stanger, O., Paulweber, B., Iglseder, B., Oberkofler, H., </w:t>
      </w:r>
      <w:r w:rsidRPr="00FB165F">
        <w:rPr>
          <w:rFonts w:ascii="Times New Roman" w:hAnsi="Times New Roman"/>
          <w:i/>
          <w:sz w:val="24"/>
          <w:lang w:val="de-DE"/>
        </w:rPr>
        <w:t>et al.</w:t>
      </w:r>
      <w:r w:rsidRPr="00FB165F">
        <w:rPr>
          <w:rFonts w:ascii="Times New Roman" w:hAnsi="Times New Roman"/>
          <w:sz w:val="24"/>
          <w:lang w:val="de-DE"/>
        </w:rPr>
        <w:t xml:space="preserve"> </w:t>
      </w:r>
      <w:r>
        <w:rPr>
          <w:rFonts w:ascii="Times New Roman" w:hAnsi="Times New Roman"/>
          <w:sz w:val="24"/>
        </w:rPr>
        <w:t xml:space="preserve">(2011) The Mitochondrial T16189C Polymorphism Is Associated with Coronary Artery Disease in Middle European Populations. </w:t>
      </w:r>
      <w:r>
        <w:rPr>
          <w:rFonts w:ascii="Times New Roman" w:hAnsi="Times New Roman"/>
          <w:i/>
          <w:sz w:val="24"/>
        </w:rPr>
        <w:t>PLoS One</w:t>
      </w:r>
      <w:r>
        <w:rPr>
          <w:rFonts w:ascii="Times New Roman" w:hAnsi="Times New Roman"/>
          <w:sz w:val="24"/>
        </w:rPr>
        <w:t xml:space="preserve">, </w:t>
      </w:r>
      <w:r>
        <w:rPr>
          <w:rFonts w:ascii="Times New Roman" w:hAnsi="Times New Roman"/>
          <w:b/>
          <w:sz w:val="24"/>
        </w:rPr>
        <w:t>6</w:t>
      </w:r>
      <w:r>
        <w:rPr>
          <w:rFonts w:ascii="Times New Roman" w:hAnsi="Times New Roman"/>
          <w:sz w:val="24"/>
        </w:rPr>
        <w:t>, e16455.</w:t>
      </w:r>
    </w:p>
    <w:p w14:paraId="6E743091"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31.  Ghosh, A.R., Bhattacharya, R., Bhattacharya, S., Nargis, T., Rahaman, O., Duttagupta, P., Raychaudhuri, D., Shiu, C., Liu, C., Roy, S., </w:t>
      </w:r>
      <w:r>
        <w:rPr>
          <w:rFonts w:ascii="Times New Roman" w:hAnsi="Times New Roman"/>
          <w:i/>
          <w:sz w:val="24"/>
        </w:rPr>
        <w:t>et al.</w:t>
      </w:r>
      <w:r>
        <w:rPr>
          <w:rFonts w:ascii="Times New Roman" w:hAnsi="Times New Roman"/>
          <w:sz w:val="24"/>
        </w:rPr>
        <w:t xml:space="preserve"> (2016) Adipose Recruitment and Activation of Plasmacytoid Dendritic Cells Fuel Metaflammation. </w:t>
      </w:r>
      <w:r>
        <w:rPr>
          <w:rFonts w:ascii="Times New Roman" w:hAnsi="Times New Roman"/>
          <w:i/>
          <w:sz w:val="24"/>
        </w:rPr>
        <w:t>Diabetes</w:t>
      </w:r>
      <w:r>
        <w:rPr>
          <w:rFonts w:ascii="Times New Roman" w:hAnsi="Times New Roman"/>
          <w:sz w:val="24"/>
        </w:rPr>
        <w:t xml:space="preserve">, </w:t>
      </w:r>
      <w:r>
        <w:rPr>
          <w:rFonts w:ascii="Times New Roman" w:hAnsi="Times New Roman"/>
          <w:b/>
          <w:sz w:val="24"/>
        </w:rPr>
        <w:t>65</w:t>
      </w:r>
      <w:r>
        <w:rPr>
          <w:rFonts w:ascii="Times New Roman" w:hAnsi="Times New Roman"/>
          <w:sz w:val="24"/>
        </w:rPr>
        <w:t>, 3440–3452.</w:t>
      </w:r>
    </w:p>
    <w:p w14:paraId="73D6221F"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32.  Ferrannini, E., Gastaldelli, A. and Iozzo, P. (2011) Pathophysiology of Prediabetes. </w:t>
      </w:r>
      <w:r>
        <w:rPr>
          <w:rFonts w:ascii="Times New Roman" w:hAnsi="Times New Roman"/>
          <w:i/>
          <w:sz w:val="24"/>
        </w:rPr>
        <w:t>Med. Clin. North Am.</w:t>
      </w:r>
      <w:r>
        <w:rPr>
          <w:rFonts w:ascii="Times New Roman" w:hAnsi="Times New Roman"/>
          <w:sz w:val="24"/>
        </w:rPr>
        <w:t xml:space="preserve">, </w:t>
      </w:r>
      <w:r>
        <w:rPr>
          <w:rFonts w:ascii="Times New Roman" w:hAnsi="Times New Roman"/>
          <w:b/>
          <w:sz w:val="24"/>
        </w:rPr>
        <w:t>95</w:t>
      </w:r>
      <w:r>
        <w:rPr>
          <w:rFonts w:ascii="Times New Roman" w:hAnsi="Times New Roman"/>
          <w:sz w:val="24"/>
        </w:rPr>
        <w:t>, 327–339.</w:t>
      </w:r>
    </w:p>
    <w:p w14:paraId="7AE7E274"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33.  Powell, E.E. and Kroon, P.A. (1994) Low density lipoprotein receptor and 3‐ hydroxy‐3‐methylglutaryl coenzyme A reductase gene expression in human mononuclear leukocytes is regulated coordinately and parallels gene expression in human liver. </w:t>
      </w:r>
      <w:r>
        <w:rPr>
          <w:rFonts w:ascii="Times New Roman" w:hAnsi="Times New Roman"/>
          <w:i/>
          <w:sz w:val="24"/>
        </w:rPr>
        <w:t>J. Clin. Invest.</w:t>
      </w:r>
      <w:r>
        <w:rPr>
          <w:rFonts w:ascii="Times New Roman" w:hAnsi="Times New Roman"/>
          <w:sz w:val="24"/>
        </w:rPr>
        <w:t xml:space="preserve">, </w:t>
      </w:r>
      <w:r>
        <w:rPr>
          <w:rFonts w:ascii="Times New Roman" w:hAnsi="Times New Roman"/>
          <w:b/>
          <w:sz w:val="24"/>
        </w:rPr>
        <w:t>93</w:t>
      </w:r>
      <w:r>
        <w:rPr>
          <w:rFonts w:ascii="Times New Roman" w:hAnsi="Times New Roman"/>
          <w:sz w:val="24"/>
        </w:rPr>
        <w:t>, 2168–2174.</w:t>
      </w:r>
    </w:p>
    <w:p w14:paraId="3593B5CF" w14:textId="77777777" w:rsidR="00A80EE0" w:rsidRDefault="002412E5">
      <w:pPr>
        <w:pStyle w:val="Standard1"/>
        <w:spacing w:after="140" w:line="288" w:lineRule="auto"/>
        <w:ind w:left="480" w:hanging="480"/>
        <w:rPr>
          <w:rFonts w:ascii="Times New Roman" w:hAnsi="Times New Roman"/>
          <w:sz w:val="24"/>
        </w:rPr>
      </w:pPr>
      <w:r>
        <w:rPr>
          <w:rFonts w:ascii="Times New Roman" w:hAnsi="Times New Roman"/>
          <w:sz w:val="24"/>
        </w:rPr>
        <w:t xml:space="preserve">34.  Ziegler-Heitbrock, H.W.L. (2000) Definition of human blood monocytes. </w:t>
      </w:r>
      <w:r>
        <w:rPr>
          <w:rFonts w:ascii="Times New Roman" w:hAnsi="Times New Roman"/>
          <w:i/>
          <w:sz w:val="24"/>
        </w:rPr>
        <w:t>J. Leukoc. Biol.</w:t>
      </w:r>
      <w:r>
        <w:rPr>
          <w:rFonts w:ascii="Times New Roman" w:hAnsi="Times New Roman"/>
          <w:sz w:val="24"/>
        </w:rPr>
        <w:t xml:space="preserve">, </w:t>
      </w:r>
      <w:r>
        <w:rPr>
          <w:rFonts w:ascii="Times New Roman" w:hAnsi="Times New Roman"/>
          <w:b/>
          <w:sz w:val="24"/>
        </w:rPr>
        <w:t>67</w:t>
      </w:r>
      <w:r>
        <w:rPr>
          <w:rFonts w:ascii="Times New Roman" w:hAnsi="Times New Roman"/>
          <w:sz w:val="24"/>
        </w:rPr>
        <w:t>, 603–606.</w:t>
      </w:r>
    </w:p>
    <w:p w14:paraId="178C99F7" w14:textId="77777777" w:rsidR="00A80EE0" w:rsidRDefault="002412E5">
      <w:pPr>
        <w:pStyle w:val="Standard1"/>
        <w:rPr>
          <w:rFonts w:ascii="Times New Roman" w:hAnsi="Times New Roman"/>
          <w:sz w:val="24"/>
        </w:rPr>
      </w:pPr>
      <w:r>
        <w:rPr>
          <w:rFonts w:ascii="Times New Roman" w:hAnsi="Times New Roman"/>
          <w:sz w:val="24"/>
        </w:rPr>
        <w:t xml:space="preserve">35.  Festa, A., Hanley, A.J.G., Tracy, R.P., D’agostino, R. and Haffner, S.M. (2003) Inflammation in </w:t>
      </w:r>
      <w:r w:rsidR="00447698">
        <w:rPr>
          <w:rFonts w:ascii="Times New Roman" w:hAnsi="Times New Roman"/>
          <w:sz w:val="24"/>
        </w:rPr>
        <w:t xml:space="preserve">  </w:t>
      </w:r>
      <w:r>
        <w:rPr>
          <w:rFonts w:ascii="Times New Roman" w:hAnsi="Times New Roman"/>
          <w:sz w:val="24"/>
        </w:rPr>
        <w:t xml:space="preserve">the Prediabetic State Is Related to Increased Insulin Resistance Rather Than Decreased Insulin Secretion. </w:t>
      </w:r>
      <w:r>
        <w:rPr>
          <w:rFonts w:ascii="Times New Roman" w:hAnsi="Times New Roman"/>
          <w:i/>
          <w:sz w:val="24"/>
        </w:rPr>
        <w:t>Circulation</w:t>
      </w:r>
      <w:r>
        <w:rPr>
          <w:rFonts w:ascii="Times New Roman" w:hAnsi="Times New Roman"/>
          <w:sz w:val="24"/>
        </w:rPr>
        <w:t xml:space="preserve">, </w:t>
      </w:r>
      <w:r>
        <w:rPr>
          <w:rFonts w:ascii="Times New Roman" w:hAnsi="Times New Roman"/>
          <w:b/>
          <w:sz w:val="24"/>
        </w:rPr>
        <w:t>108</w:t>
      </w:r>
      <w:r>
        <w:rPr>
          <w:rFonts w:ascii="Times New Roman" w:hAnsi="Times New Roman"/>
          <w:sz w:val="24"/>
        </w:rPr>
        <w:t>, 1822–30.</w:t>
      </w:r>
    </w:p>
    <w:p w14:paraId="6A05A809" w14:textId="77777777" w:rsidR="00CF19B4" w:rsidRDefault="00CF19B4">
      <w:pPr>
        <w:sectPr w:rsidR="00CF19B4">
          <w:type w:val="continuous"/>
          <w:pgSz w:w="11906" w:h="16838"/>
          <w:pgMar w:top="1417" w:right="1134" w:bottom="1417" w:left="1134" w:header="708" w:footer="708" w:gutter="0"/>
          <w:cols w:space="0"/>
        </w:sectPr>
      </w:pPr>
    </w:p>
    <w:p w14:paraId="78F6759C" w14:textId="77777777" w:rsidR="00A80EE0" w:rsidRDefault="002412E5">
      <w:pPr>
        <w:pStyle w:val="Beschriftung"/>
        <w:pageBreakBefore/>
      </w:pPr>
      <w:r>
        <w:rPr>
          <w:rFonts w:ascii="Times New Roman" w:hAnsi="Times New Roman"/>
          <w:b w:val="0"/>
          <w:bCs w:val="0"/>
          <w:color w:val="000000"/>
          <w:sz w:val="24"/>
          <w:szCs w:val="24"/>
        </w:rPr>
        <w:lastRenderedPageBreak/>
        <w:t xml:space="preserve">Figure 1. Combined boxplot and violin plot of the normalized expression intensities </w:t>
      </w:r>
      <w:r>
        <w:rPr>
          <w:rFonts w:ascii="Times New Roman" w:hAnsi="Times New Roman" w:cs="Times New Roman"/>
          <w:b w:val="0"/>
          <w:bCs w:val="0"/>
          <w:color w:val="000000"/>
          <w:sz w:val="24"/>
          <w:szCs w:val="24"/>
        </w:rPr>
        <w:t>for the top four genes relative to the alleles of the top associated mtSNP.</w:t>
      </w:r>
    </w:p>
    <w:p w14:paraId="6F87D5B1" w14:textId="77777777" w:rsidR="00A80EE0" w:rsidRDefault="002412E5">
      <w:pPr>
        <w:pStyle w:val="Beschriftung"/>
        <w:pageBreakBefore/>
        <w:rPr>
          <w:rFonts w:ascii="Times New Roman" w:hAnsi="Times New Roman"/>
          <w:b w:val="0"/>
          <w:bCs w:val="0"/>
          <w:color w:val="000000"/>
          <w:sz w:val="24"/>
          <w:szCs w:val="24"/>
        </w:rPr>
      </w:pPr>
      <w:r>
        <w:rPr>
          <w:rFonts w:ascii="Times New Roman" w:hAnsi="Times New Roman"/>
          <w:b w:val="0"/>
          <w:bCs w:val="0"/>
          <w:color w:val="000000"/>
          <w:sz w:val="24"/>
          <w:szCs w:val="24"/>
        </w:rPr>
        <w:lastRenderedPageBreak/>
        <w:t>Figure 2. Combined boxplot and violin plot of the normalized expression intensities of</w:t>
      </w:r>
      <w:r>
        <w:rPr>
          <w:rFonts w:ascii="Times New Roman" w:hAnsi="Times New Roman"/>
          <w:b w:val="0"/>
          <w:bCs w:val="0"/>
          <w:i/>
          <w:iCs/>
          <w:color w:val="000000"/>
          <w:sz w:val="24"/>
          <w:szCs w:val="24"/>
        </w:rPr>
        <w:t xml:space="preserve"> SPCS2P4</w:t>
      </w:r>
      <w:r>
        <w:rPr>
          <w:rFonts w:ascii="Times New Roman" w:hAnsi="Times New Roman"/>
          <w:b w:val="0"/>
          <w:bCs w:val="0"/>
          <w:color w:val="000000"/>
          <w:sz w:val="24"/>
          <w:szCs w:val="24"/>
        </w:rPr>
        <w:t xml:space="preserve"> and </w:t>
      </w:r>
      <w:r>
        <w:rPr>
          <w:rFonts w:ascii="Times New Roman" w:hAnsi="Times New Roman"/>
          <w:b w:val="0"/>
          <w:bCs w:val="0"/>
          <w:i/>
          <w:iCs/>
          <w:color w:val="000000"/>
          <w:sz w:val="24"/>
          <w:szCs w:val="24"/>
        </w:rPr>
        <w:t xml:space="preserve">RNF113A </w:t>
      </w:r>
      <w:r>
        <w:rPr>
          <w:rFonts w:ascii="Times New Roman" w:hAnsi="Times New Roman"/>
          <w:b w:val="0"/>
          <w:bCs w:val="0"/>
          <w:color w:val="000000"/>
          <w:sz w:val="24"/>
          <w:szCs w:val="24"/>
        </w:rPr>
        <w:t>across haplogroups.</w:t>
      </w:r>
    </w:p>
    <w:p w14:paraId="5F308BE2" w14:textId="77777777" w:rsidR="00A80EE0" w:rsidRDefault="002412E5">
      <w:pPr>
        <w:pStyle w:val="Beschriftung"/>
        <w:pageBreakBefore/>
        <w:rPr>
          <w:rFonts w:ascii="Times New Roman" w:hAnsi="Times New Roman"/>
          <w:b w:val="0"/>
          <w:bCs w:val="0"/>
          <w:color w:val="000000"/>
          <w:sz w:val="24"/>
          <w:szCs w:val="24"/>
        </w:rPr>
      </w:pPr>
      <w:r>
        <w:rPr>
          <w:rFonts w:ascii="Times New Roman" w:hAnsi="Times New Roman"/>
          <w:b w:val="0"/>
          <w:bCs w:val="0"/>
          <w:color w:val="000000"/>
          <w:sz w:val="24"/>
          <w:szCs w:val="24"/>
        </w:rPr>
        <w:lastRenderedPageBreak/>
        <w:t xml:space="preserve">Figure 3.  Combined boxplot and violin plot of the normalized expression intensities of </w:t>
      </w:r>
      <w:r>
        <w:rPr>
          <w:rFonts w:ascii="Times New Roman" w:hAnsi="Times New Roman"/>
          <w:b w:val="0"/>
          <w:bCs w:val="0"/>
          <w:i/>
          <w:iCs/>
          <w:color w:val="000000"/>
          <w:sz w:val="24"/>
          <w:szCs w:val="24"/>
        </w:rPr>
        <w:t>OASL</w:t>
      </w:r>
      <w:r>
        <w:rPr>
          <w:rFonts w:ascii="Times New Roman" w:hAnsi="Times New Roman"/>
          <w:b w:val="0"/>
          <w:bCs w:val="0"/>
          <w:color w:val="000000"/>
          <w:sz w:val="24"/>
          <w:szCs w:val="24"/>
        </w:rPr>
        <w:t xml:space="preserve"> across individuals with and without prediabetes relative to mtSNP C16294T</w:t>
      </w:r>
    </w:p>
    <w:p w14:paraId="3A37CF8A" w14:textId="77777777" w:rsidR="00A80EE0" w:rsidRDefault="002412E5">
      <w:pPr>
        <w:pStyle w:val="Standard1"/>
        <w:pageBreakBefore/>
        <w:spacing w:line="480" w:lineRule="auto"/>
      </w:pPr>
      <w:r>
        <w:rPr>
          <w:rFonts w:ascii="Times New Roman" w:hAnsi="Times New Roman"/>
          <w:sz w:val="24"/>
          <w:szCs w:val="24"/>
        </w:rPr>
        <w:lastRenderedPageBreak/>
        <w:t>Table</w:t>
      </w:r>
      <w:bookmarkStart w:id="4" w:name="_Ref4833136271"/>
      <w:r>
        <w:rPr>
          <w:rFonts w:ascii="Times New Roman" w:hAnsi="Times New Roman" w:cs="Times New Roman"/>
          <w:sz w:val="24"/>
          <w:szCs w:val="24"/>
        </w:rPr>
        <w:t xml:space="preserve"> 1</w:t>
      </w:r>
      <w:bookmarkEnd w:id="4"/>
      <w:r>
        <w:rPr>
          <w:rFonts w:ascii="Times New Roman" w:hAnsi="Times New Roman" w:cs="Times New Roman"/>
          <w:sz w:val="24"/>
          <w:szCs w:val="24"/>
        </w:rPr>
        <w:t>. Absolute and relative mitochondrial haplogroup frequencies in the study population.</w:t>
      </w:r>
    </w:p>
    <w:tbl>
      <w:tblPr>
        <w:tblW w:w="6015" w:type="dxa"/>
        <w:tblLayout w:type="fixed"/>
        <w:tblCellMar>
          <w:left w:w="10" w:type="dxa"/>
          <w:right w:w="10" w:type="dxa"/>
        </w:tblCellMar>
        <w:tblLook w:val="04A0" w:firstRow="1" w:lastRow="0" w:firstColumn="1" w:lastColumn="0" w:noHBand="0" w:noVBand="1"/>
      </w:tblPr>
      <w:tblGrid>
        <w:gridCol w:w="1305"/>
        <w:gridCol w:w="2205"/>
        <w:gridCol w:w="2505"/>
      </w:tblGrid>
      <w:tr w:rsidR="00A80EE0" w14:paraId="5C4CA534" w14:textId="77777777">
        <w:trPr>
          <w:trHeight w:hRule="exact" w:val="340"/>
        </w:trPr>
        <w:tc>
          <w:tcPr>
            <w:tcW w:w="1305" w:type="dxa"/>
            <w:tcBorders>
              <w:top w:val="single" w:sz="2" w:space="0" w:color="000000"/>
              <w:bottom w:val="single" w:sz="2" w:space="0" w:color="000000"/>
            </w:tcBorders>
            <w:shd w:val="clear" w:color="auto" w:fill="auto"/>
            <w:tcMar>
              <w:top w:w="28" w:type="dxa"/>
              <w:left w:w="28" w:type="dxa"/>
              <w:bottom w:w="28" w:type="dxa"/>
              <w:right w:w="28" w:type="dxa"/>
            </w:tcMar>
            <w:vAlign w:val="bottom"/>
          </w:tcPr>
          <w:p w14:paraId="6F6E64D4" w14:textId="77777777" w:rsidR="00A80EE0" w:rsidRDefault="002412E5">
            <w:pPr>
              <w:pStyle w:val="TableContents"/>
              <w:rPr>
                <w:rFonts w:ascii="Times New Roman" w:hAnsi="Times New Roman"/>
                <w:sz w:val="24"/>
                <w:szCs w:val="24"/>
              </w:rPr>
            </w:pPr>
            <w:r>
              <w:rPr>
                <w:rFonts w:ascii="Times New Roman" w:hAnsi="Times New Roman"/>
                <w:sz w:val="24"/>
                <w:szCs w:val="24"/>
              </w:rPr>
              <w:t>Haplogroup</w:t>
            </w:r>
          </w:p>
        </w:tc>
        <w:tc>
          <w:tcPr>
            <w:tcW w:w="2205" w:type="dxa"/>
            <w:tcBorders>
              <w:top w:val="single" w:sz="2" w:space="0" w:color="000000"/>
              <w:bottom w:val="single" w:sz="2" w:space="0" w:color="000000"/>
            </w:tcBorders>
            <w:shd w:val="clear" w:color="auto" w:fill="auto"/>
            <w:tcMar>
              <w:top w:w="28" w:type="dxa"/>
              <w:left w:w="28" w:type="dxa"/>
              <w:bottom w:w="28" w:type="dxa"/>
              <w:right w:w="28" w:type="dxa"/>
            </w:tcMar>
            <w:vAlign w:val="bottom"/>
          </w:tcPr>
          <w:p w14:paraId="4983EB22" w14:textId="77777777" w:rsidR="00A80EE0" w:rsidRDefault="002412E5">
            <w:pPr>
              <w:pStyle w:val="TableContents"/>
              <w:rPr>
                <w:rFonts w:ascii="Times New Roman" w:hAnsi="Times New Roman"/>
                <w:sz w:val="24"/>
                <w:szCs w:val="24"/>
              </w:rPr>
            </w:pPr>
            <w:r>
              <w:rPr>
                <w:rFonts w:ascii="Times New Roman" w:hAnsi="Times New Roman"/>
                <w:sz w:val="24"/>
                <w:szCs w:val="24"/>
              </w:rPr>
              <w:t>Absolute frequency</w:t>
            </w:r>
          </w:p>
        </w:tc>
        <w:tc>
          <w:tcPr>
            <w:tcW w:w="2505" w:type="dxa"/>
            <w:tcBorders>
              <w:top w:val="single" w:sz="2" w:space="0" w:color="000000"/>
              <w:bottom w:val="single" w:sz="2" w:space="0" w:color="000000"/>
            </w:tcBorders>
            <w:shd w:val="clear" w:color="auto" w:fill="auto"/>
            <w:tcMar>
              <w:top w:w="28" w:type="dxa"/>
              <w:left w:w="28" w:type="dxa"/>
              <w:bottom w:w="28" w:type="dxa"/>
              <w:right w:w="28" w:type="dxa"/>
            </w:tcMar>
            <w:vAlign w:val="bottom"/>
          </w:tcPr>
          <w:p w14:paraId="657D5E60" w14:textId="77777777" w:rsidR="00A80EE0" w:rsidRDefault="002412E5">
            <w:pPr>
              <w:pStyle w:val="TableContents"/>
              <w:rPr>
                <w:rFonts w:ascii="Times New Roman" w:hAnsi="Times New Roman"/>
                <w:sz w:val="24"/>
                <w:szCs w:val="24"/>
              </w:rPr>
            </w:pPr>
            <w:r>
              <w:rPr>
                <w:rFonts w:ascii="Times New Roman" w:hAnsi="Times New Roman"/>
                <w:sz w:val="24"/>
                <w:szCs w:val="24"/>
              </w:rPr>
              <w:t>Relative frequency (%)</w:t>
            </w:r>
          </w:p>
        </w:tc>
      </w:tr>
      <w:tr w:rsidR="00A80EE0" w14:paraId="782D2F8A" w14:textId="77777777">
        <w:trPr>
          <w:trHeight w:hRule="exact" w:val="340"/>
        </w:trPr>
        <w:tc>
          <w:tcPr>
            <w:tcW w:w="1305" w:type="dxa"/>
            <w:vAlign w:val="bottom"/>
          </w:tcPr>
          <w:p w14:paraId="140DA07A" w14:textId="77777777" w:rsidR="00A80EE0" w:rsidRDefault="002412E5">
            <w:pPr>
              <w:pStyle w:val="TableContents"/>
              <w:rPr>
                <w:rFonts w:ascii="Times New Roman" w:hAnsi="Times New Roman"/>
                <w:sz w:val="24"/>
                <w:szCs w:val="24"/>
              </w:rPr>
            </w:pPr>
            <w:r>
              <w:rPr>
                <w:rFonts w:ascii="Times New Roman" w:hAnsi="Times New Roman"/>
                <w:sz w:val="24"/>
                <w:szCs w:val="24"/>
              </w:rPr>
              <w:t>H</w:t>
            </w:r>
          </w:p>
        </w:tc>
        <w:tc>
          <w:tcPr>
            <w:tcW w:w="2205" w:type="dxa"/>
            <w:vAlign w:val="bottom"/>
          </w:tcPr>
          <w:p w14:paraId="030F923C" w14:textId="77777777" w:rsidR="00A80EE0" w:rsidRDefault="002412E5">
            <w:pPr>
              <w:pStyle w:val="TableContents"/>
              <w:rPr>
                <w:rFonts w:ascii="Times New Roman" w:hAnsi="Times New Roman"/>
                <w:sz w:val="24"/>
                <w:szCs w:val="24"/>
              </w:rPr>
            </w:pPr>
            <w:r>
              <w:rPr>
                <w:rFonts w:ascii="Times New Roman" w:hAnsi="Times New Roman"/>
                <w:sz w:val="24"/>
                <w:szCs w:val="24"/>
              </w:rPr>
              <w:t>405</w:t>
            </w:r>
          </w:p>
        </w:tc>
        <w:tc>
          <w:tcPr>
            <w:tcW w:w="2505" w:type="dxa"/>
            <w:vAlign w:val="bottom"/>
          </w:tcPr>
          <w:p w14:paraId="30757368" w14:textId="77777777" w:rsidR="00A80EE0" w:rsidRDefault="002412E5">
            <w:pPr>
              <w:pStyle w:val="TableContents"/>
              <w:rPr>
                <w:rFonts w:ascii="Times New Roman" w:hAnsi="Times New Roman"/>
                <w:sz w:val="24"/>
                <w:szCs w:val="24"/>
              </w:rPr>
            </w:pPr>
            <w:r>
              <w:rPr>
                <w:rFonts w:ascii="Times New Roman" w:hAnsi="Times New Roman"/>
                <w:sz w:val="24"/>
                <w:szCs w:val="24"/>
              </w:rPr>
              <w:t>43.4</w:t>
            </w:r>
          </w:p>
        </w:tc>
      </w:tr>
      <w:tr w:rsidR="00A80EE0" w14:paraId="3EFC1C99" w14:textId="77777777">
        <w:trPr>
          <w:trHeight w:hRule="exact" w:val="340"/>
        </w:trPr>
        <w:tc>
          <w:tcPr>
            <w:tcW w:w="1305" w:type="dxa"/>
            <w:vAlign w:val="bottom"/>
          </w:tcPr>
          <w:p w14:paraId="50367872" w14:textId="77777777" w:rsidR="00A80EE0" w:rsidRDefault="002412E5">
            <w:pPr>
              <w:pStyle w:val="TableContents"/>
              <w:rPr>
                <w:rFonts w:ascii="Times New Roman" w:hAnsi="Times New Roman"/>
                <w:sz w:val="24"/>
                <w:szCs w:val="24"/>
              </w:rPr>
            </w:pPr>
            <w:r>
              <w:rPr>
                <w:rFonts w:ascii="Times New Roman" w:hAnsi="Times New Roman"/>
                <w:sz w:val="24"/>
                <w:szCs w:val="24"/>
              </w:rPr>
              <w:t>U</w:t>
            </w:r>
          </w:p>
        </w:tc>
        <w:tc>
          <w:tcPr>
            <w:tcW w:w="2205" w:type="dxa"/>
            <w:vAlign w:val="bottom"/>
          </w:tcPr>
          <w:p w14:paraId="3A7A6776" w14:textId="77777777" w:rsidR="00A80EE0" w:rsidRDefault="002412E5">
            <w:pPr>
              <w:pStyle w:val="TableContents"/>
              <w:rPr>
                <w:rFonts w:ascii="Times New Roman" w:hAnsi="Times New Roman"/>
                <w:sz w:val="24"/>
                <w:szCs w:val="24"/>
              </w:rPr>
            </w:pPr>
            <w:r>
              <w:rPr>
                <w:rFonts w:ascii="Times New Roman" w:hAnsi="Times New Roman"/>
                <w:sz w:val="24"/>
                <w:szCs w:val="24"/>
              </w:rPr>
              <w:t>240</w:t>
            </w:r>
          </w:p>
        </w:tc>
        <w:tc>
          <w:tcPr>
            <w:tcW w:w="2505" w:type="dxa"/>
            <w:vAlign w:val="bottom"/>
          </w:tcPr>
          <w:p w14:paraId="36CD27BE" w14:textId="77777777" w:rsidR="00A80EE0" w:rsidRDefault="002412E5">
            <w:pPr>
              <w:pStyle w:val="TableContents"/>
              <w:rPr>
                <w:rFonts w:ascii="Times New Roman" w:hAnsi="Times New Roman"/>
                <w:sz w:val="24"/>
                <w:szCs w:val="24"/>
              </w:rPr>
            </w:pPr>
            <w:r>
              <w:rPr>
                <w:rFonts w:ascii="Times New Roman" w:hAnsi="Times New Roman"/>
                <w:sz w:val="24"/>
                <w:szCs w:val="24"/>
              </w:rPr>
              <w:t>25.7</w:t>
            </w:r>
          </w:p>
        </w:tc>
      </w:tr>
      <w:tr w:rsidR="00A80EE0" w14:paraId="3BD83D35" w14:textId="77777777">
        <w:trPr>
          <w:trHeight w:hRule="exact" w:val="340"/>
        </w:trPr>
        <w:tc>
          <w:tcPr>
            <w:tcW w:w="1305" w:type="dxa"/>
            <w:vAlign w:val="bottom"/>
          </w:tcPr>
          <w:p w14:paraId="3C1FE3A3" w14:textId="77777777" w:rsidR="00A80EE0" w:rsidRDefault="002412E5">
            <w:pPr>
              <w:pStyle w:val="TableContents"/>
              <w:rPr>
                <w:rFonts w:ascii="Times New Roman" w:hAnsi="Times New Roman"/>
                <w:sz w:val="24"/>
                <w:szCs w:val="24"/>
              </w:rPr>
            </w:pPr>
            <w:r>
              <w:rPr>
                <w:rFonts w:ascii="Times New Roman" w:hAnsi="Times New Roman"/>
                <w:sz w:val="24"/>
                <w:szCs w:val="24"/>
              </w:rPr>
              <w:t>J</w:t>
            </w:r>
          </w:p>
        </w:tc>
        <w:tc>
          <w:tcPr>
            <w:tcW w:w="2205" w:type="dxa"/>
            <w:vAlign w:val="bottom"/>
          </w:tcPr>
          <w:p w14:paraId="5D87285D" w14:textId="77777777" w:rsidR="00A80EE0" w:rsidRDefault="002412E5">
            <w:pPr>
              <w:pStyle w:val="TableContents"/>
              <w:rPr>
                <w:rFonts w:ascii="Times New Roman" w:hAnsi="Times New Roman"/>
                <w:sz w:val="24"/>
                <w:szCs w:val="24"/>
              </w:rPr>
            </w:pPr>
            <w:r>
              <w:rPr>
                <w:rFonts w:ascii="Times New Roman" w:hAnsi="Times New Roman"/>
                <w:sz w:val="24"/>
                <w:szCs w:val="24"/>
              </w:rPr>
              <w:t>69</w:t>
            </w:r>
          </w:p>
        </w:tc>
        <w:tc>
          <w:tcPr>
            <w:tcW w:w="2505" w:type="dxa"/>
            <w:vAlign w:val="bottom"/>
          </w:tcPr>
          <w:p w14:paraId="34937B7B" w14:textId="77777777" w:rsidR="00A80EE0" w:rsidRDefault="002412E5">
            <w:pPr>
              <w:pStyle w:val="TableContents"/>
              <w:rPr>
                <w:rFonts w:ascii="Times New Roman" w:hAnsi="Times New Roman"/>
                <w:sz w:val="24"/>
                <w:szCs w:val="24"/>
              </w:rPr>
            </w:pPr>
            <w:r>
              <w:rPr>
                <w:rFonts w:ascii="Times New Roman" w:hAnsi="Times New Roman"/>
                <w:sz w:val="24"/>
                <w:szCs w:val="24"/>
              </w:rPr>
              <w:t>7.4</w:t>
            </w:r>
          </w:p>
        </w:tc>
      </w:tr>
      <w:tr w:rsidR="00A80EE0" w14:paraId="40DDEC67" w14:textId="77777777">
        <w:trPr>
          <w:trHeight w:hRule="exact" w:val="340"/>
        </w:trPr>
        <w:tc>
          <w:tcPr>
            <w:tcW w:w="1305" w:type="dxa"/>
            <w:vAlign w:val="bottom"/>
          </w:tcPr>
          <w:p w14:paraId="3696C343" w14:textId="77777777" w:rsidR="00A80EE0" w:rsidRDefault="002412E5">
            <w:pPr>
              <w:pStyle w:val="TableContents"/>
              <w:rPr>
                <w:rFonts w:ascii="Times New Roman" w:hAnsi="Times New Roman"/>
                <w:sz w:val="24"/>
                <w:szCs w:val="24"/>
              </w:rPr>
            </w:pPr>
            <w:r>
              <w:rPr>
                <w:rFonts w:ascii="Times New Roman" w:hAnsi="Times New Roman"/>
                <w:sz w:val="24"/>
                <w:szCs w:val="24"/>
              </w:rPr>
              <w:t>V</w:t>
            </w:r>
          </w:p>
        </w:tc>
        <w:tc>
          <w:tcPr>
            <w:tcW w:w="2205" w:type="dxa"/>
            <w:vAlign w:val="bottom"/>
          </w:tcPr>
          <w:p w14:paraId="60E7A8A8" w14:textId="77777777" w:rsidR="00A80EE0" w:rsidRDefault="002412E5">
            <w:pPr>
              <w:pStyle w:val="TableContents"/>
              <w:rPr>
                <w:rFonts w:ascii="Times New Roman" w:hAnsi="Times New Roman"/>
                <w:sz w:val="24"/>
                <w:szCs w:val="24"/>
              </w:rPr>
            </w:pPr>
            <w:r>
              <w:rPr>
                <w:rFonts w:ascii="Times New Roman" w:hAnsi="Times New Roman"/>
                <w:sz w:val="24"/>
                <w:szCs w:val="24"/>
              </w:rPr>
              <w:t>58</w:t>
            </w:r>
          </w:p>
        </w:tc>
        <w:tc>
          <w:tcPr>
            <w:tcW w:w="2505" w:type="dxa"/>
            <w:vAlign w:val="bottom"/>
          </w:tcPr>
          <w:p w14:paraId="1744821B" w14:textId="77777777" w:rsidR="00A80EE0" w:rsidRDefault="002412E5">
            <w:pPr>
              <w:pStyle w:val="TableContents"/>
              <w:rPr>
                <w:rFonts w:ascii="Times New Roman" w:hAnsi="Times New Roman"/>
                <w:sz w:val="24"/>
                <w:szCs w:val="24"/>
              </w:rPr>
            </w:pPr>
            <w:r>
              <w:rPr>
                <w:rFonts w:ascii="Times New Roman" w:hAnsi="Times New Roman"/>
                <w:sz w:val="24"/>
                <w:szCs w:val="24"/>
              </w:rPr>
              <w:t>6.2</w:t>
            </w:r>
          </w:p>
        </w:tc>
      </w:tr>
      <w:tr w:rsidR="00A80EE0" w14:paraId="7D64259C" w14:textId="77777777">
        <w:trPr>
          <w:trHeight w:hRule="exact" w:val="340"/>
        </w:trPr>
        <w:tc>
          <w:tcPr>
            <w:tcW w:w="1305" w:type="dxa"/>
            <w:vAlign w:val="bottom"/>
          </w:tcPr>
          <w:p w14:paraId="1086CAE5" w14:textId="77777777" w:rsidR="00A80EE0" w:rsidRDefault="002412E5">
            <w:pPr>
              <w:pStyle w:val="TableContents"/>
              <w:rPr>
                <w:rFonts w:ascii="Times New Roman" w:hAnsi="Times New Roman"/>
                <w:sz w:val="24"/>
                <w:szCs w:val="24"/>
              </w:rPr>
            </w:pPr>
            <w:r>
              <w:rPr>
                <w:rFonts w:ascii="Times New Roman" w:hAnsi="Times New Roman"/>
                <w:sz w:val="24"/>
                <w:szCs w:val="24"/>
              </w:rPr>
              <w:t>T</w:t>
            </w:r>
          </w:p>
        </w:tc>
        <w:tc>
          <w:tcPr>
            <w:tcW w:w="2205" w:type="dxa"/>
            <w:vAlign w:val="bottom"/>
          </w:tcPr>
          <w:p w14:paraId="6089FD39" w14:textId="77777777" w:rsidR="00A80EE0" w:rsidRDefault="002412E5">
            <w:pPr>
              <w:pStyle w:val="TableContents"/>
              <w:rPr>
                <w:rFonts w:ascii="Times New Roman" w:hAnsi="Times New Roman"/>
                <w:sz w:val="24"/>
                <w:szCs w:val="24"/>
              </w:rPr>
            </w:pPr>
            <w:r>
              <w:rPr>
                <w:rFonts w:ascii="Times New Roman" w:hAnsi="Times New Roman"/>
                <w:sz w:val="24"/>
                <w:szCs w:val="24"/>
              </w:rPr>
              <w:t>48</w:t>
            </w:r>
          </w:p>
        </w:tc>
        <w:tc>
          <w:tcPr>
            <w:tcW w:w="2505" w:type="dxa"/>
            <w:vAlign w:val="bottom"/>
          </w:tcPr>
          <w:p w14:paraId="3A6AA1BC" w14:textId="77777777" w:rsidR="00A80EE0" w:rsidRDefault="002412E5">
            <w:pPr>
              <w:pStyle w:val="TableContents"/>
              <w:rPr>
                <w:rFonts w:ascii="Times New Roman" w:hAnsi="Times New Roman"/>
                <w:sz w:val="24"/>
                <w:szCs w:val="24"/>
              </w:rPr>
            </w:pPr>
            <w:r>
              <w:rPr>
                <w:rFonts w:ascii="Times New Roman" w:hAnsi="Times New Roman"/>
                <w:sz w:val="24"/>
                <w:szCs w:val="24"/>
              </w:rPr>
              <w:t>5.1</w:t>
            </w:r>
          </w:p>
        </w:tc>
      </w:tr>
      <w:tr w:rsidR="00A80EE0" w14:paraId="4AA96E03" w14:textId="77777777">
        <w:trPr>
          <w:trHeight w:hRule="exact" w:val="340"/>
        </w:trPr>
        <w:tc>
          <w:tcPr>
            <w:tcW w:w="1305" w:type="dxa"/>
            <w:vAlign w:val="bottom"/>
          </w:tcPr>
          <w:p w14:paraId="7F659B18" w14:textId="77777777" w:rsidR="00A80EE0" w:rsidRDefault="002412E5">
            <w:pPr>
              <w:pStyle w:val="TableContents"/>
              <w:rPr>
                <w:rFonts w:ascii="Times New Roman" w:hAnsi="Times New Roman"/>
                <w:sz w:val="24"/>
                <w:szCs w:val="24"/>
              </w:rPr>
            </w:pPr>
            <w:r>
              <w:rPr>
                <w:rFonts w:ascii="Times New Roman" w:hAnsi="Times New Roman"/>
                <w:sz w:val="24"/>
                <w:szCs w:val="24"/>
              </w:rPr>
              <w:t>W</w:t>
            </w:r>
          </w:p>
        </w:tc>
        <w:tc>
          <w:tcPr>
            <w:tcW w:w="2205" w:type="dxa"/>
            <w:vAlign w:val="bottom"/>
          </w:tcPr>
          <w:p w14:paraId="55739EF0" w14:textId="77777777" w:rsidR="00A80EE0" w:rsidRDefault="002412E5">
            <w:pPr>
              <w:pStyle w:val="TableContents"/>
              <w:rPr>
                <w:rFonts w:ascii="Times New Roman" w:hAnsi="Times New Roman"/>
                <w:sz w:val="24"/>
                <w:szCs w:val="24"/>
              </w:rPr>
            </w:pPr>
            <w:r>
              <w:rPr>
                <w:rFonts w:ascii="Times New Roman" w:hAnsi="Times New Roman"/>
                <w:sz w:val="24"/>
                <w:szCs w:val="24"/>
              </w:rPr>
              <w:t>43</w:t>
            </w:r>
          </w:p>
        </w:tc>
        <w:tc>
          <w:tcPr>
            <w:tcW w:w="2505" w:type="dxa"/>
            <w:vAlign w:val="bottom"/>
          </w:tcPr>
          <w:p w14:paraId="2B439FDB" w14:textId="77777777" w:rsidR="00A80EE0" w:rsidRDefault="002412E5">
            <w:pPr>
              <w:pStyle w:val="TableContents"/>
              <w:rPr>
                <w:rFonts w:ascii="Times New Roman" w:hAnsi="Times New Roman"/>
                <w:sz w:val="24"/>
                <w:szCs w:val="24"/>
              </w:rPr>
            </w:pPr>
            <w:r>
              <w:rPr>
                <w:rFonts w:ascii="Times New Roman" w:hAnsi="Times New Roman"/>
                <w:sz w:val="24"/>
                <w:szCs w:val="24"/>
              </w:rPr>
              <w:t>4.6</w:t>
            </w:r>
          </w:p>
        </w:tc>
      </w:tr>
      <w:tr w:rsidR="00A80EE0" w14:paraId="0C10B7B0" w14:textId="77777777">
        <w:trPr>
          <w:trHeight w:hRule="exact" w:val="340"/>
        </w:trPr>
        <w:tc>
          <w:tcPr>
            <w:tcW w:w="1305" w:type="dxa"/>
            <w:vAlign w:val="bottom"/>
          </w:tcPr>
          <w:p w14:paraId="7336E69A" w14:textId="77777777" w:rsidR="00A80EE0" w:rsidRDefault="002412E5">
            <w:pPr>
              <w:pStyle w:val="TableContents"/>
              <w:rPr>
                <w:rFonts w:ascii="Times New Roman" w:hAnsi="Times New Roman"/>
                <w:sz w:val="24"/>
                <w:szCs w:val="24"/>
              </w:rPr>
            </w:pPr>
            <w:r>
              <w:rPr>
                <w:rFonts w:ascii="Times New Roman" w:hAnsi="Times New Roman"/>
                <w:sz w:val="24"/>
                <w:szCs w:val="24"/>
              </w:rPr>
              <w:t>K</w:t>
            </w:r>
          </w:p>
        </w:tc>
        <w:tc>
          <w:tcPr>
            <w:tcW w:w="2205" w:type="dxa"/>
            <w:vAlign w:val="bottom"/>
          </w:tcPr>
          <w:p w14:paraId="3D5C510C" w14:textId="77777777" w:rsidR="00A80EE0" w:rsidRDefault="002412E5">
            <w:pPr>
              <w:pStyle w:val="TableContents"/>
              <w:rPr>
                <w:rFonts w:ascii="Times New Roman" w:hAnsi="Times New Roman"/>
                <w:sz w:val="24"/>
                <w:szCs w:val="24"/>
              </w:rPr>
            </w:pPr>
            <w:r>
              <w:rPr>
                <w:rFonts w:ascii="Times New Roman" w:hAnsi="Times New Roman"/>
                <w:sz w:val="24"/>
                <w:szCs w:val="24"/>
              </w:rPr>
              <w:t>35</w:t>
            </w:r>
          </w:p>
        </w:tc>
        <w:tc>
          <w:tcPr>
            <w:tcW w:w="2505" w:type="dxa"/>
            <w:vAlign w:val="bottom"/>
          </w:tcPr>
          <w:p w14:paraId="10238FD9" w14:textId="77777777" w:rsidR="00A80EE0" w:rsidRDefault="002412E5">
            <w:pPr>
              <w:pStyle w:val="TableContents"/>
              <w:rPr>
                <w:rFonts w:ascii="Times New Roman" w:hAnsi="Times New Roman"/>
                <w:sz w:val="24"/>
                <w:szCs w:val="24"/>
              </w:rPr>
            </w:pPr>
            <w:r>
              <w:rPr>
                <w:rFonts w:ascii="Times New Roman" w:hAnsi="Times New Roman"/>
                <w:sz w:val="24"/>
                <w:szCs w:val="24"/>
              </w:rPr>
              <w:t>3.7</w:t>
            </w:r>
          </w:p>
        </w:tc>
      </w:tr>
      <w:tr w:rsidR="00A80EE0" w14:paraId="7C3577D0" w14:textId="77777777">
        <w:trPr>
          <w:trHeight w:hRule="exact" w:val="340"/>
        </w:trPr>
        <w:tc>
          <w:tcPr>
            <w:tcW w:w="1305" w:type="dxa"/>
            <w:vAlign w:val="bottom"/>
          </w:tcPr>
          <w:p w14:paraId="33096EF0" w14:textId="77777777" w:rsidR="00A80EE0" w:rsidRDefault="002412E5">
            <w:pPr>
              <w:pStyle w:val="TableContents"/>
              <w:rPr>
                <w:rFonts w:ascii="Times New Roman" w:hAnsi="Times New Roman"/>
                <w:sz w:val="24"/>
                <w:szCs w:val="24"/>
              </w:rPr>
            </w:pPr>
            <w:r>
              <w:rPr>
                <w:rFonts w:ascii="Times New Roman" w:hAnsi="Times New Roman"/>
                <w:sz w:val="24"/>
                <w:szCs w:val="24"/>
              </w:rPr>
              <w:t>X</w:t>
            </w:r>
          </w:p>
        </w:tc>
        <w:tc>
          <w:tcPr>
            <w:tcW w:w="2205" w:type="dxa"/>
            <w:vAlign w:val="bottom"/>
          </w:tcPr>
          <w:p w14:paraId="5007C906" w14:textId="77777777" w:rsidR="00A80EE0" w:rsidRDefault="002412E5">
            <w:pPr>
              <w:pStyle w:val="TableContents"/>
              <w:rPr>
                <w:rFonts w:ascii="Times New Roman" w:hAnsi="Times New Roman"/>
                <w:sz w:val="24"/>
                <w:szCs w:val="24"/>
              </w:rPr>
            </w:pPr>
            <w:r>
              <w:rPr>
                <w:rFonts w:ascii="Times New Roman" w:hAnsi="Times New Roman"/>
                <w:sz w:val="24"/>
                <w:szCs w:val="24"/>
              </w:rPr>
              <w:t>20</w:t>
            </w:r>
          </w:p>
        </w:tc>
        <w:tc>
          <w:tcPr>
            <w:tcW w:w="2505" w:type="dxa"/>
            <w:vAlign w:val="bottom"/>
          </w:tcPr>
          <w:p w14:paraId="4E6CBBE6" w14:textId="77777777" w:rsidR="00A80EE0" w:rsidRDefault="002412E5">
            <w:pPr>
              <w:pStyle w:val="TableContents"/>
              <w:rPr>
                <w:rFonts w:ascii="Times New Roman" w:hAnsi="Times New Roman"/>
                <w:sz w:val="24"/>
                <w:szCs w:val="24"/>
              </w:rPr>
            </w:pPr>
            <w:r>
              <w:rPr>
                <w:rFonts w:ascii="Times New Roman" w:hAnsi="Times New Roman"/>
                <w:sz w:val="24"/>
                <w:szCs w:val="24"/>
              </w:rPr>
              <w:t>2.1</w:t>
            </w:r>
          </w:p>
        </w:tc>
      </w:tr>
      <w:tr w:rsidR="00A80EE0" w14:paraId="6186D2A2" w14:textId="77777777">
        <w:trPr>
          <w:trHeight w:hRule="exact" w:val="340"/>
        </w:trPr>
        <w:tc>
          <w:tcPr>
            <w:tcW w:w="1305" w:type="dxa"/>
            <w:tcBorders>
              <w:bottom w:val="single" w:sz="4" w:space="0" w:color="000000"/>
            </w:tcBorders>
            <w:tcMar>
              <w:top w:w="28" w:type="dxa"/>
              <w:left w:w="28" w:type="dxa"/>
              <w:bottom w:w="28" w:type="dxa"/>
              <w:right w:w="28" w:type="dxa"/>
            </w:tcMar>
            <w:vAlign w:val="bottom"/>
          </w:tcPr>
          <w:p w14:paraId="2906B3E5" w14:textId="77777777" w:rsidR="00A80EE0" w:rsidRDefault="002412E5">
            <w:pPr>
              <w:pStyle w:val="TableContents"/>
              <w:rPr>
                <w:rFonts w:ascii="Times New Roman" w:hAnsi="Times New Roman"/>
                <w:sz w:val="24"/>
                <w:szCs w:val="24"/>
              </w:rPr>
            </w:pPr>
            <w:r>
              <w:rPr>
                <w:rFonts w:ascii="Times New Roman" w:hAnsi="Times New Roman"/>
                <w:sz w:val="24"/>
                <w:szCs w:val="24"/>
              </w:rPr>
              <w:t>I</w:t>
            </w:r>
          </w:p>
        </w:tc>
        <w:tc>
          <w:tcPr>
            <w:tcW w:w="2205" w:type="dxa"/>
            <w:tcBorders>
              <w:bottom w:val="single" w:sz="4" w:space="0" w:color="000000"/>
            </w:tcBorders>
            <w:tcMar>
              <w:top w:w="28" w:type="dxa"/>
              <w:left w:w="28" w:type="dxa"/>
              <w:bottom w:w="28" w:type="dxa"/>
              <w:right w:w="28" w:type="dxa"/>
            </w:tcMar>
            <w:vAlign w:val="bottom"/>
          </w:tcPr>
          <w:p w14:paraId="0EB5E791" w14:textId="77777777" w:rsidR="00A80EE0" w:rsidRDefault="002412E5">
            <w:pPr>
              <w:pStyle w:val="TableContents"/>
              <w:rPr>
                <w:rFonts w:ascii="Times New Roman" w:hAnsi="Times New Roman"/>
                <w:sz w:val="24"/>
                <w:szCs w:val="24"/>
              </w:rPr>
            </w:pPr>
            <w:r>
              <w:rPr>
                <w:rFonts w:ascii="Times New Roman" w:hAnsi="Times New Roman"/>
                <w:sz w:val="24"/>
                <w:szCs w:val="24"/>
              </w:rPr>
              <w:t>16</w:t>
            </w:r>
          </w:p>
        </w:tc>
        <w:tc>
          <w:tcPr>
            <w:tcW w:w="2505" w:type="dxa"/>
            <w:tcBorders>
              <w:bottom w:val="single" w:sz="4" w:space="0" w:color="000000"/>
            </w:tcBorders>
            <w:tcMar>
              <w:top w:w="28" w:type="dxa"/>
              <w:left w:w="28" w:type="dxa"/>
              <w:bottom w:w="28" w:type="dxa"/>
              <w:right w:w="28" w:type="dxa"/>
            </w:tcMar>
            <w:vAlign w:val="bottom"/>
          </w:tcPr>
          <w:p w14:paraId="58BDF8A7" w14:textId="77777777" w:rsidR="00A80EE0" w:rsidRDefault="002412E5">
            <w:pPr>
              <w:pStyle w:val="TableContents"/>
              <w:rPr>
                <w:rFonts w:ascii="Times New Roman" w:hAnsi="Times New Roman"/>
                <w:sz w:val="24"/>
                <w:szCs w:val="24"/>
              </w:rPr>
            </w:pPr>
            <w:r>
              <w:rPr>
                <w:rFonts w:ascii="Times New Roman" w:hAnsi="Times New Roman"/>
                <w:sz w:val="24"/>
                <w:szCs w:val="24"/>
              </w:rPr>
              <w:t>1.7</w:t>
            </w:r>
          </w:p>
        </w:tc>
      </w:tr>
    </w:tbl>
    <w:p w14:paraId="5A39BBE3" w14:textId="77777777" w:rsidR="00A80EE0" w:rsidRDefault="00A80EE0">
      <w:pPr>
        <w:pStyle w:val="Standard1"/>
        <w:spacing w:line="480" w:lineRule="auto"/>
        <w:rPr>
          <w:rFonts w:ascii="Times New Roman" w:hAnsi="Times New Roman" w:cs="Times New Roman"/>
          <w:sz w:val="24"/>
          <w:szCs w:val="24"/>
        </w:rPr>
      </w:pPr>
    </w:p>
    <w:p w14:paraId="142E4960" w14:textId="77777777" w:rsidR="00A80EE0" w:rsidRDefault="002412E5">
      <w:pPr>
        <w:pStyle w:val="Beschriftung"/>
        <w:pageBreakBefore/>
      </w:pPr>
      <w:bookmarkStart w:id="5" w:name="_Ref493081026"/>
      <w:bookmarkStart w:id="6" w:name="_Ref505257916"/>
      <w:r>
        <w:rPr>
          <w:rFonts w:ascii="Times New Roman" w:hAnsi="Times New Roman" w:cs="Times New Roman"/>
          <w:b w:val="0"/>
          <w:bCs w:val="0"/>
          <w:color w:val="00000A"/>
          <w:sz w:val="24"/>
          <w:szCs w:val="24"/>
        </w:rPr>
        <w:lastRenderedPageBreak/>
        <w:t>Table 2</w:t>
      </w:r>
      <w:bookmarkEnd w:id="5"/>
      <w:r>
        <w:rPr>
          <w:rFonts w:ascii="Times New Roman" w:hAnsi="Times New Roman" w:cs="Times New Roman"/>
          <w:b w:val="0"/>
          <w:bCs w:val="0"/>
          <w:color w:val="00000A"/>
          <w:sz w:val="24"/>
          <w:szCs w:val="24"/>
        </w:rPr>
        <w:t>. 52</w:t>
      </w:r>
      <w:r>
        <w:rPr>
          <w:rFonts w:ascii="Times New Roman" w:hAnsi="Times New Roman" w:cs="Times New Roman"/>
          <w:b w:val="0"/>
          <w:color w:val="00000A"/>
          <w:sz w:val="24"/>
          <w:szCs w:val="24"/>
        </w:rPr>
        <w:t xml:space="preserve"> probe-mtSNP associations which had p &lt; 1.28×10</w:t>
      </w:r>
      <w:r>
        <w:rPr>
          <w:rFonts w:ascii="Times New Roman" w:hAnsi="Times New Roman" w:cs="Times New Roman"/>
          <w:b w:val="0"/>
          <w:color w:val="00000A"/>
          <w:sz w:val="24"/>
          <w:szCs w:val="24"/>
          <w:vertAlign w:val="superscript"/>
        </w:rPr>
        <w:t>-8</w:t>
      </w:r>
      <w:r>
        <w:rPr>
          <w:rFonts w:ascii="Times New Roman" w:hAnsi="Times New Roman" w:cs="Times New Roman"/>
          <w:b w:val="0"/>
          <w:color w:val="00000A"/>
          <w:sz w:val="24"/>
          <w:szCs w:val="24"/>
        </w:rPr>
        <w:t xml:space="preserve">. Beta-coefficient </w:t>
      </w:r>
      <w:bookmarkStart w:id="7" w:name="__DdeLink__4597_1291399719"/>
      <w:r>
        <w:rPr>
          <w:rFonts w:ascii="Times New Roman" w:hAnsi="Times New Roman" w:cs="Times New Roman"/>
          <w:b w:val="0"/>
          <w:color w:val="00000A"/>
          <w:sz w:val="24"/>
          <w:szCs w:val="24"/>
        </w:rPr>
        <w:t>represents the proportion of 1 SD change in normalized gene expression intensity</w:t>
      </w:r>
      <w:bookmarkEnd w:id="7"/>
      <w:r>
        <w:rPr>
          <w:rFonts w:ascii="Times New Roman" w:hAnsi="Times New Roman" w:cs="Times New Roman"/>
          <w:b w:val="0"/>
          <w:color w:val="00000A"/>
          <w:sz w:val="24"/>
          <w:szCs w:val="24"/>
        </w:rPr>
        <w:t xml:space="preserve"> (mean = 0, SD = 1).</w:t>
      </w:r>
      <w:bookmarkEnd w:id="6"/>
      <w:r>
        <w:rPr>
          <w:rFonts w:ascii="Times New Roman" w:hAnsi="Times New Roman" w:cs="Times New Roman"/>
          <w:b w:val="0"/>
          <w:color w:val="00000A"/>
          <w:sz w:val="24"/>
          <w:szCs w:val="24"/>
        </w:rPr>
        <w:t xml:space="preserve">  Asterisk (*) marks the associations that were replicated from the results by Kassam et al. </w:t>
      </w:r>
      <w:bookmarkStart w:id="8" w:name="ADDIN_CSL_CITATION_{&quot;schema&quot;:_&quot;https://g"/>
      <w:r>
        <w:rPr>
          <w:rFonts w:ascii="Times New Roman" w:hAnsi="Times New Roman" w:cs="Times New Roman"/>
          <w:b w:val="0"/>
          <w:color w:val="00000A"/>
          <w:sz w:val="24"/>
          <w:szCs w:val="24"/>
        </w:rPr>
        <w:t>(7)</w:t>
      </w:r>
      <w:bookmarkEnd w:id="8"/>
      <w:r>
        <w:rPr>
          <w:rFonts w:ascii="Times New Roman" w:hAnsi="Times New Roman" w:cs="Times New Roman"/>
          <w:b w:val="0"/>
          <w:color w:val="00000A"/>
          <w:sz w:val="24"/>
          <w:szCs w:val="24"/>
        </w:rPr>
        <w:t>.</w:t>
      </w:r>
    </w:p>
    <w:tbl>
      <w:tblPr>
        <w:tblW w:w="9075" w:type="dxa"/>
        <w:tblInd w:w="-9" w:type="dxa"/>
        <w:tblLayout w:type="fixed"/>
        <w:tblCellMar>
          <w:left w:w="10" w:type="dxa"/>
          <w:right w:w="10" w:type="dxa"/>
        </w:tblCellMar>
        <w:tblLook w:val="04A0" w:firstRow="1" w:lastRow="0" w:firstColumn="1" w:lastColumn="0" w:noHBand="0" w:noVBand="1"/>
      </w:tblPr>
      <w:tblGrid>
        <w:gridCol w:w="1695"/>
        <w:gridCol w:w="1230"/>
        <w:gridCol w:w="1018"/>
        <w:gridCol w:w="824"/>
        <w:gridCol w:w="838"/>
        <w:gridCol w:w="825"/>
        <w:gridCol w:w="1263"/>
        <w:gridCol w:w="1382"/>
      </w:tblGrid>
      <w:tr w:rsidR="00A80EE0" w14:paraId="1121AF98" w14:textId="77777777" w:rsidTr="00203BB8">
        <w:trPr>
          <w:trHeight w:hRule="exact" w:val="681"/>
        </w:trPr>
        <w:tc>
          <w:tcPr>
            <w:tcW w:w="1695" w:type="dxa"/>
            <w:tcBorders>
              <w:top w:val="single" w:sz="2" w:space="0" w:color="000000"/>
              <w:bottom w:val="single" w:sz="2" w:space="0" w:color="000000"/>
            </w:tcBorders>
            <w:tcMar>
              <w:top w:w="0" w:type="dxa"/>
              <w:left w:w="28" w:type="dxa"/>
              <w:bottom w:w="0" w:type="dxa"/>
              <w:right w:w="28" w:type="dxa"/>
            </w:tcMar>
            <w:vAlign w:val="bottom"/>
          </w:tcPr>
          <w:p w14:paraId="2C90A185" w14:textId="77777777" w:rsidR="00A80EE0" w:rsidRDefault="002412E5">
            <w:pPr>
              <w:pStyle w:val="Standard1"/>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Gene</w:t>
            </w:r>
          </w:p>
        </w:tc>
        <w:tc>
          <w:tcPr>
            <w:tcW w:w="1230" w:type="dxa"/>
            <w:tcBorders>
              <w:top w:val="single" w:sz="2" w:space="0" w:color="000000"/>
              <w:bottom w:val="single" w:sz="2" w:space="0" w:color="000000"/>
            </w:tcBorders>
            <w:tcMar>
              <w:top w:w="0" w:type="dxa"/>
              <w:left w:w="28" w:type="dxa"/>
              <w:bottom w:w="0" w:type="dxa"/>
              <w:right w:w="28" w:type="dxa"/>
            </w:tcMar>
            <w:vAlign w:val="bottom"/>
          </w:tcPr>
          <w:p w14:paraId="0FFEE56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Illumina array ID</w:t>
            </w:r>
          </w:p>
        </w:tc>
        <w:tc>
          <w:tcPr>
            <w:tcW w:w="1018" w:type="dxa"/>
            <w:tcBorders>
              <w:top w:val="single" w:sz="2" w:space="0" w:color="000000"/>
              <w:bottom w:val="single" w:sz="2" w:space="0" w:color="000000"/>
            </w:tcBorders>
            <w:tcMar>
              <w:top w:w="0" w:type="dxa"/>
              <w:left w:w="28" w:type="dxa"/>
              <w:bottom w:w="0" w:type="dxa"/>
              <w:right w:w="28" w:type="dxa"/>
            </w:tcMar>
            <w:vAlign w:val="bottom"/>
          </w:tcPr>
          <w:p w14:paraId="387CE78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mtSNP</w:t>
            </w:r>
          </w:p>
        </w:tc>
        <w:tc>
          <w:tcPr>
            <w:tcW w:w="824" w:type="dxa"/>
            <w:tcBorders>
              <w:top w:val="single" w:sz="2" w:space="0" w:color="000000"/>
              <w:bottom w:val="single" w:sz="2" w:space="0" w:color="000000"/>
            </w:tcBorders>
            <w:tcMar>
              <w:top w:w="0" w:type="dxa"/>
              <w:left w:w="28" w:type="dxa"/>
              <w:bottom w:w="0" w:type="dxa"/>
              <w:right w:w="28" w:type="dxa"/>
            </w:tcMar>
            <w:vAlign w:val="bottom"/>
          </w:tcPr>
          <w:p w14:paraId="6E020C8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MAF</w:t>
            </w:r>
          </w:p>
        </w:tc>
        <w:tc>
          <w:tcPr>
            <w:tcW w:w="838" w:type="dxa"/>
            <w:tcBorders>
              <w:top w:val="single" w:sz="2" w:space="0" w:color="000000"/>
              <w:bottom w:val="single" w:sz="2" w:space="0" w:color="000000"/>
            </w:tcBorders>
            <w:tcMar>
              <w:top w:w="0" w:type="dxa"/>
              <w:left w:w="28" w:type="dxa"/>
              <w:bottom w:w="0" w:type="dxa"/>
              <w:right w:w="28" w:type="dxa"/>
            </w:tcMar>
            <w:vAlign w:val="bottom"/>
          </w:tcPr>
          <w:p w14:paraId="277B52F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Beta</w:t>
            </w:r>
          </w:p>
        </w:tc>
        <w:tc>
          <w:tcPr>
            <w:tcW w:w="825" w:type="dxa"/>
            <w:tcBorders>
              <w:top w:val="single" w:sz="2" w:space="0" w:color="000000"/>
              <w:bottom w:val="single" w:sz="2" w:space="0" w:color="000000"/>
            </w:tcBorders>
            <w:tcMar>
              <w:top w:w="0" w:type="dxa"/>
              <w:left w:w="28" w:type="dxa"/>
              <w:bottom w:w="0" w:type="dxa"/>
              <w:right w:w="28" w:type="dxa"/>
            </w:tcMar>
            <w:vAlign w:val="bottom"/>
          </w:tcPr>
          <w:p w14:paraId="5F38448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E</w:t>
            </w:r>
          </w:p>
        </w:tc>
        <w:tc>
          <w:tcPr>
            <w:tcW w:w="1263" w:type="dxa"/>
            <w:tcBorders>
              <w:top w:val="single" w:sz="2" w:space="0" w:color="000000"/>
              <w:bottom w:val="single" w:sz="2" w:space="0" w:color="000000"/>
            </w:tcBorders>
            <w:tcMar>
              <w:top w:w="0" w:type="dxa"/>
              <w:left w:w="28" w:type="dxa"/>
              <w:bottom w:w="0" w:type="dxa"/>
              <w:right w:w="28" w:type="dxa"/>
            </w:tcMar>
            <w:vAlign w:val="bottom"/>
          </w:tcPr>
          <w:p w14:paraId="0C3A129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P-value</w:t>
            </w:r>
          </w:p>
        </w:tc>
        <w:tc>
          <w:tcPr>
            <w:tcW w:w="1382" w:type="dxa"/>
            <w:tcBorders>
              <w:top w:val="single" w:sz="2" w:space="0" w:color="000000"/>
              <w:bottom w:val="single" w:sz="2" w:space="0" w:color="000000"/>
            </w:tcBorders>
            <w:tcMar>
              <w:top w:w="0" w:type="dxa"/>
              <w:left w:w="28" w:type="dxa"/>
              <w:bottom w:w="0" w:type="dxa"/>
              <w:right w:w="28" w:type="dxa"/>
            </w:tcMar>
            <w:vAlign w:val="bottom"/>
          </w:tcPr>
          <w:p w14:paraId="4791BDD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eplication</w:t>
            </w:r>
          </w:p>
        </w:tc>
      </w:tr>
      <w:tr w:rsidR="00A80EE0" w14:paraId="5B459633" w14:textId="77777777">
        <w:trPr>
          <w:trHeight w:hRule="exact" w:val="283"/>
        </w:trPr>
        <w:tc>
          <w:tcPr>
            <w:tcW w:w="1695" w:type="dxa"/>
            <w:tcMar>
              <w:top w:w="0" w:type="dxa"/>
              <w:left w:w="30" w:type="dxa"/>
              <w:bottom w:w="0" w:type="dxa"/>
              <w:right w:w="30" w:type="dxa"/>
            </w:tcMar>
            <w:vAlign w:val="bottom"/>
          </w:tcPr>
          <w:p w14:paraId="6B18CBC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P4</w:t>
            </w:r>
          </w:p>
        </w:tc>
        <w:tc>
          <w:tcPr>
            <w:tcW w:w="1230" w:type="dxa"/>
            <w:tcMar>
              <w:top w:w="0" w:type="dxa"/>
              <w:left w:w="30" w:type="dxa"/>
              <w:bottom w:w="0" w:type="dxa"/>
              <w:right w:w="30" w:type="dxa"/>
            </w:tcMar>
            <w:vAlign w:val="bottom"/>
          </w:tcPr>
          <w:p w14:paraId="0F325F8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210315</w:t>
            </w:r>
          </w:p>
        </w:tc>
        <w:tc>
          <w:tcPr>
            <w:tcW w:w="1018" w:type="dxa"/>
            <w:tcMar>
              <w:top w:w="0" w:type="dxa"/>
              <w:left w:w="30" w:type="dxa"/>
              <w:bottom w:w="0" w:type="dxa"/>
              <w:right w:w="30" w:type="dxa"/>
            </w:tcMar>
            <w:vAlign w:val="bottom"/>
          </w:tcPr>
          <w:p w14:paraId="13CBBDE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G9055A</w:t>
            </w:r>
          </w:p>
        </w:tc>
        <w:tc>
          <w:tcPr>
            <w:tcW w:w="824" w:type="dxa"/>
            <w:tcMar>
              <w:top w:w="0" w:type="dxa"/>
              <w:left w:w="30" w:type="dxa"/>
              <w:bottom w:w="0" w:type="dxa"/>
              <w:right w:w="30" w:type="dxa"/>
            </w:tcMar>
            <w:vAlign w:val="bottom"/>
          </w:tcPr>
          <w:p w14:paraId="2DC3F65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4</w:t>
            </w:r>
          </w:p>
        </w:tc>
        <w:tc>
          <w:tcPr>
            <w:tcW w:w="838" w:type="dxa"/>
            <w:tcMar>
              <w:top w:w="0" w:type="dxa"/>
              <w:left w:w="30" w:type="dxa"/>
              <w:bottom w:w="0" w:type="dxa"/>
              <w:right w:w="30" w:type="dxa"/>
            </w:tcMar>
            <w:vAlign w:val="bottom"/>
          </w:tcPr>
          <w:p w14:paraId="4945A72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11</w:t>
            </w:r>
          </w:p>
        </w:tc>
        <w:tc>
          <w:tcPr>
            <w:tcW w:w="825" w:type="dxa"/>
            <w:tcMar>
              <w:top w:w="0" w:type="dxa"/>
              <w:left w:w="30" w:type="dxa"/>
              <w:bottom w:w="0" w:type="dxa"/>
              <w:right w:w="30" w:type="dxa"/>
            </w:tcMar>
            <w:vAlign w:val="bottom"/>
          </w:tcPr>
          <w:p w14:paraId="6BFE43F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8</w:t>
            </w:r>
          </w:p>
        </w:tc>
        <w:tc>
          <w:tcPr>
            <w:tcW w:w="1263" w:type="dxa"/>
            <w:tcMar>
              <w:top w:w="0" w:type="dxa"/>
              <w:left w:w="30" w:type="dxa"/>
              <w:bottom w:w="0" w:type="dxa"/>
              <w:right w:w="30" w:type="dxa"/>
            </w:tcMar>
            <w:vAlign w:val="bottom"/>
          </w:tcPr>
          <w:p w14:paraId="43EE76D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2.06 x 10</w:t>
            </w:r>
            <w:r>
              <w:rPr>
                <w:rFonts w:ascii="Times New Roman" w:hAnsi="Times New Roman"/>
                <w:sz w:val="24"/>
                <w:szCs w:val="24"/>
                <w:vertAlign w:val="superscript"/>
              </w:rPr>
              <w:t>-39</w:t>
            </w:r>
          </w:p>
        </w:tc>
        <w:tc>
          <w:tcPr>
            <w:tcW w:w="1382" w:type="dxa"/>
            <w:tcMar>
              <w:top w:w="0" w:type="dxa"/>
              <w:left w:w="30" w:type="dxa"/>
              <w:bottom w:w="0" w:type="dxa"/>
              <w:right w:w="30" w:type="dxa"/>
            </w:tcMar>
            <w:vAlign w:val="bottom"/>
          </w:tcPr>
          <w:p w14:paraId="41C8F396" w14:textId="77777777" w:rsidR="00A80EE0" w:rsidRDefault="00A80EE0">
            <w:pPr>
              <w:pStyle w:val="Standard1"/>
              <w:jc w:val="right"/>
              <w:rPr>
                <w:rFonts w:ascii="Times New Roman" w:hAnsi="Times New Roman"/>
                <w:sz w:val="24"/>
                <w:szCs w:val="24"/>
              </w:rPr>
            </w:pPr>
          </w:p>
        </w:tc>
      </w:tr>
      <w:tr w:rsidR="00A80EE0" w14:paraId="65B7473B" w14:textId="77777777">
        <w:trPr>
          <w:trHeight w:hRule="exact" w:val="283"/>
        </w:trPr>
        <w:tc>
          <w:tcPr>
            <w:tcW w:w="1695" w:type="dxa"/>
            <w:tcMar>
              <w:top w:w="0" w:type="dxa"/>
              <w:left w:w="30" w:type="dxa"/>
              <w:bottom w:w="0" w:type="dxa"/>
              <w:right w:w="30" w:type="dxa"/>
            </w:tcMar>
            <w:vAlign w:val="bottom"/>
          </w:tcPr>
          <w:p w14:paraId="4BF4498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P4</w:t>
            </w:r>
          </w:p>
        </w:tc>
        <w:tc>
          <w:tcPr>
            <w:tcW w:w="1230" w:type="dxa"/>
            <w:tcMar>
              <w:top w:w="0" w:type="dxa"/>
              <w:left w:w="30" w:type="dxa"/>
              <w:bottom w:w="0" w:type="dxa"/>
              <w:right w:w="30" w:type="dxa"/>
            </w:tcMar>
            <w:vAlign w:val="bottom"/>
          </w:tcPr>
          <w:p w14:paraId="56DCC3E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210315</w:t>
            </w:r>
          </w:p>
        </w:tc>
        <w:tc>
          <w:tcPr>
            <w:tcW w:w="1018" w:type="dxa"/>
            <w:tcMar>
              <w:top w:w="0" w:type="dxa"/>
              <w:left w:w="30" w:type="dxa"/>
              <w:bottom w:w="0" w:type="dxa"/>
              <w:right w:w="30" w:type="dxa"/>
            </w:tcMar>
            <w:vAlign w:val="bottom"/>
          </w:tcPr>
          <w:p w14:paraId="72E9658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3480G</w:t>
            </w:r>
          </w:p>
        </w:tc>
        <w:tc>
          <w:tcPr>
            <w:tcW w:w="824" w:type="dxa"/>
            <w:tcMar>
              <w:top w:w="0" w:type="dxa"/>
              <w:left w:w="30" w:type="dxa"/>
              <w:bottom w:w="0" w:type="dxa"/>
              <w:right w:w="30" w:type="dxa"/>
            </w:tcMar>
            <w:vAlign w:val="bottom"/>
          </w:tcPr>
          <w:p w14:paraId="5B5C4A3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4</w:t>
            </w:r>
          </w:p>
        </w:tc>
        <w:tc>
          <w:tcPr>
            <w:tcW w:w="838" w:type="dxa"/>
            <w:tcMar>
              <w:top w:w="0" w:type="dxa"/>
              <w:left w:w="30" w:type="dxa"/>
              <w:bottom w:w="0" w:type="dxa"/>
              <w:right w:w="30" w:type="dxa"/>
            </w:tcMar>
            <w:vAlign w:val="bottom"/>
          </w:tcPr>
          <w:p w14:paraId="2BF20D1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08</w:t>
            </w:r>
          </w:p>
        </w:tc>
        <w:tc>
          <w:tcPr>
            <w:tcW w:w="825" w:type="dxa"/>
            <w:tcMar>
              <w:top w:w="0" w:type="dxa"/>
              <w:left w:w="30" w:type="dxa"/>
              <w:bottom w:w="0" w:type="dxa"/>
              <w:right w:w="30" w:type="dxa"/>
            </w:tcMar>
            <w:vAlign w:val="bottom"/>
          </w:tcPr>
          <w:p w14:paraId="267FC2D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9</w:t>
            </w:r>
          </w:p>
        </w:tc>
        <w:tc>
          <w:tcPr>
            <w:tcW w:w="1263" w:type="dxa"/>
            <w:tcMar>
              <w:top w:w="0" w:type="dxa"/>
              <w:left w:w="30" w:type="dxa"/>
              <w:bottom w:w="0" w:type="dxa"/>
              <w:right w:w="30" w:type="dxa"/>
            </w:tcMar>
            <w:vAlign w:val="bottom"/>
          </w:tcPr>
          <w:p w14:paraId="7A91A0B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5.90 x 10</w:t>
            </w:r>
            <w:r>
              <w:rPr>
                <w:rFonts w:ascii="Times New Roman" w:hAnsi="Times New Roman"/>
                <w:sz w:val="24"/>
                <w:szCs w:val="24"/>
                <w:vertAlign w:val="superscript"/>
              </w:rPr>
              <w:t>-32</w:t>
            </w:r>
          </w:p>
        </w:tc>
        <w:tc>
          <w:tcPr>
            <w:tcW w:w="1382" w:type="dxa"/>
            <w:tcMar>
              <w:top w:w="0" w:type="dxa"/>
              <w:left w:w="30" w:type="dxa"/>
              <w:bottom w:w="0" w:type="dxa"/>
              <w:right w:w="30" w:type="dxa"/>
            </w:tcMar>
            <w:vAlign w:val="bottom"/>
          </w:tcPr>
          <w:p w14:paraId="77347F7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w:t>
            </w:r>
          </w:p>
        </w:tc>
      </w:tr>
      <w:tr w:rsidR="00A80EE0" w14:paraId="7B849BB0" w14:textId="77777777">
        <w:trPr>
          <w:trHeight w:hRule="exact" w:val="283"/>
        </w:trPr>
        <w:tc>
          <w:tcPr>
            <w:tcW w:w="1695" w:type="dxa"/>
            <w:tcMar>
              <w:top w:w="0" w:type="dxa"/>
              <w:left w:w="30" w:type="dxa"/>
              <w:bottom w:w="0" w:type="dxa"/>
              <w:right w:w="30" w:type="dxa"/>
            </w:tcMar>
            <w:vAlign w:val="bottom"/>
          </w:tcPr>
          <w:p w14:paraId="17C6A67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P4</w:t>
            </w:r>
          </w:p>
        </w:tc>
        <w:tc>
          <w:tcPr>
            <w:tcW w:w="1230" w:type="dxa"/>
            <w:tcMar>
              <w:top w:w="0" w:type="dxa"/>
              <w:left w:w="30" w:type="dxa"/>
              <w:bottom w:w="0" w:type="dxa"/>
              <w:right w:w="30" w:type="dxa"/>
            </w:tcMar>
            <w:vAlign w:val="bottom"/>
          </w:tcPr>
          <w:p w14:paraId="710768B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210315</w:t>
            </w:r>
          </w:p>
        </w:tc>
        <w:tc>
          <w:tcPr>
            <w:tcW w:w="1018" w:type="dxa"/>
            <w:tcMar>
              <w:top w:w="0" w:type="dxa"/>
              <w:left w:w="30" w:type="dxa"/>
              <w:bottom w:w="0" w:type="dxa"/>
              <w:right w:w="30" w:type="dxa"/>
            </w:tcMar>
            <w:vAlign w:val="bottom"/>
          </w:tcPr>
          <w:p w14:paraId="3F9C98B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C14167T</w:t>
            </w:r>
          </w:p>
        </w:tc>
        <w:tc>
          <w:tcPr>
            <w:tcW w:w="824" w:type="dxa"/>
            <w:tcMar>
              <w:top w:w="0" w:type="dxa"/>
              <w:left w:w="30" w:type="dxa"/>
              <w:bottom w:w="0" w:type="dxa"/>
              <w:right w:w="30" w:type="dxa"/>
            </w:tcMar>
            <w:vAlign w:val="bottom"/>
          </w:tcPr>
          <w:p w14:paraId="448DED9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4</w:t>
            </w:r>
          </w:p>
        </w:tc>
        <w:tc>
          <w:tcPr>
            <w:tcW w:w="838" w:type="dxa"/>
            <w:tcMar>
              <w:top w:w="0" w:type="dxa"/>
              <w:left w:w="30" w:type="dxa"/>
              <w:bottom w:w="0" w:type="dxa"/>
              <w:right w:w="30" w:type="dxa"/>
            </w:tcMar>
            <w:vAlign w:val="bottom"/>
          </w:tcPr>
          <w:p w14:paraId="7FDB9D2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08</w:t>
            </w:r>
          </w:p>
        </w:tc>
        <w:tc>
          <w:tcPr>
            <w:tcW w:w="825" w:type="dxa"/>
            <w:tcMar>
              <w:top w:w="0" w:type="dxa"/>
              <w:left w:w="30" w:type="dxa"/>
              <w:bottom w:w="0" w:type="dxa"/>
              <w:right w:w="30" w:type="dxa"/>
            </w:tcMar>
            <w:vAlign w:val="bottom"/>
          </w:tcPr>
          <w:p w14:paraId="58DD8E1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9</w:t>
            </w:r>
          </w:p>
        </w:tc>
        <w:tc>
          <w:tcPr>
            <w:tcW w:w="1263" w:type="dxa"/>
            <w:tcMar>
              <w:top w:w="0" w:type="dxa"/>
              <w:left w:w="30" w:type="dxa"/>
              <w:bottom w:w="0" w:type="dxa"/>
              <w:right w:w="30" w:type="dxa"/>
            </w:tcMar>
            <w:vAlign w:val="bottom"/>
          </w:tcPr>
          <w:p w14:paraId="07F978D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29 x 10</w:t>
            </w:r>
            <w:r>
              <w:rPr>
                <w:rFonts w:ascii="Times New Roman" w:hAnsi="Times New Roman"/>
                <w:sz w:val="24"/>
                <w:szCs w:val="24"/>
                <w:vertAlign w:val="superscript"/>
              </w:rPr>
              <w:t>-31</w:t>
            </w:r>
          </w:p>
        </w:tc>
        <w:tc>
          <w:tcPr>
            <w:tcW w:w="1382" w:type="dxa"/>
            <w:tcMar>
              <w:top w:w="0" w:type="dxa"/>
              <w:left w:w="30" w:type="dxa"/>
              <w:bottom w:w="0" w:type="dxa"/>
              <w:right w:w="30" w:type="dxa"/>
            </w:tcMar>
            <w:vAlign w:val="bottom"/>
          </w:tcPr>
          <w:p w14:paraId="72A3D3EC" w14:textId="77777777" w:rsidR="00A80EE0" w:rsidRDefault="00A80EE0">
            <w:pPr>
              <w:pStyle w:val="Standard1"/>
              <w:jc w:val="right"/>
              <w:rPr>
                <w:rFonts w:ascii="Times New Roman" w:hAnsi="Times New Roman"/>
                <w:sz w:val="24"/>
                <w:szCs w:val="24"/>
              </w:rPr>
            </w:pPr>
          </w:p>
        </w:tc>
      </w:tr>
      <w:tr w:rsidR="00A80EE0" w14:paraId="1ED553E8" w14:textId="77777777">
        <w:trPr>
          <w:trHeight w:hRule="exact" w:val="283"/>
        </w:trPr>
        <w:tc>
          <w:tcPr>
            <w:tcW w:w="1695" w:type="dxa"/>
            <w:tcMar>
              <w:top w:w="0" w:type="dxa"/>
              <w:left w:w="30" w:type="dxa"/>
              <w:bottom w:w="0" w:type="dxa"/>
              <w:right w:w="30" w:type="dxa"/>
            </w:tcMar>
            <w:vAlign w:val="bottom"/>
          </w:tcPr>
          <w:p w14:paraId="558B32A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P4</w:t>
            </w:r>
          </w:p>
        </w:tc>
        <w:tc>
          <w:tcPr>
            <w:tcW w:w="1230" w:type="dxa"/>
            <w:tcMar>
              <w:top w:w="0" w:type="dxa"/>
              <w:left w:w="30" w:type="dxa"/>
              <w:bottom w:w="0" w:type="dxa"/>
              <w:right w:w="30" w:type="dxa"/>
            </w:tcMar>
            <w:vAlign w:val="bottom"/>
          </w:tcPr>
          <w:p w14:paraId="1C64184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210315</w:t>
            </w:r>
          </w:p>
        </w:tc>
        <w:tc>
          <w:tcPr>
            <w:tcW w:w="1018" w:type="dxa"/>
            <w:tcMar>
              <w:top w:w="0" w:type="dxa"/>
              <w:left w:w="30" w:type="dxa"/>
              <w:bottom w:w="0" w:type="dxa"/>
              <w:right w:w="30" w:type="dxa"/>
            </w:tcMar>
            <w:vAlign w:val="bottom"/>
          </w:tcPr>
          <w:p w14:paraId="2712E22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10550G</w:t>
            </w:r>
          </w:p>
        </w:tc>
        <w:tc>
          <w:tcPr>
            <w:tcW w:w="824" w:type="dxa"/>
            <w:tcMar>
              <w:top w:w="0" w:type="dxa"/>
              <w:left w:w="30" w:type="dxa"/>
              <w:bottom w:w="0" w:type="dxa"/>
              <w:right w:w="30" w:type="dxa"/>
            </w:tcMar>
            <w:vAlign w:val="bottom"/>
          </w:tcPr>
          <w:p w14:paraId="3F55449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4</w:t>
            </w:r>
          </w:p>
        </w:tc>
        <w:tc>
          <w:tcPr>
            <w:tcW w:w="838" w:type="dxa"/>
            <w:tcMar>
              <w:top w:w="0" w:type="dxa"/>
              <w:left w:w="30" w:type="dxa"/>
              <w:bottom w:w="0" w:type="dxa"/>
              <w:right w:w="30" w:type="dxa"/>
            </w:tcMar>
            <w:vAlign w:val="bottom"/>
          </w:tcPr>
          <w:p w14:paraId="42EB978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08</w:t>
            </w:r>
          </w:p>
        </w:tc>
        <w:tc>
          <w:tcPr>
            <w:tcW w:w="825" w:type="dxa"/>
            <w:tcMar>
              <w:top w:w="0" w:type="dxa"/>
              <w:left w:w="30" w:type="dxa"/>
              <w:bottom w:w="0" w:type="dxa"/>
              <w:right w:w="30" w:type="dxa"/>
            </w:tcMar>
            <w:vAlign w:val="bottom"/>
          </w:tcPr>
          <w:p w14:paraId="2061DAF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9</w:t>
            </w:r>
          </w:p>
        </w:tc>
        <w:tc>
          <w:tcPr>
            <w:tcW w:w="1263" w:type="dxa"/>
            <w:tcMar>
              <w:top w:w="0" w:type="dxa"/>
              <w:left w:w="30" w:type="dxa"/>
              <w:bottom w:w="0" w:type="dxa"/>
              <w:right w:w="30" w:type="dxa"/>
            </w:tcMar>
            <w:vAlign w:val="bottom"/>
          </w:tcPr>
          <w:p w14:paraId="6483162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32 x 10</w:t>
            </w:r>
            <w:r>
              <w:rPr>
                <w:rFonts w:ascii="Times New Roman" w:hAnsi="Times New Roman"/>
                <w:sz w:val="24"/>
                <w:szCs w:val="24"/>
                <w:vertAlign w:val="superscript"/>
              </w:rPr>
              <w:t>-31</w:t>
            </w:r>
          </w:p>
        </w:tc>
        <w:tc>
          <w:tcPr>
            <w:tcW w:w="1382" w:type="dxa"/>
            <w:tcMar>
              <w:top w:w="0" w:type="dxa"/>
              <w:left w:w="30" w:type="dxa"/>
              <w:bottom w:w="0" w:type="dxa"/>
              <w:right w:w="30" w:type="dxa"/>
            </w:tcMar>
            <w:vAlign w:val="bottom"/>
          </w:tcPr>
          <w:p w14:paraId="4C3940C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w:t>
            </w:r>
          </w:p>
        </w:tc>
      </w:tr>
      <w:tr w:rsidR="00A80EE0" w14:paraId="7F0F92B5" w14:textId="77777777">
        <w:trPr>
          <w:trHeight w:hRule="exact" w:val="283"/>
        </w:trPr>
        <w:tc>
          <w:tcPr>
            <w:tcW w:w="1695" w:type="dxa"/>
            <w:tcMar>
              <w:top w:w="0" w:type="dxa"/>
              <w:left w:w="30" w:type="dxa"/>
              <w:bottom w:w="0" w:type="dxa"/>
              <w:right w:w="30" w:type="dxa"/>
            </w:tcMar>
            <w:vAlign w:val="bottom"/>
          </w:tcPr>
          <w:p w14:paraId="4708CB5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P4</w:t>
            </w:r>
          </w:p>
        </w:tc>
        <w:tc>
          <w:tcPr>
            <w:tcW w:w="1230" w:type="dxa"/>
            <w:tcMar>
              <w:top w:w="0" w:type="dxa"/>
              <w:left w:w="30" w:type="dxa"/>
              <w:bottom w:w="0" w:type="dxa"/>
              <w:right w:w="30" w:type="dxa"/>
            </w:tcMar>
            <w:vAlign w:val="bottom"/>
          </w:tcPr>
          <w:p w14:paraId="6688909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210315</w:t>
            </w:r>
          </w:p>
        </w:tc>
        <w:tc>
          <w:tcPr>
            <w:tcW w:w="1018" w:type="dxa"/>
            <w:tcMar>
              <w:top w:w="0" w:type="dxa"/>
              <w:left w:w="30" w:type="dxa"/>
              <w:bottom w:w="0" w:type="dxa"/>
              <w:right w:w="30" w:type="dxa"/>
            </w:tcMar>
            <w:vAlign w:val="bottom"/>
          </w:tcPr>
          <w:p w14:paraId="2D333C5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16224C</w:t>
            </w:r>
          </w:p>
        </w:tc>
        <w:tc>
          <w:tcPr>
            <w:tcW w:w="824" w:type="dxa"/>
            <w:tcMar>
              <w:top w:w="0" w:type="dxa"/>
              <w:left w:w="30" w:type="dxa"/>
              <w:bottom w:w="0" w:type="dxa"/>
              <w:right w:w="30" w:type="dxa"/>
            </w:tcMar>
            <w:vAlign w:val="bottom"/>
          </w:tcPr>
          <w:p w14:paraId="4C719E5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5</w:t>
            </w:r>
          </w:p>
        </w:tc>
        <w:tc>
          <w:tcPr>
            <w:tcW w:w="838" w:type="dxa"/>
            <w:tcMar>
              <w:top w:w="0" w:type="dxa"/>
              <w:left w:w="30" w:type="dxa"/>
              <w:bottom w:w="0" w:type="dxa"/>
              <w:right w:w="30" w:type="dxa"/>
            </w:tcMar>
            <w:vAlign w:val="bottom"/>
          </w:tcPr>
          <w:p w14:paraId="7B137B4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95</w:t>
            </w:r>
          </w:p>
        </w:tc>
        <w:tc>
          <w:tcPr>
            <w:tcW w:w="825" w:type="dxa"/>
            <w:tcMar>
              <w:top w:w="0" w:type="dxa"/>
              <w:left w:w="30" w:type="dxa"/>
              <w:bottom w:w="0" w:type="dxa"/>
              <w:right w:w="30" w:type="dxa"/>
            </w:tcMar>
            <w:vAlign w:val="bottom"/>
          </w:tcPr>
          <w:p w14:paraId="14E3EC6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8</w:t>
            </w:r>
          </w:p>
        </w:tc>
        <w:tc>
          <w:tcPr>
            <w:tcW w:w="1263" w:type="dxa"/>
            <w:tcMar>
              <w:top w:w="0" w:type="dxa"/>
              <w:left w:w="30" w:type="dxa"/>
              <w:bottom w:w="0" w:type="dxa"/>
              <w:right w:w="30" w:type="dxa"/>
            </w:tcMar>
            <w:vAlign w:val="bottom"/>
          </w:tcPr>
          <w:p w14:paraId="61C9625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2.68 x 10</w:t>
            </w:r>
            <w:r>
              <w:rPr>
                <w:rFonts w:ascii="Times New Roman" w:hAnsi="Times New Roman"/>
                <w:sz w:val="24"/>
                <w:szCs w:val="24"/>
                <w:vertAlign w:val="superscript"/>
              </w:rPr>
              <w:t>-30</w:t>
            </w:r>
          </w:p>
        </w:tc>
        <w:tc>
          <w:tcPr>
            <w:tcW w:w="1382" w:type="dxa"/>
            <w:tcMar>
              <w:top w:w="0" w:type="dxa"/>
              <w:left w:w="30" w:type="dxa"/>
              <w:bottom w:w="0" w:type="dxa"/>
              <w:right w:w="30" w:type="dxa"/>
            </w:tcMar>
            <w:vAlign w:val="bottom"/>
          </w:tcPr>
          <w:p w14:paraId="0D0B940D" w14:textId="77777777" w:rsidR="00A80EE0" w:rsidRDefault="00A80EE0">
            <w:pPr>
              <w:pStyle w:val="Standard1"/>
              <w:jc w:val="right"/>
              <w:rPr>
                <w:rFonts w:ascii="Times New Roman" w:hAnsi="Times New Roman"/>
                <w:sz w:val="24"/>
                <w:szCs w:val="24"/>
              </w:rPr>
            </w:pPr>
          </w:p>
        </w:tc>
      </w:tr>
      <w:tr w:rsidR="00A80EE0" w14:paraId="4054FE23" w14:textId="77777777">
        <w:trPr>
          <w:trHeight w:hRule="exact" w:val="283"/>
        </w:trPr>
        <w:tc>
          <w:tcPr>
            <w:tcW w:w="1695" w:type="dxa"/>
            <w:tcMar>
              <w:top w:w="0" w:type="dxa"/>
              <w:left w:w="30" w:type="dxa"/>
              <w:bottom w:w="0" w:type="dxa"/>
              <w:right w:w="30" w:type="dxa"/>
            </w:tcMar>
            <w:vAlign w:val="bottom"/>
          </w:tcPr>
          <w:p w14:paraId="4E338BF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P4</w:t>
            </w:r>
          </w:p>
        </w:tc>
        <w:tc>
          <w:tcPr>
            <w:tcW w:w="1230" w:type="dxa"/>
            <w:tcMar>
              <w:top w:w="0" w:type="dxa"/>
              <w:left w:w="30" w:type="dxa"/>
              <w:bottom w:w="0" w:type="dxa"/>
              <w:right w:w="30" w:type="dxa"/>
            </w:tcMar>
            <w:vAlign w:val="bottom"/>
          </w:tcPr>
          <w:p w14:paraId="3A45240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210315</w:t>
            </w:r>
          </w:p>
        </w:tc>
        <w:tc>
          <w:tcPr>
            <w:tcW w:w="1018" w:type="dxa"/>
            <w:tcMar>
              <w:top w:w="0" w:type="dxa"/>
              <w:left w:w="30" w:type="dxa"/>
              <w:bottom w:w="0" w:type="dxa"/>
              <w:right w:w="30" w:type="dxa"/>
            </w:tcMar>
            <w:vAlign w:val="bottom"/>
          </w:tcPr>
          <w:p w14:paraId="604CF03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11299C</w:t>
            </w:r>
          </w:p>
        </w:tc>
        <w:tc>
          <w:tcPr>
            <w:tcW w:w="824" w:type="dxa"/>
            <w:tcMar>
              <w:top w:w="0" w:type="dxa"/>
              <w:left w:w="30" w:type="dxa"/>
              <w:bottom w:w="0" w:type="dxa"/>
              <w:right w:w="30" w:type="dxa"/>
            </w:tcMar>
            <w:vAlign w:val="bottom"/>
          </w:tcPr>
          <w:p w14:paraId="335D4CA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4</w:t>
            </w:r>
          </w:p>
        </w:tc>
        <w:tc>
          <w:tcPr>
            <w:tcW w:w="838" w:type="dxa"/>
            <w:tcMar>
              <w:top w:w="0" w:type="dxa"/>
              <w:left w:w="30" w:type="dxa"/>
              <w:bottom w:w="0" w:type="dxa"/>
              <w:right w:w="30" w:type="dxa"/>
            </w:tcMar>
            <w:vAlign w:val="bottom"/>
          </w:tcPr>
          <w:p w14:paraId="4EF44E2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03</w:t>
            </w:r>
          </w:p>
        </w:tc>
        <w:tc>
          <w:tcPr>
            <w:tcW w:w="825" w:type="dxa"/>
            <w:tcMar>
              <w:top w:w="0" w:type="dxa"/>
              <w:left w:w="30" w:type="dxa"/>
              <w:bottom w:w="0" w:type="dxa"/>
              <w:right w:w="30" w:type="dxa"/>
            </w:tcMar>
            <w:vAlign w:val="bottom"/>
          </w:tcPr>
          <w:p w14:paraId="7A1EE57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9</w:t>
            </w:r>
          </w:p>
        </w:tc>
        <w:tc>
          <w:tcPr>
            <w:tcW w:w="1263" w:type="dxa"/>
            <w:tcMar>
              <w:top w:w="0" w:type="dxa"/>
              <w:left w:w="30" w:type="dxa"/>
              <w:bottom w:w="0" w:type="dxa"/>
              <w:right w:w="30" w:type="dxa"/>
            </w:tcMar>
            <w:vAlign w:val="bottom"/>
          </w:tcPr>
          <w:p w14:paraId="0C8ED12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7.41 x 10</w:t>
            </w:r>
            <w:r>
              <w:rPr>
                <w:rFonts w:ascii="Times New Roman" w:hAnsi="Times New Roman"/>
                <w:sz w:val="24"/>
                <w:szCs w:val="24"/>
                <w:vertAlign w:val="superscript"/>
              </w:rPr>
              <w:t>-29</w:t>
            </w:r>
          </w:p>
        </w:tc>
        <w:tc>
          <w:tcPr>
            <w:tcW w:w="1382" w:type="dxa"/>
            <w:tcMar>
              <w:top w:w="0" w:type="dxa"/>
              <w:left w:w="30" w:type="dxa"/>
              <w:bottom w:w="0" w:type="dxa"/>
              <w:right w:w="30" w:type="dxa"/>
            </w:tcMar>
            <w:vAlign w:val="bottom"/>
          </w:tcPr>
          <w:p w14:paraId="0E27B00A" w14:textId="77777777" w:rsidR="00A80EE0" w:rsidRDefault="00A80EE0">
            <w:pPr>
              <w:pStyle w:val="Standard1"/>
              <w:jc w:val="right"/>
              <w:rPr>
                <w:rFonts w:ascii="Times New Roman" w:hAnsi="Times New Roman"/>
                <w:sz w:val="24"/>
                <w:szCs w:val="24"/>
              </w:rPr>
            </w:pPr>
          </w:p>
        </w:tc>
      </w:tr>
      <w:tr w:rsidR="00A80EE0" w14:paraId="01146E6B" w14:textId="77777777">
        <w:trPr>
          <w:trHeight w:hRule="exact" w:val="283"/>
        </w:trPr>
        <w:tc>
          <w:tcPr>
            <w:tcW w:w="1695" w:type="dxa"/>
            <w:tcMar>
              <w:top w:w="0" w:type="dxa"/>
              <w:left w:w="30" w:type="dxa"/>
              <w:bottom w:w="0" w:type="dxa"/>
              <w:right w:w="30" w:type="dxa"/>
            </w:tcMar>
            <w:vAlign w:val="bottom"/>
          </w:tcPr>
          <w:p w14:paraId="5812870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P4</w:t>
            </w:r>
          </w:p>
        </w:tc>
        <w:tc>
          <w:tcPr>
            <w:tcW w:w="1230" w:type="dxa"/>
            <w:tcMar>
              <w:top w:w="0" w:type="dxa"/>
              <w:left w:w="30" w:type="dxa"/>
              <w:bottom w:w="0" w:type="dxa"/>
              <w:right w:w="30" w:type="dxa"/>
            </w:tcMar>
            <w:vAlign w:val="bottom"/>
          </w:tcPr>
          <w:p w14:paraId="28BB785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210315</w:t>
            </w:r>
          </w:p>
        </w:tc>
        <w:tc>
          <w:tcPr>
            <w:tcW w:w="1018" w:type="dxa"/>
            <w:tcMar>
              <w:top w:w="0" w:type="dxa"/>
              <w:left w:w="30" w:type="dxa"/>
              <w:bottom w:w="0" w:type="dxa"/>
              <w:right w:w="30" w:type="dxa"/>
            </w:tcMar>
            <w:vAlign w:val="bottom"/>
          </w:tcPr>
          <w:p w14:paraId="2CF45DD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1189C</w:t>
            </w:r>
          </w:p>
        </w:tc>
        <w:tc>
          <w:tcPr>
            <w:tcW w:w="824" w:type="dxa"/>
            <w:tcMar>
              <w:top w:w="0" w:type="dxa"/>
              <w:left w:w="30" w:type="dxa"/>
              <w:bottom w:w="0" w:type="dxa"/>
              <w:right w:w="30" w:type="dxa"/>
            </w:tcMar>
            <w:vAlign w:val="bottom"/>
          </w:tcPr>
          <w:p w14:paraId="7D8B33C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3</w:t>
            </w:r>
          </w:p>
        </w:tc>
        <w:tc>
          <w:tcPr>
            <w:tcW w:w="838" w:type="dxa"/>
            <w:tcMar>
              <w:top w:w="0" w:type="dxa"/>
              <w:left w:w="30" w:type="dxa"/>
              <w:bottom w:w="0" w:type="dxa"/>
              <w:right w:w="30" w:type="dxa"/>
            </w:tcMar>
            <w:vAlign w:val="bottom"/>
          </w:tcPr>
          <w:p w14:paraId="508F7C7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03</w:t>
            </w:r>
          </w:p>
        </w:tc>
        <w:tc>
          <w:tcPr>
            <w:tcW w:w="825" w:type="dxa"/>
            <w:tcMar>
              <w:top w:w="0" w:type="dxa"/>
              <w:left w:w="30" w:type="dxa"/>
              <w:bottom w:w="0" w:type="dxa"/>
              <w:right w:w="30" w:type="dxa"/>
            </w:tcMar>
            <w:vAlign w:val="bottom"/>
          </w:tcPr>
          <w:p w14:paraId="183AFA2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9</w:t>
            </w:r>
          </w:p>
        </w:tc>
        <w:tc>
          <w:tcPr>
            <w:tcW w:w="1263" w:type="dxa"/>
            <w:tcMar>
              <w:top w:w="0" w:type="dxa"/>
              <w:left w:w="30" w:type="dxa"/>
              <w:bottom w:w="0" w:type="dxa"/>
              <w:right w:w="30" w:type="dxa"/>
            </w:tcMar>
            <w:vAlign w:val="bottom"/>
          </w:tcPr>
          <w:p w14:paraId="5099FD8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90 x 10</w:t>
            </w:r>
            <w:r>
              <w:rPr>
                <w:rFonts w:ascii="Times New Roman" w:hAnsi="Times New Roman"/>
                <w:sz w:val="24"/>
                <w:szCs w:val="24"/>
                <w:vertAlign w:val="superscript"/>
              </w:rPr>
              <w:t>-27</w:t>
            </w:r>
          </w:p>
        </w:tc>
        <w:tc>
          <w:tcPr>
            <w:tcW w:w="1382" w:type="dxa"/>
            <w:tcMar>
              <w:top w:w="0" w:type="dxa"/>
              <w:left w:w="30" w:type="dxa"/>
              <w:bottom w:w="0" w:type="dxa"/>
              <w:right w:w="30" w:type="dxa"/>
            </w:tcMar>
            <w:vAlign w:val="bottom"/>
          </w:tcPr>
          <w:p w14:paraId="60061E4C" w14:textId="77777777" w:rsidR="00A80EE0" w:rsidRDefault="00A80EE0">
            <w:pPr>
              <w:pStyle w:val="Standard1"/>
              <w:jc w:val="right"/>
              <w:rPr>
                <w:rFonts w:ascii="Times New Roman" w:hAnsi="Times New Roman"/>
                <w:sz w:val="24"/>
                <w:szCs w:val="24"/>
              </w:rPr>
            </w:pPr>
          </w:p>
        </w:tc>
      </w:tr>
      <w:tr w:rsidR="00A80EE0" w14:paraId="37FBBBC5" w14:textId="77777777">
        <w:trPr>
          <w:trHeight w:hRule="exact" w:val="283"/>
        </w:trPr>
        <w:tc>
          <w:tcPr>
            <w:tcW w:w="1695" w:type="dxa"/>
            <w:tcMar>
              <w:top w:w="0" w:type="dxa"/>
              <w:left w:w="30" w:type="dxa"/>
              <w:bottom w:w="0" w:type="dxa"/>
              <w:right w:w="30" w:type="dxa"/>
            </w:tcMar>
            <w:vAlign w:val="bottom"/>
          </w:tcPr>
          <w:p w14:paraId="62675DA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NF113A</w:t>
            </w:r>
          </w:p>
        </w:tc>
        <w:tc>
          <w:tcPr>
            <w:tcW w:w="1230" w:type="dxa"/>
            <w:tcMar>
              <w:top w:w="0" w:type="dxa"/>
              <w:left w:w="30" w:type="dxa"/>
              <w:bottom w:w="0" w:type="dxa"/>
              <w:right w:w="30" w:type="dxa"/>
            </w:tcMar>
            <w:vAlign w:val="bottom"/>
          </w:tcPr>
          <w:p w14:paraId="60F9DF5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40196</w:t>
            </w:r>
          </w:p>
        </w:tc>
        <w:tc>
          <w:tcPr>
            <w:tcW w:w="1018" w:type="dxa"/>
            <w:tcMar>
              <w:top w:w="0" w:type="dxa"/>
              <w:left w:w="30" w:type="dxa"/>
              <w:bottom w:w="0" w:type="dxa"/>
              <w:right w:w="30" w:type="dxa"/>
            </w:tcMar>
            <w:vAlign w:val="bottom"/>
          </w:tcPr>
          <w:p w14:paraId="60E3902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G9055A</w:t>
            </w:r>
          </w:p>
        </w:tc>
        <w:tc>
          <w:tcPr>
            <w:tcW w:w="824" w:type="dxa"/>
            <w:tcMar>
              <w:top w:w="0" w:type="dxa"/>
              <w:left w:w="30" w:type="dxa"/>
              <w:bottom w:w="0" w:type="dxa"/>
              <w:right w:w="30" w:type="dxa"/>
            </w:tcMar>
            <w:vAlign w:val="bottom"/>
          </w:tcPr>
          <w:p w14:paraId="060C66B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4</w:t>
            </w:r>
          </w:p>
        </w:tc>
        <w:tc>
          <w:tcPr>
            <w:tcW w:w="838" w:type="dxa"/>
            <w:tcMar>
              <w:top w:w="0" w:type="dxa"/>
              <w:left w:w="30" w:type="dxa"/>
              <w:bottom w:w="0" w:type="dxa"/>
              <w:right w:w="30" w:type="dxa"/>
            </w:tcMar>
            <w:vAlign w:val="bottom"/>
          </w:tcPr>
          <w:p w14:paraId="40FF6AA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23</w:t>
            </w:r>
          </w:p>
        </w:tc>
        <w:tc>
          <w:tcPr>
            <w:tcW w:w="825" w:type="dxa"/>
            <w:tcMar>
              <w:top w:w="0" w:type="dxa"/>
              <w:left w:w="30" w:type="dxa"/>
              <w:bottom w:w="0" w:type="dxa"/>
              <w:right w:w="30" w:type="dxa"/>
            </w:tcMar>
            <w:vAlign w:val="bottom"/>
          </w:tcPr>
          <w:p w14:paraId="0221D71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3</w:t>
            </w:r>
          </w:p>
        </w:tc>
        <w:tc>
          <w:tcPr>
            <w:tcW w:w="1263" w:type="dxa"/>
            <w:tcMar>
              <w:top w:w="0" w:type="dxa"/>
              <w:left w:w="30" w:type="dxa"/>
              <w:bottom w:w="0" w:type="dxa"/>
              <w:right w:w="30" w:type="dxa"/>
            </w:tcMar>
            <w:vAlign w:val="bottom"/>
          </w:tcPr>
          <w:p w14:paraId="03DE384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2.26 x 10</w:t>
            </w:r>
            <w:r>
              <w:rPr>
                <w:rFonts w:ascii="Times New Roman" w:hAnsi="Times New Roman"/>
                <w:sz w:val="24"/>
                <w:szCs w:val="24"/>
                <w:vertAlign w:val="superscript"/>
              </w:rPr>
              <w:t>-21</w:t>
            </w:r>
          </w:p>
        </w:tc>
        <w:tc>
          <w:tcPr>
            <w:tcW w:w="1382" w:type="dxa"/>
            <w:tcMar>
              <w:top w:w="0" w:type="dxa"/>
              <w:left w:w="30" w:type="dxa"/>
              <w:bottom w:w="0" w:type="dxa"/>
              <w:right w:w="30" w:type="dxa"/>
            </w:tcMar>
            <w:vAlign w:val="bottom"/>
          </w:tcPr>
          <w:p w14:paraId="44EAFD9C" w14:textId="77777777" w:rsidR="00A80EE0" w:rsidRDefault="00A80EE0">
            <w:pPr>
              <w:pStyle w:val="Standard1"/>
              <w:jc w:val="right"/>
              <w:rPr>
                <w:rFonts w:ascii="Times New Roman" w:hAnsi="Times New Roman"/>
                <w:sz w:val="24"/>
                <w:szCs w:val="24"/>
              </w:rPr>
            </w:pPr>
          </w:p>
        </w:tc>
      </w:tr>
      <w:tr w:rsidR="00A80EE0" w14:paraId="3531C509" w14:textId="77777777">
        <w:trPr>
          <w:trHeight w:hRule="exact" w:val="283"/>
        </w:trPr>
        <w:tc>
          <w:tcPr>
            <w:tcW w:w="1695" w:type="dxa"/>
            <w:tcMar>
              <w:top w:w="0" w:type="dxa"/>
              <w:left w:w="30" w:type="dxa"/>
              <w:bottom w:w="0" w:type="dxa"/>
              <w:right w:w="30" w:type="dxa"/>
            </w:tcMar>
            <w:vAlign w:val="bottom"/>
          </w:tcPr>
          <w:p w14:paraId="1CAC16C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P4</w:t>
            </w:r>
          </w:p>
        </w:tc>
        <w:tc>
          <w:tcPr>
            <w:tcW w:w="1230" w:type="dxa"/>
            <w:tcMar>
              <w:top w:w="0" w:type="dxa"/>
              <w:left w:w="30" w:type="dxa"/>
              <w:bottom w:w="0" w:type="dxa"/>
              <w:right w:w="30" w:type="dxa"/>
            </w:tcMar>
            <w:vAlign w:val="bottom"/>
          </w:tcPr>
          <w:p w14:paraId="0F6A63A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210315</w:t>
            </w:r>
          </w:p>
        </w:tc>
        <w:tc>
          <w:tcPr>
            <w:tcW w:w="1018" w:type="dxa"/>
            <w:tcMar>
              <w:top w:w="0" w:type="dxa"/>
              <w:left w:w="30" w:type="dxa"/>
              <w:bottom w:w="0" w:type="dxa"/>
              <w:right w:w="30" w:type="dxa"/>
            </w:tcMar>
            <w:vAlign w:val="bottom"/>
          </w:tcPr>
          <w:p w14:paraId="6860BB3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9698C</w:t>
            </w:r>
          </w:p>
        </w:tc>
        <w:tc>
          <w:tcPr>
            <w:tcW w:w="824" w:type="dxa"/>
            <w:tcMar>
              <w:top w:w="0" w:type="dxa"/>
              <w:left w:w="30" w:type="dxa"/>
              <w:bottom w:w="0" w:type="dxa"/>
              <w:right w:w="30" w:type="dxa"/>
            </w:tcMar>
            <w:vAlign w:val="bottom"/>
          </w:tcPr>
          <w:p w14:paraId="009123C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5</w:t>
            </w:r>
          </w:p>
        </w:tc>
        <w:tc>
          <w:tcPr>
            <w:tcW w:w="838" w:type="dxa"/>
            <w:tcMar>
              <w:top w:w="0" w:type="dxa"/>
              <w:left w:w="30" w:type="dxa"/>
              <w:bottom w:w="0" w:type="dxa"/>
              <w:right w:w="30" w:type="dxa"/>
            </w:tcMar>
            <w:vAlign w:val="bottom"/>
          </w:tcPr>
          <w:p w14:paraId="0912D55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73</w:t>
            </w:r>
          </w:p>
        </w:tc>
        <w:tc>
          <w:tcPr>
            <w:tcW w:w="825" w:type="dxa"/>
            <w:tcMar>
              <w:top w:w="0" w:type="dxa"/>
              <w:left w:w="30" w:type="dxa"/>
              <w:bottom w:w="0" w:type="dxa"/>
              <w:right w:w="30" w:type="dxa"/>
            </w:tcMar>
            <w:vAlign w:val="bottom"/>
          </w:tcPr>
          <w:p w14:paraId="0BE4DCC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8</w:t>
            </w:r>
          </w:p>
        </w:tc>
        <w:tc>
          <w:tcPr>
            <w:tcW w:w="1263" w:type="dxa"/>
            <w:tcMar>
              <w:top w:w="0" w:type="dxa"/>
              <w:left w:w="30" w:type="dxa"/>
              <w:bottom w:w="0" w:type="dxa"/>
              <w:right w:w="30" w:type="dxa"/>
            </w:tcMar>
            <w:vAlign w:val="bottom"/>
          </w:tcPr>
          <w:p w14:paraId="08AC850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93 x 10</w:t>
            </w:r>
            <w:r>
              <w:rPr>
                <w:rFonts w:ascii="Times New Roman" w:hAnsi="Times New Roman"/>
                <w:sz w:val="24"/>
                <w:szCs w:val="24"/>
                <w:vertAlign w:val="superscript"/>
              </w:rPr>
              <w:t>-19</w:t>
            </w:r>
          </w:p>
        </w:tc>
        <w:tc>
          <w:tcPr>
            <w:tcW w:w="1382" w:type="dxa"/>
            <w:tcMar>
              <w:top w:w="0" w:type="dxa"/>
              <w:left w:w="30" w:type="dxa"/>
              <w:bottom w:w="0" w:type="dxa"/>
              <w:right w:w="30" w:type="dxa"/>
            </w:tcMar>
            <w:vAlign w:val="bottom"/>
          </w:tcPr>
          <w:p w14:paraId="05102CE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w:t>
            </w:r>
          </w:p>
        </w:tc>
      </w:tr>
      <w:tr w:rsidR="00A80EE0" w14:paraId="26178492" w14:textId="77777777">
        <w:trPr>
          <w:trHeight w:hRule="exact" w:val="283"/>
        </w:trPr>
        <w:tc>
          <w:tcPr>
            <w:tcW w:w="1695" w:type="dxa"/>
            <w:tcMar>
              <w:top w:w="0" w:type="dxa"/>
              <w:left w:w="30" w:type="dxa"/>
              <w:bottom w:w="0" w:type="dxa"/>
              <w:right w:w="30" w:type="dxa"/>
            </w:tcMar>
            <w:vAlign w:val="bottom"/>
          </w:tcPr>
          <w:p w14:paraId="62A49A3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NF113A</w:t>
            </w:r>
          </w:p>
        </w:tc>
        <w:tc>
          <w:tcPr>
            <w:tcW w:w="1230" w:type="dxa"/>
            <w:tcMar>
              <w:top w:w="0" w:type="dxa"/>
              <w:left w:w="30" w:type="dxa"/>
              <w:bottom w:w="0" w:type="dxa"/>
              <w:right w:w="30" w:type="dxa"/>
            </w:tcMar>
            <w:vAlign w:val="bottom"/>
          </w:tcPr>
          <w:p w14:paraId="0215589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40196</w:t>
            </w:r>
          </w:p>
        </w:tc>
        <w:tc>
          <w:tcPr>
            <w:tcW w:w="1018" w:type="dxa"/>
            <w:tcMar>
              <w:top w:w="0" w:type="dxa"/>
              <w:left w:w="30" w:type="dxa"/>
              <w:bottom w:w="0" w:type="dxa"/>
              <w:right w:w="30" w:type="dxa"/>
            </w:tcMar>
            <w:vAlign w:val="bottom"/>
          </w:tcPr>
          <w:p w14:paraId="745F8A9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C14167T</w:t>
            </w:r>
          </w:p>
        </w:tc>
        <w:tc>
          <w:tcPr>
            <w:tcW w:w="824" w:type="dxa"/>
            <w:tcMar>
              <w:top w:w="0" w:type="dxa"/>
              <w:left w:w="30" w:type="dxa"/>
              <w:bottom w:w="0" w:type="dxa"/>
              <w:right w:w="30" w:type="dxa"/>
            </w:tcMar>
            <w:vAlign w:val="bottom"/>
          </w:tcPr>
          <w:p w14:paraId="3344B8B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4</w:t>
            </w:r>
          </w:p>
        </w:tc>
        <w:tc>
          <w:tcPr>
            <w:tcW w:w="838" w:type="dxa"/>
            <w:tcMar>
              <w:top w:w="0" w:type="dxa"/>
              <w:left w:w="30" w:type="dxa"/>
              <w:bottom w:w="0" w:type="dxa"/>
              <w:right w:w="30" w:type="dxa"/>
            </w:tcMar>
            <w:vAlign w:val="bottom"/>
          </w:tcPr>
          <w:p w14:paraId="3D6D29B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25</w:t>
            </w:r>
          </w:p>
        </w:tc>
        <w:tc>
          <w:tcPr>
            <w:tcW w:w="825" w:type="dxa"/>
            <w:tcMar>
              <w:top w:w="0" w:type="dxa"/>
              <w:left w:w="30" w:type="dxa"/>
              <w:bottom w:w="0" w:type="dxa"/>
              <w:right w:w="30" w:type="dxa"/>
            </w:tcMar>
            <w:vAlign w:val="bottom"/>
          </w:tcPr>
          <w:p w14:paraId="3021738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4</w:t>
            </w:r>
          </w:p>
        </w:tc>
        <w:tc>
          <w:tcPr>
            <w:tcW w:w="1263" w:type="dxa"/>
            <w:tcMar>
              <w:top w:w="0" w:type="dxa"/>
              <w:left w:w="30" w:type="dxa"/>
              <w:bottom w:w="0" w:type="dxa"/>
              <w:right w:w="30" w:type="dxa"/>
            </w:tcMar>
            <w:vAlign w:val="bottom"/>
          </w:tcPr>
          <w:p w14:paraId="3A3282B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67 x 10</w:t>
            </w:r>
            <w:r>
              <w:rPr>
                <w:rFonts w:ascii="Times New Roman" w:hAnsi="Times New Roman"/>
                <w:sz w:val="24"/>
                <w:szCs w:val="24"/>
                <w:vertAlign w:val="superscript"/>
              </w:rPr>
              <w:t>-18</w:t>
            </w:r>
          </w:p>
        </w:tc>
        <w:tc>
          <w:tcPr>
            <w:tcW w:w="1382" w:type="dxa"/>
            <w:tcMar>
              <w:top w:w="0" w:type="dxa"/>
              <w:left w:w="30" w:type="dxa"/>
              <w:bottom w:w="0" w:type="dxa"/>
              <w:right w:w="30" w:type="dxa"/>
            </w:tcMar>
            <w:vAlign w:val="bottom"/>
          </w:tcPr>
          <w:p w14:paraId="4B94D5A5" w14:textId="77777777" w:rsidR="00A80EE0" w:rsidRDefault="00A80EE0">
            <w:pPr>
              <w:pStyle w:val="Standard1"/>
              <w:jc w:val="right"/>
              <w:rPr>
                <w:rFonts w:ascii="Times New Roman" w:hAnsi="Times New Roman"/>
                <w:sz w:val="24"/>
                <w:szCs w:val="24"/>
              </w:rPr>
            </w:pPr>
          </w:p>
        </w:tc>
      </w:tr>
      <w:tr w:rsidR="00A80EE0" w14:paraId="46AB3D38" w14:textId="77777777">
        <w:trPr>
          <w:trHeight w:hRule="exact" w:val="283"/>
        </w:trPr>
        <w:tc>
          <w:tcPr>
            <w:tcW w:w="1695" w:type="dxa"/>
            <w:tcMar>
              <w:top w:w="0" w:type="dxa"/>
              <w:left w:w="30" w:type="dxa"/>
              <w:bottom w:w="0" w:type="dxa"/>
              <w:right w:w="30" w:type="dxa"/>
            </w:tcMar>
            <w:vAlign w:val="bottom"/>
          </w:tcPr>
          <w:p w14:paraId="0FB6CEE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NF113A</w:t>
            </w:r>
          </w:p>
        </w:tc>
        <w:tc>
          <w:tcPr>
            <w:tcW w:w="1230" w:type="dxa"/>
            <w:tcMar>
              <w:top w:w="0" w:type="dxa"/>
              <w:left w:w="30" w:type="dxa"/>
              <w:bottom w:w="0" w:type="dxa"/>
              <w:right w:w="30" w:type="dxa"/>
            </w:tcMar>
            <w:vAlign w:val="bottom"/>
          </w:tcPr>
          <w:p w14:paraId="437A431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40196</w:t>
            </w:r>
          </w:p>
        </w:tc>
        <w:tc>
          <w:tcPr>
            <w:tcW w:w="1018" w:type="dxa"/>
            <w:tcMar>
              <w:top w:w="0" w:type="dxa"/>
              <w:left w:w="30" w:type="dxa"/>
              <w:bottom w:w="0" w:type="dxa"/>
              <w:right w:w="30" w:type="dxa"/>
            </w:tcMar>
            <w:vAlign w:val="bottom"/>
          </w:tcPr>
          <w:p w14:paraId="1294FC7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10550G</w:t>
            </w:r>
          </w:p>
        </w:tc>
        <w:tc>
          <w:tcPr>
            <w:tcW w:w="824" w:type="dxa"/>
            <w:tcMar>
              <w:top w:w="0" w:type="dxa"/>
              <w:left w:w="30" w:type="dxa"/>
              <w:bottom w:w="0" w:type="dxa"/>
              <w:right w:w="30" w:type="dxa"/>
            </w:tcMar>
            <w:vAlign w:val="bottom"/>
          </w:tcPr>
          <w:p w14:paraId="7425695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4</w:t>
            </w:r>
          </w:p>
        </w:tc>
        <w:tc>
          <w:tcPr>
            <w:tcW w:w="838" w:type="dxa"/>
            <w:tcMar>
              <w:top w:w="0" w:type="dxa"/>
              <w:left w:w="30" w:type="dxa"/>
              <w:bottom w:w="0" w:type="dxa"/>
              <w:right w:w="30" w:type="dxa"/>
            </w:tcMar>
            <w:vAlign w:val="bottom"/>
          </w:tcPr>
          <w:p w14:paraId="1270B08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24</w:t>
            </w:r>
          </w:p>
        </w:tc>
        <w:tc>
          <w:tcPr>
            <w:tcW w:w="825" w:type="dxa"/>
            <w:tcMar>
              <w:top w:w="0" w:type="dxa"/>
              <w:left w:w="30" w:type="dxa"/>
              <w:bottom w:w="0" w:type="dxa"/>
              <w:right w:w="30" w:type="dxa"/>
            </w:tcMar>
            <w:vAlign w:val="bottom"/>
          </w:tcPr>
          <w:p w14:paraId="3DBB9AF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4</w:t>
            </w:r>
          </w:p>
        </w:tc>
        <w:tc>
          <w:tcPr>
            <w:tcW w:w="1263" w:type="dxa"/>
            <w:tcMar>
              <w:top w:w="0" w:type="dxa"/>
              <w:left w:w="30" w:type="dxa"/>
              <w:bottom w:w="0" w:type="dxa"/>
              <w:right w:w="30" w:type="dxa"/>
            </w:tcMar>
            <w:vAlign w:val="bottom"/>
          </w:tcPr>
          <w:p w14:paraId="0331416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76 x 10</w:t>
            </w:r>
            <w:r>
              <w:rPr>
                <w:rFonts w:ascii="Times New Roman" w:hAnsi="Times New Roman"/>
                <w:sz w:val="24"/>
                <w:szCs w:val="24"/>
                <w:vertAlign w:val="superscript"/>
              </w:rPr>
              <w:t>-18</w:t>
            </w:r>
          </w:p>
        </w:tc>
        <w:tc>
          <w:tcPr>
            <w:tcW w:w="1382" w:type="dxa"/>
            <w:tcMar>
              <w:top w:w="0" w:type="dxa"/>
              <w:left w:w="30" w:type="dxa"/>
              <w:bottom w:w="0" w:type="dxa"/>
              <w:right w:w="30" w:type="dxa"/>
            </w:tcMar>
            <w:vAlign w:val="bottom"/>
          </w:tcPr>
          <w:p w14:paraId="3DEEC669" w14:textId="77777777" w:rsidR="00A80EE0" w:rsidRDefault="00A80EE0">
            <w:pPr>
              <w:pStyle w:val="Standard1"/>
              <w:jc w:val="right"/>
              <w:rPr>
                <w:rFonts w:ascii="Times New Roman" w:hAnsi="Times New Roman"/>
                <w:sz w:val="24"/>
                <w:szCs w:val="24"/>
              </w:rPr>
            </w:pPr>
          </w:p>
        </w:tc>
      </w:tr>
      <w:tr w:rsidR="00A80EE0" w14:paraId="0BB7BDE5" w14:textId="77777777">
        <w:trPr>
          <w:trHeight w:hRule="exact" w:val="283"/>
        </w:trPr>
        <w:tc>
          <w:tcPr>
            <w:tcW w:w="1695" w:type="dxa"/>
            <w:tcMar>
              <w:top w:w="0" w:type="dxa"/>
              <w:left w:w="30" w:type="dxa"/>
              <w:bottom w:w="0" w:type="dxa"/>
              <w:right w:w="30" w:type="dxa"/>
            </w:tcMar>
            <w:vAlign w:val="bottom"/>
          </w:tcPr>
          <w:p w14:paraId="44FF12F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NF113A</w:t>
            </w:r>
          </w:p>
        </w:tc>
        <w:tc>
          <w:tcPr>
            <w:tcW w:w="1230" w:type="dxa"/>
            <w:tcMar>
              <w:top w:w="0" w:type="dxa"/>
              <w:left w:w="30" w:type="dxa"/>
              <w:bottom w:w="0" w:type="dxa"/>
              <w:right w:w="30" w:type="dxa"/>
            </w:tcMar>
            <w:vAlign w:val="bottom"/>
          </w:tcPr>
          <w:p w14:paraId="2D89603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40196</w:t>
            </w:r>
          </w:p>
        </w:tc>
        <w:tc>
          <w:tcPr>
            <w:tcW w:w="1018" w:type="dxa"/>
            <w:tcMar>
              <w:top w:w="0" w:type="dxa"/>
              <w:left w:w="30" w:type="dxa"/>
              <w:bottom w:w="0" w:type="dxa"/>
              <w:right w:w="30" w:type="dxa"/>
            </w:tcMar>
            <w:vAlign w:val="bottom"/>
          </w:tcPr>
          <w:p w14:paraId="6A330F0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3480G</w:t>
            </w:r>
          </w:p>
        </w:tc>
        <w:tc>
          <w:tcPr>
            <w:tcW w:w="824" w:type="dxa"/>
            <w:tcMar>
              <w:top w:w="0" w:type="dxa"/>
              <w:left w:w="30" w:type="dxa"/>
              <w:bottom w:w="0" w:type="dxa"/>
              <w:right w:w="30" w:type="dxa"/>
            </w:tcMar>
            <w:vAlign w:val="bottom"/>
          </w:tcPr>
          <w:p w14:paraId="6B6C977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4</w:t>
            </w:r>
          </w:p>
        </w:tc>
        <w:tc>
          <w:tcPr>
            <w:tcW w:w="838" w:type="dxa"/>
            <w:tcMar>
              <w:top w:w="0" w:type="dxa"/>
              <w:left w:w="30" w:type="dxa"/>
              <w:bottom w:w="0" w:type="dxa"/>
              <w:right w:w="30" w:type="dxa"/>
            </w:tcMar>
            <w:vAlign w:val="bottom"/>
          </w:tcPr>
          <w:p w14:paraId="06E59BE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24</w:t>
            </w:r>
          </w:p>
        </w:tc>
        <w:tc>
          <w:tcPr>
            <w:tcW w:w="825" w:type="dxa"/>
            <w:tcMar>
              <w:top w:w="0" w:type="dxa"/>
              <w:left w:w="30" w:type="dxa"/>
              <w:bottom w:w="0" w:type="dxa"/>
              <w:right w:w="30" w:type="dxa"/>
            </w:tcMar>
            <w:vAlign w:val="bottom"/>
          </w:tcPr>
          <w:p w14:paraId="019C7B0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4</w:t>
            </w:r>
          </w:p>
        </w:tc>
        <w:tc>
          <w:tcPr>
            <w:tcW w:w="1263" w:type="dxa"/>
            <w:tcMar>
              <w:top w:w="0" w:type="dxa"/>
              <w:left w:w="30" w:type="dxa"/>
              <w:bottom w:w="0" w:type="dxa"/>
              <w:right w:w="30" w:type="dxa"/>
            </w:tcMar>
            <w:vAlign w:val="bottom"/>
          </w:tcPr>
          <w:p w14:paraId="3342959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2.37 x 10</w:t>
            </w:r>
            <w:r>
              <w:rPr>
                <w:rFonts w:ascii="Times New Roman" w:hAnsi="Times New Roman"/>
                <w:sz w:val="24"/>
                <w:szCs w:val="24"/>
                <w:vertAlign w:val="superscript"/>
              </w:rPr>
              <w:t>-18</w:t>
            </w:r>
          </w:p>
        </w:tc>
        <w:tc>
          <w:tcPr>
            <w:tcW w:w="1382" w:type="dxa"/>
            <w:tcMar>
              <w:top w:w="0" w:type="dxa"/>
              <w:left w:w="30" w:type="dxa"/>
              <w:bottom w:w="0" w:type="dxa"/>
              <w:right w:w="30" w:type="dxa"/>
            </w:tcMar>
            <w:vAlign w:val="bottom"/>
          </w:tcPr>
          <w:p w14:paraId="3656B9AB" w14:textId="77777777" w:rsidR="00A80EE0" w:rsidRDefault="00A80EE0">
            <w:pPr>
              <w:pStyle w:val="Standard1"/>
              <w:jc w:val="right"/>
              <w:rPr>
                <w:rFonts w:ascii="Times New Roman" w:hAnsi="Times New Roman"/>
                <w:sz w:val="24"/>
                <w:szCs w:val="24"/>
              </w:rPr>
            </w:pPr>
          </w:p>
        </w:tc>
      </w:tr>
      <w:tr w:rsidR="00A80EE0" w14:paraId="126481C4" w14:textId="77777777">
        <w:trPr>
          <w:trHeight w:hRule="exact" w:val="283"/>
        </w:trPr>
        <w:tc>
          <w:tcPr>
            <w:tcW w:w="1695" w:type="dxa"/>
            <w:tcMar>
              <w:top w:w="0" w:type="dxa"/>
              <w:left w:w="30" w:type="dxa"/>
              <w:bottom w:w="0" w:type="dxa"/>
              <w:right w:w="30" w:type="dxa"/>
            </w:tcMar>
            <w:vAlign w:val="bottom"/>
          </w:tcPr>
          <w:p w14:paraId="02D6E9B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P4</w:t>
            </w:r>
          </w:p>
        </w:tc>
        <w:tc>
          <w:tcPr>
            <w:tcW w:w="1230" w:type="dxa"/>
            <w:tcMar>
              <w:top w:w="0" w:type="dxa"/>
              <w:left w:w="30" w:type="dxa"/>
              <w:bottom w:w="0" w:type="dxa"/>
              <w:right w:w="30" w:type="dxa"/>
            </w:tcMar>
            <w:vAlign w:val="bottom"/>
          </w:tcPr>
          <w:p w14:paraId="5814B8C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210315</w:t>
            </w:r>
          </w:p>
        </w:tc>
        <w:tc>
          <w:tcPr>
            <w:tcW w:w="1018" w:type="dxa"/>
            <w:tcMar>
              <w:top w:w="0" w:type="dxa"/>
              <w:left w:w="30" w:type="dxa"/>
              <w:bottom w:w="0" w:type="dxa"/>
              <w:right w:w="30" w:type="dxa"/>
            </w:tcMar>
            <w:vAlign w:val="bottom"/>
          </w:tcPr>
          <w:p w14:paraId="32604FA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9093G</w:t>
            </w:r>
          </w:p>
        </w:tc>
        <w:tc>
          <w:tcPr>
            <w:tcW w:w="824" w:type="dxa"/>
            <w:tcMar>
              <w:top w:w="0" w:type="dxa"/>
              <w:left w:w="30" w:type="dxa"/>
              <w:bottom w:w="0" w:type="dxa"/>
              <w:right w:w="30" w:type="dxa"/>
            </w:tcMar>
            <w:vAlign w:val="bottom"/>
          </w:tcPr>
          <w:p w14:paraId="1AED638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2</w:t>
            </w:r>
          </w:p>
        </w:tc>
        <w:tc>
          <w:tcPr>
            <w:tcW w:w="838" w:type="dxa"/>
            <w:tcMar>
              <w:top w:w="0" w:type="dxa"/>
              <w:left w:w="30" w:type="dxa"/>
              <w:bottom w:w="0" w:type="dxa"/>
              <w:right w:w="30" w:type="dxa"/>
            </w:tcMar>
            <w:vAlign w:val="bottom"/>
          </w:tcPr>
          <w:p w14:paraId="74B34A0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02</w:t>
            </w:r>
          </w:p>
        </w:tc>
        <w:tc>
          <w:tcPr>
            <w:tcW w:w="825" w:type="dxa"/>
            <w:tcMar>
              <w:top w:w="0" w:type="dxa"/>
              <w:left w:w="30" w:type="dxa"/>
              <w:bottom w:w="0" w:type="dxa"/>
              <w:right w:w="30" w:type="dxa"/>
            </w:tcMar>
            <w:vAlign w:val="bottom"/>
          </w:tcPr>
          <w:p w14:paraId="0E2E7C8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1263" w:type="dxa"/>
            <w:tcMar>
              <w:top w:w="0" w:type="dxa"/>
              <w:left w:w="30" w:type="dxa"/>
              <w:bottom w:w="0" w:type="dxa"/>
              <w:right w:w="30" w:type="dxa"/>
            </w:tcMar>
            <w:vAlign w:val="bottom"/>
          </w:tcPr>
          <w:p w14:paraId="1AF8466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5.90 x 10</w:t>
            </w:r>
            <w:r>
              <w:rPr>
                <w:rFonts w:ascii="Times New Roman" w:hAnsi="Times New Roman"/>
                <w:sz w:val="24"/>
                <w:szCs w:val="24"/>
                <w:vertAlign w:val="superscript"/>
              </w:rPr>
              <w:t>-18</w:t>
            </w:r>
          </w:p>
        </w:tc>
        <w:tc>
          <w:tcPr>
            <w:tcW w:w="1382" w:type="dxa"/>
            <w:tcMar>
              <w:top w:w="0" w:type="dxa"/>
              <w:left w:w="30" w:type="dxa"/>
              <w:bottom w:w="0" w:type="dxa"/>
              <w:right w:w="30" w:type="dxa"/>
            </w:tcMar>
            <w:vAlign w:val="bottom"/>
          </w:tcPr>
          <w:p w14:paraId="45FB0818" w14:textId="77777777" w:rsidR="00A80EE0" w:rsidRDefault="00A80EE0">
            <w:pPr>
              <w:pStyle w:val="Standard1"/>
              <w:jc w:val="right"/>
              <w:rPr>
                <w:rFonts w:ascii="Times New Roman" w:hAnsi="Times New Roman"/>
                <w:sz w:val="24"/>
                <w:szCs w:val="24"/>
              </w:rPr>
            </w:pPr>
          </w:p>
        </w:tc>
      </w:tr>
      <w:tr w:rsidR="00A80EE0" w14:paraId="0765769B" w14:textId="77777777">
        <w:trPr>
          <w:trHeight w:hRule="exact" w:val="283"/>
        </w:trPr>
        <w:tc>
          <w:tcPr>
            <w:tcW w:w="1695" w:type="dxa"/>
            <w:tcMar>
              <w:top w:w="0" w:type="dxa"/>
              <w:left w:w="30" w:type="dxa"/>
              <w:bottom w:w="0" w:type="dxa"/>
              <w:right w:w="30" w:type="dxa"/>
            </w:tcMar>
            <w:vAlign w:val="bottom"/>
          </w:tcPr>
          <w:p w14:paraId="161350E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NF113A</w:t>
            </w:r>
          </w:p>
        </w:tc>
        <w:tc>
          <w:tcPr>
            <w:tcW w:w="1230" w:type="dxa"/>
            <w:tcMar>
              <w:top w:w="0" w:type="dxa"/>
              <w:left w:w="30" w:type="dxa"/>
              <w:bottom w:w="0" w:type="dxa"/>
              <w:right w:w="30" w:type="dxa"/>
            </w:tcMar>
            <w:vAlign w:val="bottom"/>
          </w:tcPr>
          <w:p w14:paraId="080D483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40196</w:t>
            </w:r>
          </w:p>
        </w:tc>
        <w:tc>
          <w:tcPr>
            <w:tcW w:w="1018" w:type="dxa"/>
            <w:tcMar>
              <w:top w:w="0" w:type="dxa"/>
              <w:left w:w="30" w:type="dxa"/>
              <w:bottom w:w="0" w:type="dxa"/>
              <w:right w:w="30" w:type="dxa"/>
            </w:tcMar>
            <w:vAlign w:val="bottom"/>
          </w:tcPr>
          <w:p w14:paraId="3297C94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11299C</w:t>
            </w:r>
          </w:p>
        </w:tc>
        <w:tc>
          <w:tcPr>
            <w:tcW w:w="824" w:type="dxa"/>
            <w:tcMar>
              <w:top w:w="0" w:type="dxa"/>
              <w:left w:w="30" w:type="dxa"/>
              <w:bottom w:w="0" w:type="dxa"/>
              <w:right w:w="30" w:type="dxa"/>
            </w:tcMar>
            <w:vAlign w:val="bottom"/>
          </w:tcPr>
          <w:p w14:paraId="5F09853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4</w:t>
            </w:r>
          </w:p>
        </w:tc>
        <w:tc>
          <w:tcPr>
            <w:tcW w:w="838" w:type="dxa"/>
            <w:tcMar>
              <w:top w:w="0" w:type="dxa"/>
              <w:left w:w="30" w:type="dxa"/>
              <w:bottom w:w="0" w:type="dxa"/>
              <w:right w:w="30" w:type="dxa"/>
            </w:tcMar>
            <w:vAlign w:val="bottom"/>
          </w:tcPr>
          <w:p w14:paraId="6CF9B44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20</w:t>
            </w:r>
          </w:p>
        </w:tc>
        <w:tc>
          <w:tcPr>
            <w:tcW w:w="825" w:type="dxa"/>
            <w:tcMar>
              <w:top w:w="0" w:type="dxa"/>
              <w:left w:w="30" w:type="dxa"/>
              <w:bottom w:w="0" w:type="dxa"/>
              <w:right w:w="30" w:type="dxa"/>
            </w:tcMar>
            <w:vAlign w:val="bottom"/>
          </w:tcPr>
          <w:p w14:paraId="0BB4254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4</w:t>
            </w:r>
          </w:p>
        </w:tc>
        <w:tc>
          <w:tcPr>
            <w:tcW w:w="1263" w:type="dxa"/>
            <w:tcMar>
              <w:top w:w="0" w:type="dxa"/>
              <w:left w:w="30" w:type="dxa"/>
              <w:bottom w:w="0" w:type="dxa"/>
              <w:right w:w="30" w:type="dxa"/>
            </w:tcMar>
            <w:vAlign w:val="bottom"/>
          </w:tcPr>
          <w:p w14:paraId="6669B75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04 x 10</w:t>
            </w:r>
            <w:r>
              <w:rPr>
                <w:rFonts w:ascii="Times New Roman" w:hAnsi="Times New Roman"/>
                <w:sz w:val="24"/>
                <w:szCs w:val="24"/>
                <w:vertAlign w:val="superscript"/>
              </w:rPr>
              <w:t>-17</w:t>
            </w:r>
          </w:p>
        </w:tc>
        <w:tc>
          <w:tcPr>
            <w:tcW w:w="1382" w:type="dxa"/>
            <w:tcMar>
              <w:top w:w="0" w:type="dxa"/>
              <w:left w:w="30" w:type="dxa"/>
              <w:bottom w:w="0" w:type="dxa"/>
              <w:right w:w="30" w:type="dxa"/>
            </w:tcMar>
            <w:vAlign w:val="bottom"/>
          </w:tcPr>
          <w:p w14:paraId="049F31CB" w14:textId="77777777" w:rsidR="00A80EE0" w:rsidRDefault="00A80EE0">
            <w:pPr>
              <w:pStyle w:val="Standard1"/>
              <w:jc w:val="right"/>
              <w:rPr>
                <w:rFonts w:ascii="Times New Roman" w:hAnsi="Times New Roman"/>
                <w:sz w:val="24"/>
                <w:szCs w:val="24"/>
              </w:rPr>
            </w:pPr>
          </w:p>
        </w:tc>
      </w:tr>
      <w:tr w:rsidR="00A80EE0" w14:paraId="58B0898F" w14:textId="77777777">
        <w:trPr>
          <w:trHeight w:hRule="exact" w:val="283"/>
        </w:trPr>
        <w:tc>
          <w:tcPr>
            <w:tcW w:w="1695" w:type="dxa"/>
            <w:tcMar>
              <w:top w:w="0" w:type="dxa"/>
              <w:left w:w="30" w:type="dxa"/>
              <w:bottom w:w="0" w:type="dxa"/>
              <w:right w:w="30" w:type="dxa"/>
            </w:tcMar>
            <w:vAlign w:val="bottom"/>
          </w:tcPr>
          <w:p w14:paraId="26FA949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NF113A</w:t>
            </w:r>
          </w:p>
        </w:tc>
        <w:tc>
          <w:tcPr>
            <w:tcW w:w="1230" w:type="dxa"/>
            <w:tcMar>
              <w:top w:w="0" w:type="dxa"/>
              <w:left w:w="30" w:type="dxa"/>
              <w:bottom w:w="0" w:type="dxa"/>
              <w:right w:w="30" w:type="dxa"/>
            </w:tcMar>
            <w:vAlign w:val="bottom"/>
          </w:tcPr>
          <w:p w14:paraId="142976A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40196</w:t>
            </w:r>
          </w:p>
        </w:tc>
        <w:tc>
          <w:tcPr>
            <w:tcW w:w="1018" w:type="dxa"/>
            <w:tcMar>
              <w:top w:w="0" w:type="dxa"/>
              <w:left w:w="30" w:type="dxa"/>
              <w:bottom w:w="0" w:type="dxa"/>
              <w:right w:w="30" w:type="dxa"/>
            </w:tcMar>
            <w:vAlign w:val="bottom"/>
          </w:tcPr>
          <w:p w14:paraId="756CDBB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1189C</w:t>
            </w:r>
          </w:p>
        </w:tc>
        <w:tc>
          <w:tcPr>
            <w:tcW w:w="824" w:type="dxa"/>
            <w:tcMar>
              <w:top w:w="0" w:type="dxa"/>
              <w:left w:w="30" w:type="dxa"/>
              <w:bottom w:w="0" w:type="dxa"/>
              <w:right w:w="30" w:type="dxa"/>
            </w:tcMar>
            <w:vAlign w:val="bottom"/>
          </w:tcPr>
          <w:p w14:paraId="5D5CFBD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3</w:t>
            </w:r>
          </w:p>
        </w:tc>
        <w:tc>
          <w:tcPr>
            <w:tcW w:w="838" w:type="dxa"/>
            <w:tcMar>
              <w:top w:w="0" w:type="dxa"/>
              <w:left w:w="30" w:type="dxa"/>
              <w:bottom w:w="0" w:type="dxa"/>
              <w:right w:w="30" w:type="dxa"/>
            </w:tcMar>
            <w:vAlign w:val="bottom"/>
          </w:tcPr>
          <w:p w14:paraId="2516133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23</w:t>
            </w:r>
          </w:p>
        </w:tc>
        <w:tc>
          <w:tcPr>
            <w:tcW w:w="825" w:type="dxa"/>
            <w:tcMar>
              <w:top w:w="0" w:type="dxa"/>
              <w:left w:w="30" w:type="dxa"/>
              <w:bottom w:w="0" w:type="dxa"/>
              <w:right w:w="30" w:type="dxa"/>
            </w:tcMar>
            <w:vAlign w:val="bottom"/>
          </w:tcPr>
          <w:p w14:paraId="3DA77F6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4</w:t>
            </w:r>
          </w:p>
        </w:tc>
        <w:tc>
          <w:tcPr>
            <w:tcW w:w="1263" w:type="dxa"/>
            <w:tcMar>
              <w:top w:w="0" w:type="dxa"/>
              <w:left w:w="30" w:type="dxa"/>
              <w:bottom w:w="0" w:type="dxa"/>
              <w:right w:w="30" w:type="dxa"/>
            </w:tcMar>
            <w:vAlign w:val="bottom"/>
          </w:tcPr>
          <w:p w14:paraId="437A9C0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06 x 10</w:t>
            </w:r>
            <w:r>
              <w:rPr>
                <w:rFonts w:ascii="Times New Roman" w:hAnsi="Times New Roman"/>
                <w:sz w:val="24"/>
                <w:szCs w:val="24"/>
                <w:vertAlign w:val="superscript"/>
              </w:rPr>
              <w:t>-17</w:t>
            </w:r>
          </w:p>
        </w:tc>
        <w:tc>
          <w:tcPr>
            <w:tcW w:w="1382" w:type="dxa"/>
            <w:tcMar>
              <w:top w:w="0" w:type="dxa"/>
              <w:left w:w="30" w:type="dxa"/>
              <w:bottom w:w="0" w:type="dxa"/>
              <w:right w:w="30" w:type="dxa"/>
            </w:tcMar>
            <w:vAlign w:val="bottom"/>
          </w:tcPr>
          <w:p w14:paraId="53128261" w14:textId="77777777" w:rsidR="00A80EE0" w:rsidRDefault="00A80EE0">
            <w:pPr>
              <w:pStyle w:val="Standard1"/>
              <w:jc w:val="right"/>
              <w:rPr>
                <w:rFonts w:ascii="Times New Roman" w:hAnsi="Times New Roman"/>
                <w:sz w:val="24"/>
                <w:szCs w:val="24"/>
              </w:rPr>
            </w:pPr>
          </w:p>
        </w:tc>
      </w:tr>
      <w:tr w:rsidR="00A80EE0" w14:paraId="0168CA47" w14:textId="77777777">
        <w:trPr>
          <w:trHeight w:hRule="exact" w:val="283"/>
        </w:trPr>
        <w:tc>
          <w:tcPr>
            <w:tcW w:w="1695" w:type="dxa"/>
            <w:tcMar>
              <w:top w:w="0" w:type="dxa"/>
              <w:left w:w="30" w:type="dxa"/>
              <w:bottom w:w="0" w:type="dxa"/>
              <w:right w:w="30" w:type="dxa"/>
            </w:tcMar>
            <w:vAlign w:val="bottom"/>
          </w:tcPr>
          <w:p w14:paraId="4B87F7B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P4</w:t>
            </w:r>
          </w:p>
        </w:tc>
        <w:tc>
          <w:tcPr>
            <w:tcW w:w="1230" w:type="dxa"/>
            <w:tcMar>
              <w:top w:w="0" w:type="dxa"/>
              <w:left w:w="30" w:type="dxa"/>
              <w:bottom w:w="0" w:type="dxa"/>
              <w:right w:w="30" w:type="dxa"/>
            </w:tcMar>
            <w:vAlign w:val="bottom"/>
          </w:tcPr>
          <w:p w14:paraId="4AEBF2B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210315</w:t>
            </w:r>
          </w:p>
        </w:tc>
        <w:tc>
          <w:tcPr>
            <w:tcW w:w="1018" w:type="dxa"/>
            <w:tcMar>
              <w:top w:w="0" w:type="dxa"/>
              <w:left w:w="30" w:type="dxa"/>
              <w:bottom w:w="0" w:type="dxa"/>
              <w:right w:w="30" w:type="dxa"/>
            </w:tcMar>
            <w:vAlign w:val="bottom"/>
          </w:tcPr>
          <w:p w14:paraId="49DFE45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9903C</w:t>
            </w:r>
          </w:p>
        </w:tc>
        <w:tc>
          <w:tcPr>
            <w:tcW w:w="824" w:type="dxa"/>
            <w:tcMar>
              <w:top w:w="0" w:type="dxa"/>
              <w:left w:w="30" w:type="dxa"/>
              <w:bottom w:w="0" w:type="dxa"/>
              <w:right w:w="30" w:type="dxa"/>
            </w:tcMar>
            <w:vAlign w:val="bottom"/>
          </w:tcPr>
          <w:p w14:paraId="4414EEB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2</w:t>
            </w:r>
          </w:p>
        </w:tc>
        <w:tc>
          <w:tcPr>
            <w:tcW w:w="838" w:type="dxa"/>
            <w:tcMar>
              <w:top w:w="0" w:type="dxa"/>
              <w:left w:w="30" w:type="dxa"/>
              <w:bottom w:w="0" w:type="dxa"/>
              <w:right w:w="30" w:type="dxa"/>
            </w:tcMar>
            <w:vAlign w:val="bottom"/>
          </w:tcPr>
          <w:p w14:paraId="541CD2C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06</w:t>
            </w:r>
          </w:p>
        </w:tc>
        <w:tc>
          <w:tcPr>
            <w:tcW w:w="825" w:type="dxa"/>
            <w:tcMar>
              <w:top w:w="0" w:type="dxa"/>
              <w:left w:w="30" w:type="dxa"/>
              <w:bottom w:w="0" w:type="dxa"/>
              <w:right w:w="30" w:type="dxa"/>
            </w:tcMar>
            <w:vAlign w:val="bottom"/>
          </w:tcPr>
          <w:p w14:paraId="7587F8A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1263" w:type="dxa"/>
            <w:tcMar>
              <w:top w:w="0" w:type="dxa"/>
              <w:left w:w="30" w:type="dxa"/>
              <w:bottom w:w="0" w:type="dxa"/>
              <w:right w:w="30" w:type="dxa"/>
            </w:tcMar>
            <w:vAlign w:val="bottom"/>
          </w:tcPr>
          <w:p w14:paraId="06302DE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34 x 10</w:t>
            </w:r>
            <w:r>
              <w:rPr>
                <w:rFonts w:ascii="Times New Roman" w:hAnsi="Times New Roman"/>
                <w:sz w:val="24"/>
                <w:szCs w:val="24"/>
                <w:vertAlign w:val="superscript"/>
              </w:rPr>
              <w:t>-17</w:t>
            </w:r>
          </w:p>
        </w:tc>
        <w:tc>
          <w:tcPr>
            <w:tcW w:w="1382" w:type="dxa"/>
            <w:tcMar>
              <w:top w:w="0" w:type="dxa"/>
              <w:left w:w="30" w:type="dxa"/>
              <w:bottom w:w="0" w:type="dxa"/>
              <w:right w:w="30" w:type="dxa"/>
            </w:tcMar>
            <w:vAlign w:val="bottom"/>
          </w:tcPr>
          <w:p w14:paraId="62486C05" w14:textId="77777777" w:rsidR="00A80EE0" w:rsidRDefault="00A80EE0">
            <w:pPr>
              <w:pStyle w:val="Standard1"/>
              <w:jc w:val="right"/>
              <w:rPr>
                <w:rFonts w:ascii="Times New Roman" w:hAnsi="Times New Roman"/>
                <w:sz w:val="24"/>
                <w:szCs w:val="24"/>
              </w:rPr>
            </w:pPr>
          </w:p>
        </w:tc>
      </w:tr>
      <w:tr w:rsidR="00A80EE0" w14:paraId="7B0E7B8D" w14:textId="77777777">
        <w:trPr>
          <w:trHeight w:hRule="exact" w:val="283"/>
        </w:trPr>
        <w:tc>
          <w:tcPr>
            <w:tcW w:w="1695" w:type="dxa"/>
            <w:tcMar>
              <w:top w:w="0" w:type="dxa"/>
              <w:left w:w="30" w:type="dxa"/>
              <w:bottom w:w="0" w:type="dxa"/>
              <w:right w:w="30" w:type="dxa"/>
            </w:tcMar>
            <w:vAlign w:val="bottom"/>
          </w:tcPr>
          <w:p w14:paraId="5797ACA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P4</w:t>
            </w:r>
          </w:p>
        </w:tc>
        <w:tc>
          <w:tcPr>
            <w:tcW w:w="1230" w:type="dxa"/>
            <w:tcMar>
              <w:top w:w="0" w:type="dxa"/>
              <w:left w:w="30" w:type="dxa"/>
              <w:bottom w:w="0" w:type="dxa"/>
              <w:right w:w="30" w:type="dxa"/>
            </w:tcMar>
            <w:vAlign w:val="bottom"/>
          </w:tcPr>
          <w:p w14:paraId="61365C1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210315</w:t>
            </w:r>
          </w:p>
        </w:tc>
        <w:tc>
          <w:tcPr>
            <w:tcW w:w="1018" w:type="dxa"/>
            <w:tcMar>
              <w:top w:w="0" w:type="dxa"/>
              <w:left w:w="30" w:type="dxa"/>
              <w:bottom w:w="0" w:type="dxa"/>
              <w:right w:w="30" w:type="dxa"/>
            </w:tcMar>
            <w:vAlign w:val="bottom"/>
          </w:tcPr>
          <w:p w14:paraId="3E9BAA4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14798C</w:t>
            </w:r>
          </w:p>
        </w:tc>
        <w:tc>
          <w:tcPr>
            <w:tcW w:w="824" w:type="dxa"/>
            <w:tcMar>
              <w:top w:w="0" w:type="dxa"/>
              <w:left w:w="30" w:type="dxa"/>
              <w:bottom w:w="0" w:type="dxa"/>
              <w:right w:w="30" w:type="dxa"/>
            </w:tcMar>
            <w:vAlign w:val="bottom"/>
          </w:tcPr>
          <w:p w14:paraId="538EBDC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0</w:t>
            </w:r>
          </w:p>
        </w:tc>
        <w:tc>
          <w:tcPr>
            <w:tcW w:w="838" w:type="dxa"/>
            <w:tcMar>
              <w:top w:w="0" w:type="dxa"/>
              <w:left w:w="30" w:type="dxa"/>
              <w:bottom w:w="0" w:type="dxa"/>
              <w:right w:w="30" w:type="dxa"/>
            </w:tcMar>
            <w:vAlign w:val="bottom"/>
          </w:tcPr>
          <w:p w14:paraId="74243EB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60</w:t>
            </w:r>
          </w:p>
        </w:tc>
        <w:tc>
          <w:tcPr>
            <w:tcW w:w="825" w:type="dxa"/>
            <w:tcMar>
              <w:top w:w="0" w:type="dxa"/>
              <w:left w:w="30" w:type="dxa"/>
              <w:bottom w:w="0" w:type="dxa"/>
              <w:right w:w="30" w:type="dxa"/>
            </w:tcMar>
            <w:vAlign w:val="bottom"/>
          </w:tcPr>
          <w:p w14:paraId="45E2377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7</w:t>
            </w:r>
          </w:p>
        </w:tc>
        <w:tc>
          <w:tcPr>
            <w:tcW w:w="1263" w:type="dxa"/>
            <w:tcMar>
              <w:top w:w="0" w:type="dxa"/>
              <w:left w:w="30" w:type="dxa"/>
              <w:bottom w:w="0" w:type="dxa"/>
              <w:right w:w="30" w:type="dxa"/>
            </w:tcMar>
            <w:vAlign w:val="bottom"/>
          </w:tcPr>
          <w:p w14:paraId="750CEDB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09 x 10</w:t>
            </w:r>
            <w:r>
              <w:rPr>
                <w:rFonts w:ascii="Times New Roman" w:hAnsi="Times New Roman"/>
                <w:sz w:val="24"/>
                <w:szCs w:val="24"/>
                <w:vertAlign w:val="superscript"/>
              </w:rPr>
              <w:t>-15</w:t>
            </w:r>
          </w:p>
        </w:tc>
        <w:tc>
          <w:tcPr>
            <w:tcW w:w="1382" w:type="dxa"/>
            <w:tcMar>
              <w:top w:w="0" w:type="dxa"/>
              <w:left w:w="30" w:type="dxa"/>
              <w:bottom w:w="0" w:type="dxa"/>
              <w:right w:w="30" w:type="dxa"/>
            </w:tcMar>
            <w:vAlign w:val="bottom"/>
          </w:tcPr>
          <w:p w14:paraId="4101652C" w14:textId="77777777" w:rsidR="00A80EE0" w:rsidRDefault="00A80EE0">
            <w:pPr>
              <w:pStyle w:val="Standard1"/>
              <w:jc w:val="right"/>
              <w:rPr>
                <w:rFonts w:ascii="Times New Roman" w:hAnsi="Times New Roman"/>
                <w:sz w:val="24"/>
                <w:szCs w:val="24"/>
              </w:rPr>
            </w:pPr>
          </w:p>
        </w:tc>
      </w:tr>
      <w:tr w:rsidR="00A80EE0" w14:paraId="38FF5BAB" w14:textId="77777777">
        <w:trPr>
          <w:trHeight w:hRule="exact" w:val="283"/>
        </w:trPr>
        <w:tc>
          <w:tcPr>
            <w:tcW w:w="1695" w:type="dxa"/>
            <w:tcMar>
              <w:top w:w="0" w:type="dxa"/>
              <w:left w:w="30" w:type="dxa"/>
              <w:bottom w:w="0" w:type="dxa"/>
              <w:right w:w="30" w:type="dxa"/>
            </w:tcMar>
            <w:vAlign w:val="bottom"/>
          </w:tcPr>
          <w:p w14:paraId="52447F4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NF113A</w:t>
            </w:r>
          </w:p>
        </w:tc>
        <w:tc>
          <w:tcPr>
            <w:tcW w:w="1230" w:type="dxa"/>
            <w:tcMar>
              <w:top w:w="0" w:type="dxa"/>
              <w:left w:w="30" w:type="dxa"/>
              <w:bottom w:w="0" w:type="dxa"/>
              <w:right w:w="30" w:type="dxa"/>
            </w:tcMar>
            <w:vAlign w:val="bottom"/>
          </w:tcPr>
          <w:p w14:paraId="3475881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40196</w:t>
            </w:r>
          </w:p>
        </w:tc>
        <w:tc>
          <w:tcPr>
            <w:tcW w:w="1018" w:type="dxa"/>
            <w:tcMar>
              <w:top w:w="0" w:type="dxa"/>
              <w:left w:w="30" w:type="dxa"/>
              <w:bottom w:w="0" w:type="dxa"/>
              <w:right w:w="30" w:type="dxa"/>
            </w:tcMar>
            <w:vAlign w:val="bottom"/>
          </w:tcPr>
          <w:p w14:paraId="42F1899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16224C</w:t>
            </w:r>
          </w:p>
        </w:tc>
        <w:tc>
          <w:tcPr>
            <w:tcW w:w="824" w:type="dxa"/>
            <w:tcMar>
              <w:top w:w="0" w:type="dxa"/>
              <w:left w:w="30" w:type="dxa"/>
              <w:bottom w:w="0" w:type="dxa"/>
              <w:right w:w="30" w:type="dxa"/>
            </w:tcMar>
            <w:vAlign w:val="bottom"/>
          </w:tcPr>
          <w:p w14:paraId="1FF270B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5</w:t>
            </w:r>
          </w:p>
        </w:tc>
        <w:tc>
          <w:tcPr>
            <w:tcW w:w="838" w:type="dxa"/>
            <w:tcMar>
              <w:top w:w="0" w:type="dxa"/>
              <w:left w:w="30" w:type="dxa"/>
              <w:bottom w:w="0" w:type="dxa"/>
              <w:right w:w="30" w:type="dxa"/>
            </w:tcMar>
            <w:vAlign w:val="bottom"/>
          </w:tcPr>
          <w:p w14:paraId="5222834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96</w:t>
            </w:r>
          </w:p>
        </w:tc>
        <w:tc>
          <w:tcPr>
            <w:tcW w:w="825" w:type="dxa"/>
            <w:tcMar>
              <w:top w:w="0" w:type="dxa"/>
              <w:left w:w="30" w:type="dxa"/>
              <w:bottom w:w="0" w:type="dxa"/>
              <w:right w:w="30" w:type="dxa"/>
            </w:tcMar>
            <w:vAlign w:val="bottom"/>
          </w:tcPr>
          <w:p w14:paraId="0B37AEC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3</w:t>
            </w:r>
          </w:p>
        </w:tc>
        <w:tc>
          <w:tcPr>
            <w:tcW w:w="1263" w:type="dxa"/>
            <w:tcMar>
              <w:top w:w="0" w:type="dxa"/>
              <w:left w:w="30" w:type="dxa"/>
              <w:bottom w:w="0" w:type="dxa"/>
              <w:right w:w="30" w:type="dxa"/>
            </w:tcMar>
            <w:vAlign w:val="bottom"/>
          </w:tcPr>
          <w:p w14:paraId="0014860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7.67 x 10</w:t>
            </w:r>
            <w:r>
              <w:rPr>
                <w:rFonts w:ascii="Times New Roman" w:hAnsi="Times New Roman"/>
                <w:sz w:val="24"/>
                <w:szCs w:val="24"/>
                <w:vertAlign w:val="superscript"/>
              </w:rPr>
              <w:t>-14</w:t>
            </w:r>
          </w:p>
        </w:tc>
        <w:tc>
          <w:tcPr>
            <w:tcW w:w="1382" w:type="dxa"/>
            <w:tcMar>
              <w:top w:w="0" w:type="dxa"/>
              <w:left w:w="30" w:type="dxa"/>
              <w:bottom w:w="0" w:type="dxa"/>
              <w:right w:w="30" w:type="dxa"/>
            </w:tcMar>
            <w:vAlign w:val="bottom"/>
          </w:tcPr>
          <w:p w14:paraId="4B99056E" w14:textId="77777777" w:rsidR="00A80EE0" w:rsidRDefault="00A80EE0">
            <w:pPr>
              <w:pStyle w:val="Standard1"/>
              <w:jc w:val="right"/>
              <w:rPr>
                <w:rFonts w:ascii="Times New Roman" w:hAnsi="Times New Roman"/>
                <w:sz w:val="24"/>
                <w:szCs w:val="24"/>
              </w:rPr>
            </w:pPr>
          </w:p>
        </w:tc>
      </w:tr>
      <w:tr w:rsidR="00A80EE0" w14:paraId="71498148" w14:textId="77777777">
        <w:trPr>
          <w:trHeight w:hRule="exact" w:val="283"/>
        </w:trPr>
        <w:tc>
          <w:tcPr>
            <w:tcW w:w="1695" w:type="dxa"/>
            <w:tcMar>
              <w:top w:w="0" w:type="dxa"/>
              <w:left w:w="30" w:type="dxa"/>
              <w:bottom w:w="0" w:type="dxa"/>
              <w:right w:w="30" w:type="dxa"/>
            </w:tcMar>
            <w:vAlign w:val="bottom"/>
          </w:tcPr>
          <w:p w14:paraId="11ACCB9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w:t>
            </w:r>
          </w:p>
        </w:tc>
        <w:tc>
          <w:tcPr>
            <w:tcW w:w="1230" w:type="dxa"/>
            <w:tcMar>
              <w:top w:w="0" w:type="dxa"/>
              <w:left w:w="30" w:type="dxa"/>
              <w:bottom w:w="0" w:type="dxa"/>
              <w:right w:w="30" w:type="dxa"/>
            </w:tcMar>
            <w:vAlign w:val="bottom"/>
          </w:tcPr>
          <w:p w14:paraId="5206F9F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7040068</w:t>
            </w:r>
          </w:p>
        </w:tc>
        <w:tc>
          <w:tcPr>
            <w:tcW w:w="1018" w:type="dxa"/>
            <w:tcMar>
              <w:top w:w="0" w:type="dxa"/>
              <w:left w:w="30" w:type="dxa"/>
              <w:bottom w:w="0" w:type="dxa"/>
              <w:right w:w="30" w:type="dxa"/>
            </w:tcMar>
            <w:vAlign w:val="bottom"/>
          </w:tcPr>
          <w:p w14:paraId="53B616F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G9055A</w:t>
            </w:r>
          </w:p>
        </w:tc>
        <w:tc>
          <w:tcPr>
            <w:tcW w:w="824" w:type="dxa"/>
            <w:tcMar>
              <w:top w:w="0" w:type="dxa"/>
              <w:left w:w="30" w:type="dxa"/>
              <w:bottom w:w="0" w:type="dxa"/>
              <w:right w:w="30" w:type="dxa"/>
            </w:tcMar>
            <w:vAlign w:val="bottom"/>
          </w:tcPr>
          <w:p w14:paraId="4D79E28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4</w:t>
            </w:r>
          </w:p>
        </w:tc>
        <w:tc>
          <w:tcPr>
            <w:tcW w:w="838" w:type="dxa"/>
            <w:tcMar>
              <w:top w:w="0" w:type="dxa"/>
              <w:left w:w="30" w:type="dxa"/>
              <w:bottom w:w="0" w:type="dxa"/>
              <w:right w:w="30" w:type="dxa"/>
            </w:tcMar>
            <w:vAlign w:val="bottom"/>
          </w:tcPr>
          <w:p w14:paraId="790BF9A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92</w:t>
            </w:r>
          </w:p>
        </w:tc>
        <w:tc>
          <w:tcPr>
            <w:tcW w:w="825" w:type="dxa"/>
            <w:tcMar>
              <w:top w:w="0" w:type="dxa"/>
              <w:left w:w="30" w:type="dxa"/>
              <w:bottom w:w="0" w:type="dxa"/>
              <w:right w:w="30" w:type="dxa"/>
            </w:tcMar>
            <w:vAlign w:val="bottom"/>
          </w:tcPr>
          <w:p w14:paraId="3195311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1263" w:type="dxa"/>
            <w:tcMar>
              <w:top w:w="0" w:type="dxa"/>
              <w:left w:w="30" w:type="dxa"/>
              <w:bottom w:w="0" w:type="dxa"/>
              <w:right w:w="30" w:type="dxa"/>
            </w:tcMar>
            <w:vAlign w:val="bottom"/>
          </w:tcPr>
          <w:p w14:paraId="6E12E97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34 x 10</w:t>
            </w:r>
            <w:r>
              <w:rPr>
                <w:rFonts w:ascii="Times New Roman" w:hAnsi="Times New Roman"/>
                <w:sz w:val="24"/>
                <w:szCs w:val="24"/>
                <w:vertAlign w:val="superscript"/>
              </w:rPr>
              <w:t>-13</w:t>
            </w:r>
          </w:p>
        </w:tc>
        <w:tc>
          <w:tcPr>
            <w:tcW w:w="1382" w:type="dxa"/>
            <w:tcMar>
              <w:top w:w="0" w:type="dxa"/>
              <w:left w:w="30" w:type="dxa"/>
              <w:bottom w:w="0" w:type="dxa"/>
              <w:right w:w="30" w:type="dxa"/>
            </w:tcMar>
            <w:vAlign w:val="bottom"/>
          </w:tcPr>
          <w:p w14:paraId="1299C43A" w14:textId="77777777" w:rsidR="00A80EE0" w:rsidRDefault="00A80EE0">
            <w:pPr>
              <w:pStyle w:val="Standard1"/>
              <w:jc w:val="right"/>
              <w:rPr>
                <w:rFonts w:ascii="Times New Roman" w:hAnsi="Times New Roman"/>
                <w:sz w:val="24"/>
                <w:szCs w:val="24"/>
              </w:rPr>
            </w:pPr>
          </w:p>
        </w:tc>
      </w:tr>
      <w:tr w:rsidR="00A80EE0" w14:paraId="514CDF2D" w14:textId="77777777">
        <w:trPr>
          <w:trHeight w:hRule="exact" w:val="283"/>
        </w:trPr>
        <w:tc>
          <w:tcPr>
            <w:tcW w:w="1695" w:type="dxa"/>
            <w:tcMar>
              <w:top w:w="0" w:type="dxa"/>
              <w:left w:w="30" w:type="dxa"/>
              <w:bottom w:w="0" w:type="dxa"/>
              <w:right w:w="30" w:type="dxa"/>
            </w:tcMar>
            <w:vAlign w:val="bottom"/>
          </w:tcPr>
          <w:p w14:paraId="69B13BE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P4</w:t>
            </w:r>
          </w:p>
        </w:tc>
        <w:tc>
          <w:tcPr>
            <w:tcW w:w="1230" w:type="dxa"/>
            <w:tcMar>
              <w:top w:w="0" w:type="dxa"/>
              <w:left w:w="30" w:type="dxa"/>
              <w:bottom w:w="0" w:type="dxa"/>
              <w:right w:w="30" w:type="dxa"/>
            </w:tcMar>
            <w:vAlign w:val="bottom"/>
          </w:tcPr>
          <w:p w14:paraId="7F56489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210315</w:t>
            </w:r>
          </w:p>
        </w:tc>
        <w:tc>
          <w:tcPr>
            <w:tcW w:w="1018" w:type="dxa"/>
            <w:tcMar>
              <w:top w:w="0" w:type="dxa"/>
              <w:left w:w="30" w:type="dxa"/>
              <w:bottom w:w="0" w:type="dxa"/>
              <w:right w:w="30" w:type="dxa"/>
            </w:tcMar>
            <w:vAlign w:val="bottom"/>
          </w:tcPr>
          <w:p w14:paraId="4264435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1811G</w:t>
            </w:r>
          </w:p>
        </w:tc>
        <w:tc>
          <w:tcPr>
            <w:tcW w:w="824" w:type="dxa"/>
            <w:tcMar>
              <w:top w:w="0" w:type="dxa"/>
              <w:left w:w="30" w:type="dxa"/>
              <w:bottom w:w="0" w:type="dxa"/>
              <w:right w:w="30" w:type="dxa"/>
            </w:tcMar>
            <w:vAlign w:val="bottom"/>
          </w:tcPr>
          <w:p w14:paraId="794C073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8</w:t>
            </w:r>
          </w:p>
        </w:tc>
        <w:tc>
          <w:tcPr>
            <w:tcW w:w="838" w:type="dxa"/>
            <w:tcMar>
              <w:top w:w="0" w:type="dxa"/>
              <w:left w:w="30" w:type="dxa"/>
              <w:bottom w:w="0" w:type="dxa"/>
              <w:right w:w="30" w:type="dxa"/>
            </w:tcMar>
            <w:vAlign w:val="bottom"/>
          </w:tcPr>
          <w:p w14:paraId="182EDF3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49</w:t>
            </w:r>
          </w:p>
        </w:tc>
        <w:tc>
          <w:tcPr>
            <w:tcW w:w="825" w:type="dxa"/>
            <w:tcMar>
              <w:top w:w="0" w:type="dxa"/>
              <w:left w:w="30" w:type="dxa"/>
              <w:bottom w:w="0" w:type="dxa"/>
              <w:right w:w="30" w:type="dxa"/>
            </w:tcMar>
            <w:vAlign w:val="bottom"/>
          </w:tcPr>
          <w:p w14:paraId="7FCDF78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7</w:t>
            </w:r>
          </w:p>
        </w:tc>
        <w:tc>
          <w:tcPr>
            <w:tcW w:w="1263" w:type="dxa"/>
            <w:tcMar>
              <w:top w:w="0" w:type="dxa"/>
              <w:left w:w="30" w:type="dxa"/>
              <w:bottom w:w="0" w:type="dxa"/>
              <w:right w:w="30" w:type="dxa"/>
            </w:tcMar>
            <w:vAlign w:val="bottom"/>
          </w:tcPr>
          <w:p w14:paraId="4D7F2CC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38 x 10</w:t>
            </w:r>
            <w:r>
              <w:rPr>
                <w:rFonts w:ascii="Times New Roman" w:hAnsi="Times New Roman"/>
                <w:sz w:val="24"/>
                <w:szCs w:val="24"/>
                <w:vertAlign w:val="superscript"/>
              </w:rPr>
              <w:t>-13</w:t>
            </w:r>
          </w:p>
        </w:tc>
        <w:tc>
          <w:tcPr>
            <w:tcW w:w="1382" w:type="dxa"/>
            <w:tcMar>
              <w:top w:w="0" w:type="dxa"/>
              <w:left w:w="30" w:type="dxa"/>
              <w:bottom w:w="0" w:type="dxa"/>
              <w:right w:w="30" w:type="dxa"/>
            </w:tcMar>
            <w:vAlign w:val="bottom"/>
          </w:tcPr>
          <w:p w14:paraId="4DDBEF00" w14:textId="77777777" w:rsidR="00A80EE0" w:rsidRDefault="00A80EE0">
            <w:pPr>
              <w:pStyle w:val="Standard1"/>
              <w:jc w:val="right"/>
              <w:rPr>
                <w:rFonts w:ascii="Times New Roman" w:hAnsi="Times New Roman"/>
                <w:sz w:val="24"/>
                <w:szCs w:val="24"/>
              </w:rPr>
            </w:pPr>
          </w:p>
        </w:tc>
      </w:tr>
      <w:tr w:rsidR="00A80EE0" w14:paraId="29D649A7" w14:textId="77777777">
        <w:trPr>
          <w:trHeight w:hRule="exact" w:val="283"/>
        </w:trPr>
        <w:tc>
          <w:tcPr>
            <w:tcW w:w="1695" w:type="dxa"/>
            <w:tcMar>
              <w:top w:w="0" w:type="dxa"/>
              <w:left w:w="30" w:type="dxa"/>
              <w:bottom w:w="0" w:type="dxa"/>
              <w:right w:w="30" w:type="dxa"/>
            </w:tcMar>
            <w:vAlign w:val="bottom"/>
          </w:tcPr>
          <w:p w14:paraId="4B59B0D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CRLS1</w:t>
            </w:r>
          </w:p>
        </w:tc>
        <w:tc>
          <w:tcPr>
            <w:tcW w:w="1230" w:type="dxa"/>
            <w:tcMar>
              <w:top w:w="0" w:type="dxa"/>
              <w:left w:w="30" w:type="dxa"/>
              <w:bottom w:w="0" w:type="dxa"/>
              <w:right w:w="30" w:type="dxa"/>
            </w:tcMar>
            <w:vAlign w:val="bottom"/>
          </w:tcPr>
          <w:p w14:paraId="1103A61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2710446</w:t>
            </w:r>
          </w:p>
        </w:tc>
        <w:tc>
          <w:tcPr>
            <w:tcW w:w="1018" w:type="dxa"/>
            <w:tcMar>
              <w:top w:w="0" w:type="dxa"/>
              <w:left w:w="30" w:type="dxa"/>
              <w:bottom w:w="0" w:type="dxa"/>
              <w:right w:w="30" w:type="dxa"/>
            </w:tcMar>
            <w:vAlign w:val="bottom"/>
          </w:tcPr>
          <w:p w14:paraId="724A3BE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8869G</w:t>
            </w:r>
          </w:p>
        </w:tc>
        <w:tc>
          <w:tcPr>
            <w:tcW w:w="824" w:type="dxa"/>
            <w:tcMar>
              <w:top w:w="0" w:type="dxa"/>
              <w:left w:w="30" w:type="dxa"/>
              <w:bottom w:w="0" w:type="dxa"/>
              <w:right w:w="30" w:type="dxa"/>
            </w:tcMar>
            <w:vAlign w:val="bottom"/>
          </w:tcPr>
          <w:p w14:paraId="3B4BA5B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2</w:t>
            </w:r>
          </w:p>
        </w:tc>
        <w:tc>
          <w:tcPr>
            <w:tcW w:w="838" w:type="dxa"/>
            <w:tcMar>
              <w:top w:w="0" w:type="dxa"/>
              <w:left w:w="30" w:type="dxa"/>
              <w:bottom w:w="0" w:type="dxa"/>
              <w:right w:w="30" w:type="dxa"/>
            </w:tcMar>
            <w:vAlign w:val="bottom"/>
          </w:tcPr>
          <w:p w14:paraId="764BB70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76</w:t>
            </w:r>
          </w:p>
        </w:tc>
        <w:tc>
          <w:tcPr>
            <w:tcW w:w="825" w:type="dxa"/>
            <w:tcMar>
              <w:top w:w="0" w:type="dxa"/>
              <w:left w:w="30" w:type="dxa"/>
              <w:bottom w:w="0" w:type="dxa"/>
              <w:right w:w="30" w:type="dxa"/>
            </w:tcMar>
            <w:vAlign w:val="bottom"/>
          </w:tcPr>
          <w:p w14:paraId="71A01CB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0</w:t>
            </w:r>
          </w:p>
        </w:tc>
        <w:tc>
          <w:tcPr>
            <w:tcW w:w="1263" w:type="dxa"/>
            <w:tcMar>
              <w:top w:w="0" w:type="dxa"/>
              <w:left w:w="30" w:type="dxa"/>
              <w:bottom w:w="0" w:type="dxa"/>
              <w:right w:w="30" w:type="dxa"/>
            </w:tcMar>
            <w:vAlign w:val="bottom"/>
          </w:tcPr>
          <w:p w14:paraId="77B4D78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2.96 x 10</w:t>
            </w:r>
            <w:r>
              <w:rPr>
                <w:rFonts w:ascii="Times New Roman" w:hAnsi="Times New Roman"/>
                <w:sz w:val="24"/>
                <w:szCs w:val="24"/>
                <w:vertAlign w:val="superscript"/>
              </w:rPr>
              <w:t>-13</w:t>
            </w:r>
          </w:p>
        </w:tc>
        <w:tc>
          <w:tcPr>
            <w:tcW w:w="1382" w:type="dxa"/>
            <w:tcMar>
              <w:top w:w="0" w:type="dxa"/>
              <w:left w:w="30" w:type="dxa"/>
              <w:bottom w:w="0" w:type="dxa"/>
              <w:right w:w="30" w:type="dxa"/>
            </w:tcMar>
            <w:vAlign w:val="bottom"/>
          </w:tcPr>
          <w:p w14:paraId="3461D779" w14:textId="77777777" w:rsidR="00A80EE0" w:rsidRDefault="00A80EE0">
            <w:pPr>
              <w:pStyle w:val="Standard1"/>
              <w:jc w:val="right"/>
              <w:rPr>
                <w:rFonts w:ascii="Times New Roman" w:hAnsi="Times New Roman"/>
                <w:sz w:val="24"/>
                <w:szCs w:val="24"/>
              </w:rPr>
            </w:pPr>
          </w:p>
        </w:tc>
      </w:tr>
      <w:tr w:rsidR="00A80EE0" w14:paraId="1CF95D0F" w14:textId="77777777">
        <w:trPr>
          <w:trHeight w:hRule="exact" w:val="283"/>
        </w:trPr>
        <w:tc>
          <w:tcPr>
            <w:tcW w:w="1695" w:type="dxa"/>
            <w:tcMar>
              <w:top w:w="0" w:type="dxa"/>
              <w:left w:w="30" w:type="dxa"/>
              <w:bottom w:w="0" w:type="dxa"/>
              <w:right w:w="30" w:type="dxa"/>
            </w:tcMar>
            <w:vAlign w:val="bottom"/>
          </w:tcPr>
          <w:p w14:paraId="5C769B8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CRLS1</w:t>
            </w:r>
          </w:p>
        </w:tc>
        <w:tc>
          <w:tcPr>
            <w:tcW w:w="1230" w:type="dxa"/>
            <w:tcMar>
              <w:top w:w="0" w:type="dxa"/>
              <w:left w:w="30" w:type="dxa"/>
              <w:bottom w:w="0" w:type="dxa"/>
              <w:right w:w="30" w:type="dxa"/>
            </w:tcMar>
            <w:vAlign w:val="bottom"/>
          </w:tcPr>
          <w:p w14:paraId="2B23FC3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2710446</w:t>
            </w:r>
          </w:p>
        </w:tc>
        <w:tc>
          <w:tcPr>
            <w:tcW w:w="1018" w:type="dxa"/>
            <w:tcMar>
              <w:top w:w="0" w:type="dxa"/>
              <w:left w:w="30" w:type="dxa"/>
              <w:bottom w:w="0" w:type="dxa"/>
              <w:right w:w="30" w:type="dxa"/>
            </w:tcMar>
            <w:vAlign w:val="bottom"/>
          </w:tcPr>
          <w:p w14:paraId="03A16BB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4639C</w:t>
            </w:r>
          </w:p>
        </w:tc>
        <w:tc>
          <w:tcPr>
            <w:tcW w:w="824" w:type="dxa"/>
            <w:tcMar>
              <w:top w:w="0" w:type="dxa"/>
              <w:left w:w="30" w:type="dxa"/>
              <w:bottom w:w="0" w:type="dxa"/>
              <w:right w:w="30" w:type="dxa"/>
            </w:tcMar>
            <w:vAlign w:val="bottom"/>
          </w:tcPr>
          <w:p w14:paraId="2566636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2</w:t>
            </w:r>
          </w:p>
        </w:tc>
        <w:tc>
          <w:tcPr>
            <w:tcW w:w="838" w:type="dxa"/>
            <w:tcMar>
              <w:top w:w="0" w:type="dxa"/>
              <w:left w:w="30" w:type="dxa"/>
              <w:bottom w:w="0" w:type="dxa"/>
              <w:right w:w="30" w:type="dxa"/>
            </w:tcMar>
            <w:vAlign w:val="bottom"/>
          </w:tcPr>
          <w:p w14:paraId="3268787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76</w:t>
            </w:r>
          </w:p>
        </w:tc>
        <w:tc>
          <w:tcPr>
            <w:tcW w:w="825" w:type="dxa"/>
            <w:tcMar>
              <w:top w:w="0" w:type="dxa"/>
              <w:left w:w="30" w:type="dxa"/>
              <w:bottom w:w="0" w:type="dxa"/>
              <w:right w:w="30" w:type="dxa"/>
            </w:tcMar>
            <w:vAlign w:val="bottom"/>
          </w:tcPr>
          <w:p w14:paraId="0710ABC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0</w:t>
            </w:r>
          </w:p>
        </w:tc>
        <w:tc>
          <w:tcPr>
            <w:tcW w:w="1263" w:type="dxa"/>
            <w:tcMar>
              <w:top w:w="0" w:type="dxa"/>
              <w:left w:w="30" w:type="dxa"/>
              <w:bottom w:w="0" w:type="dxa"/>
              <w:right w:w="30" w:type="dxa"/>
            </w:tcMar>
            <w:vAlign w:val="bottom"/>
          </w:tcPr>
          <w:p w14:paraId="51A6A95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74 x 10</w:t>
            </w:r>
            <w:r>
              <w:rPr>
                <w:rFonts w:ascii="Times New Roman" w:hAnsi="Times New Roman"/>
                <w:sz w:val="24"/>
                <w:szCs w:val="24"/>
                <w:vertAlign w:val="superscript"/>
              </w:rPr>
              <w:t>-13</w:t>
            </w:r>
          </w:p>
        </w:tc>
        <w:tc>
          <w:tcPr>
            <w:tcW w:w="1382" w:type="dxa"/>
            <w:tcMar>
              <w:top w:w="0" w:type="dxa"/>
              <w:left w:w="30" w:type="dxa"/>
              <w:bottom w:w="0" w:type="dxa"/>
              <w:right w:w="30" w:type="dxa"/>
            </w:tcMar>
            <w:vAlign w:val="bottom"/>
          </w:tcPr>
          <w:p w14:paraId="3CF2D8B6" w14:textId="77777777" w:rsidR="00A80EE0" w:rsidRDefault="00A80EE0">
            <w:pPr>
              <w:pStyle w:val="Standard1"/>
              <w:jc w:val="right"/>
              <w:rPr>
                <w:rFonts w:ascii="Times New Roman" w:hAnsi="Times New Roman"/>
                <w:sz w:val="24"/>
                <w:szCs w:val="24"/>
              </w:rPr>
            </w:pPr>
          </w:p>
        </w:tc>
      </w:tr>
      <w:tr w:rsidR="00A80EE0" w14:paraId="4DBD6C08" w14:textId="77777777">
        <w:trPr>
          <w:trHeight w:hRule="exact" w:val="283"/>
        </w:trPr>
        <w:tc>
          <w:tcPr>
            <w:tcW w:w="1695" w:type="dxa"/>
            <w:tcMar>
              <w:top w:w="0" w:type="dxa"/>
              <w:left w:w="30" w:type="dxa"/>
              <w:bottom w:w="0" w:type="dxa"/>
              <w:right w:w="30" w:type="dxa"/>
            </w:tcMar>
            <w:vAlign w:val="bottom"/>
          </w:tcPr>
          <w:p w14:paraId="1849476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NF113A</w:t>
            </w:r>
          </w:p>
        </w:tc>
        <w:tc>
          <w:tcPr>
            <w:tcW w:w="1230" w:type="dxa"/>
            <w:tcMar>
              <w:top w:w="0" w:type="dxa"/>
              <w:left w:w="30" w:type="dxa"/>
              <w:bottom w:w="0" w:type="dxa"/>
              <w:right w:w="30" w:type="dxa"/>
            </w:tcMar>
            <w:vAlign w:val="bottom"/>
          </w:tcPr>
          <w:p w14:paraId="29548D7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40196</w:t>
            </w:r>
          </w:p>
        </w:tc>
        <w:tc>
          <w:tcPr>
            <w:tcW w:w="1018" w:type="dxa"/>
            <w:tcMar>
              <w:top w:w="0" w:type="dxa"/>
              <w:left w:w="30" w:type="dxa"/>
              <w:bottom w:w="0" w:type="dxa"/>
              <w:right w:w="30" w:type="dxa"/>
            </w:tcMar>
            <w:vAlign w:val="bottom"/>
          </w:tcPr>
          <w:p w14:paraId="1884A61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9698C</w:t>
            </w:r>
          </w:p>
        </w:tc>
        <w:tc>
          <w:tcPr>
            <w:tcW w:w="824" w:type="dxa"/>
            <w:tcMar>
              <w:top w:w="0" w:type="dxa"/>
              <w:left w:w="30" w:type="dxa"/>
              <w:bottom w:w="0" w:type="dxa"/>
              <w:right w:w="30" w:type="dxa"/>
            </w:tcMar>
            <w:vAlign w:val="bottom"/>
          </w:tcPr>
          <w:p w14:paraId="63A19D3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5</w:t>
            </w:r>
          </w:p>
        </w:tc>
        <w:tc>
          <w:tcPr>
            <w:tcW w:w="838" w:type="dxa"/>
            <w:tcMar>
              <w:top w:w="0" w:type="dxa"/>
              <w:left w:w="30" w:type="dxa"/>
              <w:bottom w:w="0" w:type="dxa"/>
              <w:right w:w="30" w:type="dxa"/>
            </w:tcMar>
            <w:vAlign w:val="bottom"/>
          </w:tcPr>
          <w:p w14:paraId="7E7726A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87</w:t>
            </w:r>
          </w:p>
        </w:tc>
        <w:tc>
          <w:tcPr>
            <w:tcW w:w="825" w:type="dxa"/>
            <w:tcMar>
              <w:top w:w="0" w:type="dxa"/>
              <w:left w:w="30" w:type="dxa"/>
              <w:bottom w:w="0" w:type="dxa"/>
              <w:right w:w="30" w:type="dxa"/>
            </w:tcMar>
            <w:vAlign w:val="bottom"/>
          </w:tcPr>
          <w:p w14:paraId="083D711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1263" w:type="dxa"/>
            <w:tcMar>
              <w:top w:w="0" w:type="dxa"/>
              <w:left w:w="30" w:type="dxa"/>
              <w:bottom w:w="0" w:type="dxa"/>
              <w:right w:w="30" w:type="dxa"/>
            </w:tcMar>
            <w:vAlign w:val="bottom"/>
          </w:tcPr>
          <w:p w14:paraId="6E41AA8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2.73 x 10</w:t>
            </w:r>
            <w:r>
              <w:rPr>
                <w:rFonts w:ascii="Times New Roman" w:hAnsi="Times New Roman"/>
                <w:sz w:val="24"/>
                <w:szCs w:val="24"/>
                <w:vertAlign w:val="superscript"/>
              </w:rPr>
              <w:t>-12</w:t>
            </w:r>
          </w:p>
        </w:tc>
        <w:tc>
          <w:tcPr>
            <w:tcW w:w="1382" w:type="dxa"/>
            <w:tcMar>
              <w:top w:w="0" w:type="dxa"/>
              <w:left w:w="30" w:type="dxa"/>
              <w:bottom w:w="0" w:type="dxa"/>
              <w:right w:w="30" w:type="dxa"/>
            </w:tcMar>
            <w:vAlign w:val="bottom"/>
          </w:tcPr>
          <w:p w14:paraId="0FB78278" w14:textId="77777777" w:rsidR="00A80EE0" w:rsidRDefault="00A80EE0">
            <w:pPr>
              <w:pStyle w:val="Standard1"/>
              <w:jc w:val="right"/>
              <w:rPr>
                <w:rFonts w:ascii="Times New Roman" w:hAnsi="Times New Roman"/>
                <w:sz w:val="24"/>
                <w:szCs w:val="24"/>
              </w:rPr>
            </w:pPr>
          </w:p>
        </w:tc>
      </w:tr>
      <w:tr w:rsidR="00A80EE0" w14:paraId="1AAAD519" w14:textId="77777777">
        <w:trPr>
          <w:trHeight w:hRule="exact" w:val="283"/>
        </w:trPr>
        <w:tc>
          <w:tcPr>
            <w:tcW w:w="1695" w:type="dxa"/>
            <w:tcMar>
              <w:top w:w="0" w:type="dxa"/>
              <w:left w:w="30" w:type="dxa"/>
              <w:bottom w:w="0" w:type="dxa"/>
              <w:right w:w="30" w:type="dxa"/>
            </w:tcMar>
            <w:vAlign w:val="bottom"/>
          </w:tcPr>
          <w:p w14:paraId="686E319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P4</w:t>
            </w:r>
          </w:p>
        </w:tc>
        <w:tc>
          <w:tcPr>
            <w:tcW w:w="1230" w:type="dxa"/>
            <w:tcMar>
              <w:top w:w="0" w:type="dxa"/>
              <w:left w:w="30" w:type="dxa"/>
              <w:bottom w:w="0" w:type="dxa"/>
              <w:right w:w="30" w:type="dxa"/>
            </w:tcMar>
            <w:vAlign w:val="bottom"/>
          </w:tcPr>
          <w:p w14:paraId="0F7EEC8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210315</w:t>
            </w:r>
          </w:p>
        </w:tc>
        <w:tc>
          <w:tcPr>
            <w:tcW w:w="1018" w:type="dxa"/>
            <w:tcMar>
              <w:top w:w="0" w:type="dxa"/>
              <w:left w:w="30" w:type="dxa"/>
              <w:bottom w:w="0" w:type="dxa"/>
              <w:right w:w="30" w:type="dxa"/>
            </w:tcMar>
            <w:vAlign w:val="bottom"/>
          </w:tcPr>
          <w:p w14:paraId="6D6AEB9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G11377A</w:t>
            </w:r>
          </w:p>
        </w:tc>
        <w:tc>
          <w:tcPr>
            <w:tcW w:w="824" w:type="dxa"/>
            <w:tcMar>
              <w:top w:w="0" w:type="dxa"/>
              <w:left w:w="30" w:type="dxa"/>
              <w:bottom w:w="0" w:type="dxa"/>
              <w:right w:w="30" w:type="dxa"/>
            </w:tcMar>
            <w:vAlign w:val="bottom"/>
          </w:tcPr>
          <w:p w14:paraId="2AFF575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3</w:t>
            </w:r>
          </w:p>
        </w:tc>
        <w:tc>
          <w:tcPr>
            <w:tcW w:w="838" w:type="dxa"/>
            <w:tcMar>
              <w:top w:w="0" w:type="dxa"/>
              <w:left w:w="30" w:type="dxa"/>
              <w:bottom w:w="0" w:type="dxa"/>
              <w:right w:w="30" w:type="dxa"/>
            </w:tcMar>
            <w:vAlign w:val="bottom"/>
          </w:tcPr>
          <w:p w14:paraId="6266B8F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75</w:t>
            </w:r>
          </w:p>
        </w:tc>
        <w:tc>
          <w:tcPr>
            <w:tcW w:w="825" w:type="dxa"/>
            <w:tcMar>
              <w:top w:w="0" w:type="dxa"/>
              <w:left w:w="30" w:type="dxa"/>
              <w:bottom w:w="0" w:type="dxa"/>
              <w:right w:w="30" w:type="dxa"/>
            </w:tcMar>
            <w:vAlign w:val="bottom"/>
          </w:tcPr>
          <w:p w14:paraId="509B7BB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1</w:t>
            </w:r>
          </w:p>
        </w:tc>
        <w:tc>
          <w:tcPr>
            <w:tcW w:w="1263" w:type="dxa"/>
            <w:tcMar>
              <w:top w:w="0" w:type="dxa"/>
              <w:left w:w="30" w:type="dxa"/>
              <w:bottom w:w="0" w:type="dxa"/>
              <w:right w:w="30" w:type="dxa"/>
            </w:tcMar>
            <w:vAlign w:val="bottom"/>
          </w:tcPr>
          <w:p w14:paraId="50AA574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3.12 x 10</w:t>
            </w:r>
            <w:r>
              <w:rPr>
                <w:rFonts w:ascii="Times New Roman" w:hAnsi="Times New Roman"/>
                <w:sz w:val="24"/>
                <w:szCs w:val="24"/>
                <w:vertAlign w:val="superscript"/>
              </w:rPr>
              <w:t>-12</w:t>
            </w:r>
          </w:p>
        </w:tc>
        <w:tc>
          <w:tcPr>
            <w:tcW w:w="1382" w:type="dxa"/>
            <w:tcMar>
              <w:top w:w="0" w:type="dxa"/>
              <w:left w:w="30" w:type="dxa"/>
              <w:bottom w:w="0" w:type="dxa"/>
              <w:right w:w="30" w:type="dxa"/>
            </w:tcMar>
            <w:vAlign w:val="bottom"/>
          </w:tcPr>
          <w:p w14:paraId="1FC39945" w14:textId="77777777" w:rsidR="00A80EE0" w:rsidRDefault="00A80EE0">
            <w:pPr>
              <w:pStyle w:val="Standard1"/>
              <w:jc w:val="right"/>
              <w:rPr>
                <w:rFonts w:ascii="Times New Roman" w:hAnsi="Times New Roman"/>
                <w:sz w:val="24"/>
                <w:szCs w:val="24"/>
              </w:rPr>
            </w:pPr>
          </w:p>
        </w:tc>
      </w:tr>
      <w:tr w:rsidR="00A80EE0" w14:paraId="0FEA4CFC" w14:textId="77777777">
        <w:trPr>
          <w:trHeight w:hRule="exact" w:val="283"/>
        </w:trPr>
        <w:tc>
          <w:tcPr>
            <w:tcW w:w="1695" w:type="dxa"/>
            <w:tcMar>
              <w:top w:w="0" w:type="dxa"/>
              <w:left w:w="30" w:type="dxa"/>
              <w:bottom w:w="0" w:type="dxa"/>
              <w:right w:w="30" w:type="dxa"/>
            </w:tcMar>
            <w:vAlign w:val="bottom"/>
          </w:tcPr>
          <w:p w14:paraId="7AF7B38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CRLS1</w:t>
            </w:r>
          </w:p>
        </w:tc>
        <w:tc>
          <w:tcPr>
            <w:tcW w:w="1230" w:type="dxa"/>
            <w:tcMar>
              <w:top w:w="0" w:type="dxa"/>
              <w:left w:w="30" w:type="dxa"/>
              <w:bottom w:w="0" w:type="dxa"/>
              <w:right w:w="30" w:type="dxa"/>
            </w:tcMar>
            <w:vAlign w:val="bottom"/>
          </w:tcPr>
          <w:p w14:paraId="0C92E41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2710446</w:t>
            </w:r>
          </w:p>
        </w:tc>
        <w:tc>
          <w:tcPr>
            <w:tcW w:w="1018" w:type="dxa"/>
            <w:tcMar>
              <w:top w:w="0" w:type="dxa"/>
              <w:left w:w="30" w:type="dxa"/>
              <w:bottom w:w="0" w:type="dxa"/>
              <w:right w:w="30" w:type="dxa"/>
            </w:tcMar>
            <w:vAlign w:val="bottom"/>
          </w:tcPr>
          <w:p w14:paraId="487547D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C5263T</w:t>
            </w:r>
          </w:p>
        </w:tc>
        <w:tc>
          <w:tcPr>
            <w:tcW w:w="824" w:type="dxa"/>
            <w:tcMar>
              <w:top w:w="0" w:type="dxa"/>
              <w:left w:w="30" w:type="dxa"/>
              <w:bottom w:w="0" w:type="dxa"/>
              <w:right w:w="30" w:type="dxa"/>
            </w:tcMar>
            <w:vAlign w:val="bottom"/>
          </w:tcPr>
          <w:p w14:paraId="426DFA4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2</w:t>
            </w:r>
          </w:p>
        </w:tc>
        <w:tc>
          <w:tcPr>
            <w:tcW w:w="838" w:type="dxa"/>
            <w:tcMar>
              <w:top w:w="0" w:type="dxa"/>
              <w:left w:w="30" w:type="dxa"/>
              <w:bottom w:w="0" w:type="dxa"/>
              <w:right w:w="30" w:type="dxa"/>
            </w:tcMar>
            <w:vAlign w:val="bottom"/>
          </w:tcPr>
          <w:p w14:paraId="3F11E84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76</w:t>
            </w:r>
          </w:p>
        </w:tc>
        <w:tc>
          <w:tcPr>
            <w:tcW w:w="825" w:type="dxa"/>
            <w:tcMar>
              <w:top w:w="0" w:type="dxa"/>
              <w:left w:w="30" w:type="dxa"/>
              <w:bottom w:w="0" w:type="dxa"/>
              <w:right w:w="30" w:type="dxa"/>
            </w:tcMar>
            <w:vAlign w:val="bottom"/>
          </w:tcPr>
          <w:p w14:paraId="5304BB2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1</w:t>
            </w:r>
          </w:p>
        </w:tc>
        <w:tc>
          <w:tcPr>
            <w:tcW w:w="1263" w:type="dxa"/>
            <w:tcMar>
              <w:top w:w="0" w:type="dxa"/>
              <w:left w:w="30" w:type="dxa"/>
              <w:bottom w:w="0" w:type="dxa"/>
              <w:right w:w="30" w:type="dxa"/>
            </w:tcMar>
            <w:vAlign w:val="bottom"/>
          </w:tcPr>
          <w:p w14:paraId="48CC387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3.61 x 10</w:t>
            </w:r>
            <w:r>
              <w:rPr>
                <w:rFonts w:ascii="Times New Roman" w:hAnsi="Times New Roman"/>
                <w:sz w:val="24"/>
                <w:szCs w:val="24"/>
                <w:vertAlign w:val="superscript"/>
              </w:rPr>
              <w:t>-12</w:t>
            </w:r>
          </w:p>
        </w:tc>
        <w:tc>
          <w:tcPr>
            <w:tcW w:w="1382" w:type="dxa"/>
            <w:tcMar>
              <w:top w:w="0" w:type="dxa"/>
              <w:left w:w="30" w:type="dxa"/>
              <w:bottom w:w="0" w:type="dxa"/>
              <w:right w:w="30" w:type="dxa"/>
            </w:tcMar>
            <w:vAlign w:val="bottom"/>
          </w:tcPr>
          <w:p w14:paraId="0562CB0E" w14:textId="77777777" w:rsidR="00A80EE0" w:rsidRDefault="00A80EE0">
            <w:pPr>
              <w:pStyle w:val="Standard1"/>
              <w:jc w:val="right"/>
              <w:rPr>
                <w:rFonts w:ascii="Times New Roman" w:hAnsi="Times New Roman"/>
                <w:sz w:val="24"/>
                <w:szCs w:val="24"/>
              </w:rPr>
            </w:pPr>
          </w:p>
        </w:tc>
      </w:tr>
      <w:tr w:rsidR="00A80EE0" w14:paraId="41751CDA" w14:textId="77777777">
        <w:trPr>
          <w:trHeight w:hRule="exact" w:val="283"/>
        </w:trPr>
        <w:tc>
          <w:tcPr>
            <w:tcW w:w="1695" w:type="dxa"/>
            <w:tcMar>
              <w:top w:w="0" w:type="dxa"/>
              <w:left w:w="30" w:type="dxa"/>
              <w:bottom w:w="0" w:type="dxa"/>
              <w:right w:w="30" w:type="dxa"/>
            </w:tcMar>
            <w:vAlign w:val="bottom"/>
          </w:tcPr>
          <w:p w14:paraId="69CC585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NF113A</w:t>
            </w:r>
          </w:p>
        </w:tc>
        <w:tc>
          <w:tcPr>
            <w:tcW w:w="1230" w:type="dxa"/>
            <w:tcMar>
              <w:top w:w="0" w:type="dxa"/>
              <w:left w:w="30" w:type="dxa"/>
              <w:bottom w:w="0" w:type="dxa"/>
              <w:right w:w="30" w:type="dxa"/>
            </w:tcMar>
            <w:vAlign w:val="bottom"/>
          </w:tcPr>
          <w:p w14:paraId="2C0D340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40196</w:t>
            </w:r>
          </w:p>
        </w:tc>
        <w:tc>
          <w:tcPr>
            <w:tcW w:w="1018" w:type="dxa"/>
            <w:tcMar>
              <w:top w:w="0" w:type="dxa"/>
              <w:left w:w="30" w:type="dxa"/>
              <w:bottom w:w="0" w:type="dxa"/>
              <w:right w:w="30" w:type="dxa"/>
            </w:tcMar>
            <w:vAlign w:val="bottom"/>
          </w:tcPr>
          <w:p w14:paraId="0935243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9093G</w:t>
            </w:r>
          </w:p>
        </w:tc>
        <w:tc>
          <w:tcPr>
            <w:tcW w:w="824" w:type="dxa"/>
            <w:tcMar>
              <w:top w:w="0" w:type="dxa"/>
              <w:left w:w="30" w:type="dxa"/>
              <w:bottom w:w="0" w:type="dxa"/>
              <w:right w:w="30" w:type="dxa"/>
            </w:tcMar>
            <w:vAlign w:val="bottom"/>
          </w:tcPr>
          <w:p w14:paraId="5A31A8D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2</w:t>
            </w:r>
          </w:p>
        </w:tc>
        <w:tc>
          <w:tcPr>
            <w:tcW w:w="838" w:type="dxa"/>
            <w:tcMar>
              <w:top w:w="0" w:type="dxa"/>
              <w:left w:w="30" w:type="dxa"/>
              <w:bottom w:w="0" w:type="dxa"/>
              <w:right w:w="30" w:type="dxa"/>
            </w:tcMar>
            <w:vAlign w:val="bottom"/>
          </w:tcPr>
          <w:p w14:paraId="0598167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23</w:t>
            </w:r>
          </w:p>
        </w:tc>
        <w:tc>
          <w:tcPr>
            <w:tcW w:w="825" w:type="dxa"/>
            <w:tcMar>
              <w:top w:w="0" w:type="dxa"/>
              <w:left w:w="30" w:type="dxa"/>
              <w:bottom w:w="0" w:type="dxa"/>
              <w:right w:w="30" w:type="dxa"/>
            </w:tcMar>
            <w:vAlign w:val="bottom"/>
          </w:tcPr>
          <w:p w14:paraId="609ED1D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8</w:t>
            </w:r>
          </w:p>
        </w:tc>
        <w:tc>
          <w:tcPr>
            <w:tcW w:w="1263" w:type="dxa"/>
            <w:tcMar>
              <w:top w:w="0" w:type="dxa"/>
              <w:left w:w="30" w:type="dxa"/>
              <w:bottom w:w="0" w:type="dxa"/>
              <w:right w:w="30" w:type="dxa"/>
            </w:tcMar>
            <w:vAlign w:val="bottom"/>
          </w:tcPr>
          <w:p w14:paraId="13ACE5C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7.68 x 10</w:t>
            </w:r>
            <w:r>
              <w:rPr>
                <w:rFonts w:ascii="Times New Roman" w:hAnsi="Times New Roman"/>
                <w:sz w:val="24"/>
                <w:szCs w:val="24"/>
                <w:vertAlign w:val="superscript"/>
              </w:rPr>
              <w:t>-12</w:t>
            </w:r>
          </w:p>
        </w:tc>
        <w:tc>
          <w:tcPr>
            <w:tcW w:w="1382" w:type="dxa"/>
            <w:tcMar>
              <w:top w:w="0" w:type="dxa"/>
              <w:left w:w="30" w:type="dxa"/>
              <w:bottom w:w="0" w:type="dxa"/>
              <w:right w:w="30" w:type="dxa"/>
            </w:tcMar>
            <w:vAlign w:val="bottom"/>
          </w:tcPr>
          <w:p w14:paraId="34CE0A41" w14:textId="77777777" w:rsidR="00A80EE0" w:rsidRDefault="00A80EE0">
            <w:pPr>
              <w:pStyle w:val="Standard1"/>
              <w:jc w:val="right"/>
              <w:rPr>
                <w:rFonts w:ascii="Times New Roman" w:hAnsi="Times New Roman"/>
                <w:sz w:val="24"/>
                <w:szCs w:val="24"/>
              </w:rPr>
            </w:pPr>
          </w:p>
        </w:tc>
      </w:tr>
      <w:tr w:rsidR="00A80EE0" w14:paraId="3094000E" w14:textId="77777777">
        <w:trPr>
          <w:trHeight w:hRule="exact" w:val="283"/>
        </w:trPr>
        <w:tc>
          <w:tcPr>
            <w:tcW w:w="1695" w:type="dxa"/>
            <w:tcMar>
              <w:top w:w="0" w:type="dxa"/>
              <w:left w:w="30" w:type="dxa"/>
              <w:bottom w:w="0" w:type="dxa"/>
              <w:right w:w="30" w:type="dxa"/>
            </w:tcMar>
            <w:vAlign w:val="bottom"/>
          </w:tcPr>
          <w:p w14:paraId="5A48E16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MT-CO2</w:t>
            </w:r>
          </w:p>
        </w:tc>
        <w:tc>
          <w:tcPr>
            <w:tcW w:w="1230" w:type="dxa"/>
            <w:tcMar>
              <w:top w:w="0" w:type="dxa"/>
              <w:left w:w="30" w:type="dxa"/>
              <w:bottom w:w="0" w:type="dxa"/>
              <w:right w:w="30" w:type="dxa"/>
            </w:tcMar>
            <w:vAlign w:val="bottom"/>
          </w:tcPr>
          <w:p w14:paraId="13B50C7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550386</w:t>
            </w:r>
          </w:p>
        </w:tc>
        <w:tc>
          <w:tcPr>
            <w:tcW w:w="1018" w:type="dxa"/>
            <w:tcMar>
              <w:top w:w="0" w:type="dxa"/>
              <w:left w:w="30" w:type="dxa"/>
              <w:bottom w:w="0" w:type="dxa"/>
              <w:right w:w="30" w:type="dxa"/>
            </w:tcMar>
            <w:vAlign w:val="bottom"/>
          </w:tcPr>
          <w:p w14:paraId="4AE0D05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G8269A</w:t>
            </w:r>
          </w:p>
        </w:tc>
        <w:tc>
          <w:tcPr>
            <w:tcW w:w="824" w:type="dxa"/>
            <w:tcMar>
              <w:top w:w="0" w:type="dxa"/>
              <w:left w:w="30" w:type="dxa"/>
              <w:bottom w:w="0" w:type="dxa"/>
              <w:right w:w="30" w:type="dxa"/>
            </w:tcMar>
            <w:vAlign w:val="bottom"/>
          </w:tcPr>
          <w:p w14:paraId="62C8708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1</w:t>
            </w:r>
          </w:p>
        </w:tc>
        <w:tc>
          <w:tcPr>
            <w:tcW w:w="838" w:type="dxa"/>
            <w:tcMar>
              <w:top w:w="0" w:type="dxa"/>
              <w:left w:w="30" w:type="dxa"/>
              <w:bottom w:w="0" w:type="dxa"/>
              <w:right w:w="30" w:type="dxa"/>
            </w:tcMar>
            <w:vAlign w:val="bottom"/>
          </w:tcPr>
          <w:p w14:paraId="2E996FB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63</w:t>
            </w:r>
          </w:p>
        </w:tc>
        <w:tc>
          <w:tcPr>
            <w:tcW w:w="825" w:type="dxa"/>
            <w:tcMar>
              <w:top w:w="0" w:type="dxa"/>
              <w:left w:w="30" w:type="dxa"/>
              <w:bottom w:w="0" w:type="dxa"/>
              <w:right w:w="30" w:type="dxa"/>
            </w:tcMar>
            <w:vAlign w:val="bottom"/>
          </w:tcPr>
          <w:p w14:paraId="74BD31E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24</w:t>
            </w:r>
          </w:p>
        </w:tc>
        <w:tc>
          <w:tcPr>
            <w:tcW w:w="1263" w:type="dxa"/>
            <w:tcMar>
              <w:top w:w="0" w:type="dxa"/>
              <w:left w:w="30" w:type="dxa"/>
              <w:bottom w:w="0" w:type="dxa"/>
              <w:right w:w="30" w:type="dxa"/>
            </w:tcMar>
            <w:vAlign w:val="bottom"/>
          </w:tcPr>
          <w:p w14:paraId="62767D7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37 x 10</w:t>
            </w:r>
            <w:r>
              <w:rPr>
                <w:rFonts w:ascii="Times New Roman" w:hAnsi="Times New Roman"/>
                <w:sz w:val="24"/>
                <w:szCs w:val="24"/>
                <w:vertAlign w:val="superscript"/>
              </w:rPr>
              <w:t>-11</w:t>
            </w:r>
          </w:p>
        </w:tc>
        <w:tc>
          <w:tcPr>
            <w:tcW w:w="1382" w:type="dxa"/>
            <w:tcMar>
              <w:top w:w="0" w:type="dxa"/>
              <w:left w:w="30" w:type="dxa"/>
              <w:bottom w:w="0" w:type="dxa"/>
              <w:right w:w="30" w:type="dxa"/>
            </w:tcMar>
            <w:vAlign w:val="bottom"/>
          </w:tcPr>
          <w:p w14:paraId="594E7E8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w:t>
            </w:r>
          </w:p>
        </w:tc>
      </w:tr>
      <w:tr w:rsidR="00A80EE0" w14:paraId="5CE1122B" w14:textId="77777777">
        <w:trPr>
          <w:trHeight w:hRule="exact" w:val="283"/>
        </w:trPr>
        <w:tc>
          <w:tcPr>
            <w:tcW w:w="1695" w:type="dxa"/>
            <w:tcMar>
              <w:top w:w="0" w:type="dxa"/>
              <w:left w:w="30" w:type="dxa"/>
              <w:bottom w:w="0" w:type="dxa"/>
              <w:right w:w="30" w:type="dxa"/>
            </w:tcMar>
            <w:vAlign w:val="bottom"/>
          </w:tcPr>
          <w:p w14:paraId="0F4D481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P4</w:t>
            </w:r>
          </w:p>
        </w:tc>
        <w:tc>
          <w:tcPr>
            <w:tcW w:w="1230" w:type="dxa"/>
            <w:tcMar>
              <w:top w:w="0" w:type="dxa"/>
              <w:left w:w="30" w:type="dxa"/>
              <w:bottom w:w="0" w:type="dxa"/>
              <w:right w:w="30" w:type="dxa"/>
            </w:tcMar>
            <w:vAlign w:val="bottom"/>
          </w:tcPr>
          <w:p w14:paraId="3B76BB5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210315</w:t>
            </w:r>
          </w:p>
        </w:tc>
        <w:tc>
          <w:tcPr>
            <w:tcW w:w="1018" w:type="dxa"/>
            <w:tcMar>
              <w:top w:w="0" w:type="dxa"/>
              <w:left w:w="30" w:type="dxa"/>
              <w:bottom w:w="0" w:type="dxa"/>
              <w:right w:w="30" w:type="dxa"/>
            </w:tcMar>
            <w:vAlign w:val="bottom"/>
          </w:tcPr>
          <w:p w14:paraId="5DD83EB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11251G</w:t>
            </w:r>
          </w:p>
        </w:tc>
        <w:tc>
          <w:tcPr>
            <w:tcW w:w="824" w:type="dxa"/>
            <w:tcMar>
              <w:top w:w="0" w:type="dxa"/>
              <w:left w:w="30" w:type="dxa"/>
              <w:bottom w:w="0" w:type="dxa"/>
              <w:right w:w="30" w:type="dxa"/>
            </w:tcMar>
            <w:vAlign w:val="bottom"/>
          </w:tcPr>
          <w:p w14:paraId="79DF311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838" w:type="dxa"/>
            <w:tcMar>
              <w:top w:w="0" w:type="dxa"/>
              <w:left w:w="30" w:type="dxa"/>
              <w:bottom w:w="0" w:type="dxa"/>
              <w:right w:w="30" w:type="dxa"/>
            </w:tcMar>
            <w:vAlign w:val="bottom"/>
          </w:tcPr>
          <w:p w14:paraId="4E560E6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03</w:t>
            </w:r>
          </w:p>
        </w:tc>
        <w:tc>
          <w:tcPr>
            <w:tcW w:w="825" w:type="dxa"/>
            <w:tcMar>
              <w:top w:w="0" w:type="dxa"/>
              <w:left w:w="30" w:type="dxa"/>
              <w:bottom w:w="0" w:type="dxa"/>
              <w:right w:w="30" w:type="dxa"/>
            </w:tcMar>
            <w:vAlign w:val="bottom"/>
          </w:tcPr>
          <w:p w14:paraId="04BC05F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5</w:t>
            </w:r>
          </w:p>
        </w:tc>
        <w:tc>
          <w:tcPr>
            <w:tcW w:w="1263" w:type="dxa"/>
            <w:tcMar>
              <w:top w:w="0" w:type="dxa"/>
              <w:left w:w="30" w:type="dxa"/>
              <w:bottom w:w="0" w:type="dxa"/>
              <w:right w:w="30" w:type="dxa"/>
            </w:tcMar>
            <w:vAlign w:val="bottom"/>
          </w:tcPr>
          <w:p w14:paraId="32440B3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3.97 x 10</w:t>
            </w:r>
            <w:r>
              <w:rPr>
                <w:rFonts w:ascii="Times New Roman" w:hAnsi="Times New Roman"/>
                <w:sz w:val="24"/>
                <w:szCs w:val="24"/>
                <w:vertAlign w:val="superscript"/>
              </w:rPr>
              <w:t>-11</w:t>
            </w:r>
          </w:p>
        </w:tc>
        <w:tc>
          <w:tcPr>
            <w:tcW w:w="1382" w:type="dxa"/>
            <w:tcMar>
              <w:top w:w="0" w:type="dxa"/>
              <w:left w:w="30" w:type="dxa"/>
              <w:bottom w:w="0" w:type="dxa"/>
              <w:right w:w="30" w:type="dxa"/>
            </w:tcMar>
            <w:vAlign w:val="bottom"/>
          </w:tcPr>
          <w:p w14:paraId="62EBF3C5" w14:textId="77777777" w:rsidR="00A80EE0" w:rsidRDefault="00A80EE0">
            <w:pPr>
              <w:pStyle w:val="Standard1"/>
              <w:jc w:val="right"/>
              <w:rPr>
                <w:rFonts w:ascii="Times New Roman" w:hAnsi="Times New Roman"/>
                <w:sz w:val="24"/>
                <w:szCs w:val="24"/>
              </w:rPr>
            </w:pPr>
          </w:p>
        </w:tc>
      </w:tr>
      <w:tr w:rsidR="00A80EE0" w14:paraId="7EC6F149" w14:textId="77777777">
        <w:trPr>
          <w:trHeight w:hRule="exact" w:val="283"/>
        </w:trPr>
        <w:tc>
          <w:tcPr>
            <w:tcW w:w="1695" w:type="dxa"/>
            <w:tcMar>
              <w:top w:w="0" w:type="dxa"/>
              <w:left w:w="30" w:type="dxa"/>
              <w:bottom w:w="0" w:type="dxa"/>
              <w:right w:w="30" w:type="dxa"/>
            </w:tcMar>
            <w:vAlign w:val="bottom"/>
          </w:tcPr>
          <w:p w14:paraId="694D68D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P4</w:t>
            </w:r>
          </w:p>
        </w:tc>
        <w:tc>
          <w:tcPr>
            <w:tcW w:w="1230" w:type="dxa"/>
            <w:tcMar>
              <w:top w:w="0" w:type="dxa"/>
              <w:left w:w="30" w:type="dxa"/>
              <w:bottom w:w="0" w:type="dxa"/>
              <w:right w:w="30" w:type="dxa"/>
            </w:tcMar>
            <w:vAlign w:val="bottom"/>
          </w:tcPr>
          <w:p w14:paraId="4AE4804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210315</w:t>
            </w:r>
          </w:p>
        </w:tc>
        <w:tc>
          <w:tcPr>
            <w:tcW w:w="1018" w:type="dxa"/>
            <w:tcMar>
              <w:top w:w="0" w:type="dxa"/>
              <w:left w:w="30" w:type="dxa"/>
              <w:bottom w:w="0" w:type="dxa"/>
              <w:right w:w="30" w:type="dxa"/>
            </w:tcMar>
            <w:vAlign w:val="bottom"/>
          </w:tcPr>
          <w:p w14:paraId="4553559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C15452A</w:t>
            </w:r>
          </w:p>
        </w:tc>
        <w:tc>
          <w:tcPr>
            <w:tcW w:w="824" w:type="dxa"/>
            <w:tcMar>
              <w:top w:w="0" w:type="dxa"/>
              <w:left w:w="30" w:type="dxa"/>
              <w:bottom w:w="0" w:type="dxa"/>
              <w:right w:w="30" w:type="dxa"/>
            </w:tcMar>
            <w:vAlign w:val="bottom"/>
          </w:tcPr>
          <w:p w14:paraId="587CF6E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838" w:type="dxa"/>
            <w:tcMar>
              <w:top w:w="0" w:type="dxa"/>
              <w:left w:w="30" w:type="dxa"/>
              <w:bottom w:w="0" w:type="dxa"/>
              <w:right w:w="30" w:type="dxa"/>
            </w:tcMar>
            <w:vAlign w:val="bottom"/>
          </w:tcPr>
          <w:p w14:paraId="39E9850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02</w:t>
            </w:r>
          </w:p>
        </w:tc>
        <w:tc>
          <w:tcPr>
            <w:tcW w:w="825" w:type="dxa"/>
            <w:tcMar>
              <w:top w:w="0" w:type="dxa"/>
              <w:left w:w="30" w:type="dxa"/>
              <w:bottom w:w="0" w:type="dxa"/>
              <w:right w:w="30" w:type="dxa"/>
            </w:tcMar>
            <w:vAlign w:val="bottom"/>
          </w:tcPr>
          <w:p w14:paraId="3567227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5</w:t>
            </w:r>
          </w:p>
        </w:tc>
        <w:tc>
          <w:tcPr>
            <w:tcW w:w="1263" w:type="dxa"/>
            <w:tcMar>
              <w:top w:w="0" w:type="dxa"/>
              <w:left w:w="30" w:type="dxa"/>
              <w:bottom w:w="0" w:type="dxa"/>
              <w:right w:w="30" w:type="dxa"/>
            </w:tcMar>
            <w:vAlign w:val="bottom"/>
          </w:tcPr>
          <w:p w14:paraId="3277476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6 x 10</w:t>
            </w:r>
            <w:r>
              <w:rPr>
                <w:rFonts w:ascii="Times New Roman" w:hAnsi="Times New Roman"/>
                <w:sz w:val="24"/>
                <w:szCs w:val="24"/>
                <w:vertAlign w:val="superscript"/>
              </w:rPr>
              <w:t>-11</w:t>
            </w:r>
          </w:p>
        </w:tc>
        <w:tc>
          <w:tcPr>
            <w:tcW w:w="1382" w:type="dxa"/>
            <w:tcMar>
              <w:top w:w="0" w:type="dxa"/>
              <w:left w:w="30" w:type="dxa"/>
              <w:bottom w:w="0" w:type="dxa"/>
              <w:right w:w="30" w:type="dxa"/>
            </w:tcMar>
            <w:vAlign w:val="bottom"/>
          </w:tcPr>
          <w:p w14:paraId="6D98A12B" w14:textId="77777777" w:rsidR="00A80EE0" w:rsidRDefault="00A80EE0">
            <w:pPr>
              <w:pStyle w:val="Standard1"/>
              <w:jc w:val="right"/>
              <w:rPr>
                <w:rFonts w:ascii="Times New Roman" w:hAnsi="Times New Roman"/>
                <w:sz w:val="24"/>
                <w:szCs w:val="24"/>
              </w:rPr>
            </w:pPr>
          </w:p>
        </w:tc>
      </w:tr>
      <w:tr w:rsidR="00A80EE0" w14:paraId="27AE9CB2" w14:textId="77777777">
        <w:trPr>
          <w:trHeight w:hRule="exact" w:val="283"/>
        </w:trPr>
        <w:tc>
          <w:tcPr>
            <w:tcW w:w="1695" w:type="dxa"/>
            <w:tcMar>
              <w:top w:w="0" w:type="dxa"/>
              <w:left w:w="30" w:type="dxa"/>
              <w:bottom w:w="0" w:type="dxa"/>
              <w:right w:w="30" w:type="dxa"/>
            </w:tcMar>
            <w:vAlign w:val="bottom"/>
          </w:tcPr>
          <w:p w14:paraId="7AF77CA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NF113A</w:t>
            </w:r>
          </w:p>
        </w:tc>
        <w:tc>
          <w:tcPr>
            <w:tcW w:w="1230" w:type="dxa"/>
            <w:tcMar>
              <w:top w:w="0" w:type="dxa"/>
              <w:left w:w="30" w:type="dxa"/>
              <w:bottom w:w="0" w:type="dxa"/>
              <w:right w:w="30" w:type="dxa"/>
            </w:tcMar>
            <w:vAlign w:val="bottom"/>
          </w:tcPr>
          <w:p w14:paraId="116A93C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40196</w:t>
            </w:r>
          </w:p>
        </w:tc>
        <w:tc>
          <w:tcPr>
            <w:tcW w:w="1018" w:type="dxa"/>
            <w:tcMar>
              <w:top w:w="0" w:type="dxa"/>
              <w:left w:w="30" w:type="dxa"/>
              <w:bottom w:w="0" w:type="dxa"/>
              <w:right w:w="30" w:type="dxa"/>
            </w:tcMar>
            <w:vAlign w:val="bottom"/>
          </w:tcPr>
          <w:p w14:paraId="66F340F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9903C</w:t>
            </w:r>
          </w:p>
        </w:tc>
        <w:tc>
          <w:tcPr>
            <w:tcW w:w="824" w:type="dxa"/>
            <w:tcMar>
              <w:top w:w="0" w:type="dxa"/>
              <w:left w:w="30" w:type="dxa"/>
              <w:bottom w:w="0" w:type="dxa"/>
              <w:right w:w="30" w:type="dxa"/>
            </w:tcMar>
            <w:vAlign w:val="bottom"/>
          </w:tcPr>
          <w:p w14:paraId="41D3EAE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2</w:t>
            </w:r>
          </w:p>
        </w:tc>
        <w:tc>
          <w:tcPr>
            <w:tcW w:w="838" w:type="dxa"/>
            <w:tcMar>
              <w:top w:w="0" w:type="dxa"/>
              <w:left w:w="30" w:type="dxa"/>
              <w:bottom w:w="0" w:type="dxa"/>
              <w:right w:w="30" w:type="dxa"/>
            </w:tcMar>
            <w:vAlign w:val="bottom"/>
          </w:tcPr>
          <w:p w14:paraId="22D9CF2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24</w:t>
            </w:r>
          </w:p>
        </w:tc>
        <w:tc>
          <w:tcPr>
            <w:tcW w:w="825" w:type="dxa"/>
            <w:tcMar>
              <w:top w:w="0" w:type="dxa"/>
              <w:left w:w="30" w:type="dxa"/>
              <w:bottom w:w="0" w:type="dxa"/>
              <w:right w:w="30" w:type="dxa"/>
            </w:tcMar>
            <w:vAlign w:val="bottom"/>
          </w:tcPr>
          <w:p w14:paraId="5387DED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9</w:t>
            </w:r>
          </w:p>
        </w:tc>
        <w:tc>
          <w:tcPr>
            <w:tcW w:w="1263" w:type="dxa"/>
            <w:tcMar>
              <w:top w:w="0" w:type="dxa"/>
              <w:left w:w="30" w:type="dxa"/>
              <w:bottom w:w="0" w:type="dxa"/>
              <w:right w:w="30" w:type="dxa"/>
            </w:tcMar>
            <w:vAlign w:val="bottom"/>
          </w:tcPr>
          <w:p w14:paraId="0BFBA9B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95 x 10</w:t>
            </w:r>
            <w:r>
              <w:rPr>
                <w:rFonts w:ascii="Times New Roman" w:hAnsi="Times New Roman"/>
                <w:sz w:val="24"/>
                <w:szCs w:val="24"/>
                <w:vertAlign w:val="superscript"/>
              </w:rPr>
              <w:t>-10</w:t>
            </w:r>
          </w:p>
        </w:tc>
        <w:tc>
          <w:tcPr>
            <w:tcW w:w="1382" w:type="dxa"/>
            <w:tcMar>
              <w:top w:w="0" w:type="dxa"/>
              <w:left w:w="30" w:type="dxa"/>
              <w:bottom w:w="0" w:type="dxa"/>
              <w:right w:w="30" w:type="dxa"/>
            </w:tcMar>
            <w:vAlign w:val="bottom"/>
          </w:tcPr>
          <w:p w14:paraId="2946DB82" w14:textId="77777777" w:rsidR="00A80EE0" w:rsidRDefault="00A80EE0">
            <w:pPr>
              <w:pStyle w:val="Standard1"/>
              <w:jc w:val="right"/>
              <w:rPr>
                <w:rFonts w:ascii="Times New Roman" w:hAnsi="Times New Roman"/>
                <w:sz w:val="24"/>
                <w:szCs w:val="24"/>
              </w:rPr>
            </w:pPr>
          </w:p>
        </w:tc>
      </w:tr>
      <w:tr w:rsidR="00A80EE0" w14:paraId="49861FE3" w14:textId="77777777">
        <w:trPr>
          <w:trHeight w:hRule="exact" w:val="283"/>
        </w:trPr>
        <w:tc>
          <w:tcPr>
            <w:tcW w:w="1695" w:type="dxa"/>
            <w:tcMar>
              <w:top w:w="0" w:type="dxa"/>
              <w:left w:w="30" w:type="dxa"/>
              <w:bottom w:w="0" w:type="dxa"/>
              <w:right w:w="30" w:type="dxa"/>
            </w:tcMar>
            <w:vAlign w:val="bottom"/>
          </w:tcPr>
          <w:p w14:paraId="366B4CB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LC25A14</w:t>
            </w:r>
          </w:p>
        </w:tc>
        <w:tc>
          <w:tcPr>
            <w:tcW w:w="1230" w:type="dxa"/>
            <w:tcMar>
              <w:top w:w="0" w:type="dxa"/>
              <w:left w:w="30" w:type="dxa"/>
              <w:bottom w:w="0" w:type="dxa"/>
              <w:right w:w="30" w:type="dxa"/>
            </w:tcMar>
            <w:vAlign w:val="bottom"/>
          </w:tcPr>
          <w:p w14:paraId="001EFFA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710754</w:t>
            </w:r>
          </w:p>
        </w:tc>
        <w:tc>
          <w:tcPr>
            <w:tcW w:w="1018" w:type="dxa"/>
            <w:tcMar>
              <w:top w:w="0" w:type="dxa"/>
              <w:left w:w="30" w:type="dxa"/>
              <w:bottom w:w="0" w:type="dxa"/>
              <w:right w:w="30" w:type="dxa"/>
            </w:tcMar>
            <w:vAlign w:val="bottom"/>
          </w:tcPr>
          <w:p w14:paraId="402E8DE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3505G</w:t>
            </w:r>
          </w:p>
        </w:tc>
        <w:tc>
          <w:tcPr>
            <w:tcW w:w="824" w:type="dxa"/>
            <w:tcMar>
              <w:top w:w="0" w:type="dxa"/>
              <w:left w:w="30" w:type="dxa"/>
              <w:bottom w:w="0" w:type="dxa"/>
              <w:right w:w="30" w:type="dxa"/>
            </w:tcMar>
            <w:vAlign w:val="bottom"/>
          </w:tcPr>
          <w:p w14:paraId="681291A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5</w:t>
            </w:r>
          </w:p>
        </w:tc>
        <w:tc>
          <w:tcPr>
            <w:tcW w:w="838" w:type="dxa"/>
            <w:tcMar>
              <w:top w:w="0" w:type="dxa"/>
              <w:left w:w="30" w:type="dxa"/>
              <w:bottom w:w="0" w:type="dxa"/>
              <w:right w:w="30" w:type="dxa"/>
            </w:tcMar>
            <w:vAlign w:val="bottom"/>
          </w:tcPr>
          <w:p w14:paraId="67109DA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77</w:t>
            </w:r>
          </w:p>
        </w:tc>
        <w:tc>
          <w:tcPr>
            <w:tcW w:w="825" w:type="dxa"/>
            <w:tcMar>
              <w:top w:w="0" w:type="dxa"/>
              <w:left w:w="30" w:type="dxa"/>
              <w:bottom w:w="0" w:type="dxa"/>
              <w:right w:w="30" w:type="dxa"/>
            </w:tcMar>
            <w:vAlign w:val="bottom"/>
          </w:tcPr>
          <w:p w14:paraId="58D3088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1263" w:type="dxa"/>
            <w:tcMar>
              <w:top w:w="0" w:type="dxa"/>
              <w:left w:w="30" w:type="dxa"/>
              <w:bottom w:w="0" w:type="dxa"/>
              <w:right w:w="30" w:type="dxa"/>
            </w:tcMar>
            <w:vAlign w:val="bottom"/>
          </w:tcPr>
          <w:p w14:paraId="0E5FB7C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3.87 x 10</w:t>
            </w:r>
            <w:r>
              <w:rPr>
                <w:rFonts w:ascii="Times New Roman" w:hAnsi="Times New Roman"/>
                <w:sz w:val="24"/>
                <w:szCs w:val="24"/>
                <w:vertAlign w:val="superscript"/>
              </w:rPr>
              <w:t>-10</w:t>
            </w:r>
          </w:p>
        </w:tc>
        <w:tc>
          <w:tcPr>
            <w:tcW w:w="1382" w:type="dxa"/>
            <w:tcMar>
              <w:top w:w="0" w:type="dxa"/>
              <w:left w:w="30" w:type="dxa"/>
              <w:bottom w:w="0" w:type="dxa"/>
              <w:right w:w="30" w:type="dxa"/>
            </w:tcMar>
            <w:vAlign w:val="bottom"/>
          </w:tcPr>
          <w:p w14:paraId="5997CC1D" w14:textId="77777777" w:rsidR="00A80EE0" w:rsidRDefault="00A80EE0">
            <w:pPr>
              <w:pStyle w:val="Standard1"/>
              <w:jc w:val="right"/>
              <w:rPr>
                <w:rFonts w:ascii="Times New Roman" w:hAnsi="Times New Roman"/>
                <w:sz w:val="24"/>
                <w:szCs w:val="24"/>
              </w:rPr>
            </w:pPr>
          </w:p>
        </w:tc>
      </w:tr>
      <w:tr w:rsidR="00A80EE0" w14:paraId="69BE66E6" w14:textId="77777777">
        <w:trPr>
          <w:trHeight w:hRule="exact" w:val="283"/>
        </w:trPr>
        <w:tc>
          <w:tcPr>
            <w:tcW w:w="1695" w:type="dxa"/>
            <w:tcMar>
              <w:top w:w="0" w:type="dxa"/>
              <w:left w:w="30" w:type="dxa"/>
              <w:bottom w:w="0" w:type="dxa"/>
              <w:right w:w="30" w:type="dxa"/>
            </w:tcMar>
            <w:vAlign w:val="bottom"/>
          </w:tcPr>
          <w:p w14:paraId="5B0E8BF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NF113A</w:t>
            </w:r>
          </w:p>
        </w:tc>
        <w:tc>
          <w:tcPr>
            <w:tcW w:w="1230" w:type="dxa"/>
            <w:tcMar>
              <w:top w:w="0" w:type="dxa"/>
              <w:left w:w="30" w:type="dxa"/>
              <w:bottom w:w="0" w:type="dxa"/>
              <w:right w:w="30" w:type="dxa"/>
            </w:tcMar>
            <w:vAlign w:val="bottom"/>
          </w:tcPr>
          <w:p w14:paraId="683A7AD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40196</w:t>
            </w:r>
          </w:p>
        </w:tc>
        <w:tc>
          <w:tcPr>
            <w:tcW w:w="1018" w:type="dxa"/>
            <w:tcMar>
              <w:top w:w="0" w:type="dxa"/>
              <w:left w:w="30" w:type="dxa"/>
              <w:bottom w:w="0" w:type="dxa"/>
              <w:right w:w="30" w:type="dxa"/>
            </w:tcMar>
            <w:vAlign w:val="bottom"/>
          </w:tcPr>
          <w:p w14:paraId="2E7C57C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14798C</w:t>
            </w:r>
          </w:p>
        </w:tc>
        <w:tc>
          <w:tcPr>
            <w:tcW w:w="824" w:type="dxa"/>
            <w:tcMar>
              <w:top w:w="0" w:type="dxa"/>
              <w:left w:w="30" w:type="dxa"/>
              <w:bottom w:w="0" w:type="dxa"/>
              <w:right w:w="30" w:type="dxa"/>
            </w:tcMar>
            <w:vAlign w:val="bottom"/>
          </w:tcPr>
          <w:p w14:paraId="76EC46C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0</w:t>
            </w:r>
          </w:p>
        </w:tc>
        <w:tc>
          <w:tcPr>
            <w:tcW w:w="838" w:type="dxa"/>
            <w:tcMar>
              <w:top w:w="0" w:type="dxa"/>
              <w:left w:w="30" w:type="dxa"/>
              <w:bottom w:w="0" w:type="dxa"/>
              <w:right w:w="30" w:type="dxa"/>
            </w:tcMar>
            <w:vAlign w:val="bottom"/>
          </w:tcPr>
          <w:p w14:paraId="0AE4CB7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72</w:t>
            </w:r>
          </w:p>
        </w:tc>
        <w:tc>
          <w:tcPr>
            <w:tcW w:w="825" w:type="dxa"/>
            <w:tcMar>
              <w:top w:w="0" w:type="dxa"/>
              <w:left w:w="30" w:type="dxa"/>
              <w:bottom w:w="0" w:type="dxa"/>
              <w:right w:w="30" w:type="dxa"/>
            </w:tcMar>
            <w:vAlign w:val="bottom"/>
          </w:tcPr>
          <w:p w14:paraId="22E2D34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1</w:t>
            </w:r>
          </w:p>
        </w:tc>
        <w:tc>
          <w:tcPr>
            <w:tcW w:w="1263" w:type="dxa"/>
            <w:tcMar>
              <w:top w:w="0" w:type="dxa"/>
              <w:left w:w="30" w:type="dxa"/>
              <w:bottom w:w="0" w:type="dxa"/>
              <w:right w:w="30" w:type="dxa"/>
            </w:tcMar>
            <w:vAlign w:val="bottom"/>
          </w:tcPr>
          <w:p w14:paraId="6CB1EC9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3.88 x 10</w:t>
            </w:r>
            <w:r>
              <w:rPr>
                <w:rFonts w:ascii="Times New Roman" w:hAnsi="Times New Roman"/>
                <w:sz w:val="24"/>
                <w:szCs w:val="24"/>
                <w:vertAlign w:val="superscript"/>
              </w:rPr>
              <w:t>-10</w:t>
            </w:r>
          </w:p>
        </w:tc>
        <w:tc>
          <w:tcPr>
            <w:tcW w:w="1382" w:type="dxa"/>
            <w:tcMar>
              <w:top w:w="0" w:type="dxa"/>
              <w:left w:w="30" w:type="dxa"/>
              <w:bottom w:w="0" w:type="dxa"/>
              <w:right w:w="30" w:type="dxa"/>
            </w:tcMar>
            <w:vAlign w:val="bottom"/>
          </w:tcPr>
          <w:p w14:paraId="110FFD37" w14:textId="77777777" w:rsidR="00A80EE0" w:rsidRDefault="00A80EE0">
            <w:pPr>
              <w:pStyle w:val="Standard1"/>
              <w:jc w:val="right"/>
              <w:rPr>
                <w:rFonts w:ascii="Times New Roman" w:hAnsi="Times New Roman"/>
                <w:sz w:val="24"/>
                <w:szCs w:val="24"/>
              </w:rPr>
            </w:pPr>
          </w:p>
        </w:tc>
      </w:tr>
      <w:tr w:rsidR="00A80EE0" w14:paraId="6B39DED9" w14:textId="77777777">
        <w:trPr>
          <w:trHeight w:hRule="exact" w:val="283"/>
        </w:trPr>
        <w:tc>
          <w:tcPr>
            <w:tcW w:w="1695" w:type="dxa"/>
            <w:tcMar>
              <w:top w:w="0" w:type="dxa"/>
              <w:left w:w="30" w:type="dxa"/>
              <w:bottom w:w="0" w:type="dxa"/>
              <w:right w:w="30" w:type="dxa"/>
            </w:tcMar>
            <w:vAlign w:val="bottom"/>
          </w:tcPr>
          <w:p w14:paraId="2369354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MT-RNR2L1</w:t>
            </w:r>
          </w:p>
        </w:tc>
        <w:tc>
          <w:tcPr>
            <w:tcW w:w="1230" w:type="dxa"/>
            <w:tcMar>
              <w:top w:w="0" w:type="dxa"/>
              <w:left w:w="30" w:type="dxa"/>
              <w:bottom w:w="0" w:type="dxa"/>
              <w:right w:w="30" w:type="dxa"/>
            </w:tcMar>
            <w:vAlign w:val="bottom"/>
          </w:tcPr>
          <w:p w14:paraId="36BD35E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230164</w:t>
            </w:r>
          </w:p>
        </w:tc>
        <w:tc>
          <w:tcPr>
            <w:tcW w:w="1018" w:type="dxa"/>
            <w:tcMar>
              <w:top w:w="0" w:type="dxa"/>
              <w:left w:w="30" w:type="dxa"/>
              <w:bottom w:w="0" w:type="dxa"/>
              <w:right w:w="30" w:type="dxa"/>
            </w:tcMar>
            <w:vAlign w:val="bottom"/>
          </w:tcPr>
          <w:p w14:paraId="53AD260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C16256T</w:t>
            </w:r>
          </w:p>
        </w:tc>
        <w:tc>
          <w:tcPr>
            <w:tcW w:w="824" w:type="dxa"/>
            <w:tcMar>
              <w:top w:w="0" w:type="dxa"/>
              <w:left w:w="30" w:type="dxa"/>
              <w:bottom w:w="0" w:type="dxa"/>
              <w:right w:w="30" w:type="dxa"/>
            </w:tcMar>
            <w:vAlign w:val="bottom"/>
          </w:tcPr>
          <w:p w14:paraId="15AD405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7</w:t>
            </w:r>
          </w:p>
        </w:tc>
        <w:tc>
          <w:tcPr>
            <w:tcW w:w="838" w:type="dxa"/>
            <w:tcMar>
              <w:top w:w="0" w:type="dxa"/>
              <w:left w:w="30" w:type="dxa"/>
              <w:bottom w:w="0" w:type="dxa"/>
              <w:right w:w="30" w:type="dxa"/>
            </w:tcMar>
            <w:vAlign w:val="bottom"/>
          </w:tcPr>
          <w:p w14:paraId="1599C53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39</w:t>
            </w:r>
          </w:p>
        </w:tc>
        <w:tc>
          <w:tcPr>
            <w:tcW w:w="825" w:type="dxa"/>
            <w:tcMar>
              <w:top w:w="0" w:type="dxa"/>
              <w:left w:w="30" w:type="dxa"/>
              <w:bottom w:w="0" w:type="dxa"/>
              <w:right w:w="30" w:type="dxa"/>
            </w:tcMar>
            <w:vAlign w:val="bottom"/>
          </w:tcPr>
          <w:p w14:paraId="60BF6C4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6</w:t>
            </w:r>
          </w:p>
        </w:tc>
        <w:tc>
          <w:tcPr>
            <w:tcW w:w="1263" w:type="dxa"/>
            <w:tcMar>
              <w:top w:w="0" w:type="dxa"/>
              <w:left w:w="30" w:type="dxa"/>
              <w:bottom w:w="0" w:type="dxa"/>
              <w:right w:w="30" w:type="dxa"/>
            </w:tcMar>
            <w:vAlign w:val="bottom"/>
          </w:tcPr>
          <w:p w14:paraId="6A4B596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59 x 10</w:t>
            </w:r>
            <w:r>
              <w:rPr>
                <w:rFonts w:ascii="Times New Roman" w:hAnsi="Times New Roman"/>
                <w:sz w:val="24"/>
                <w:szCs w:val="24"/>
                <w:vertAlign w:val="superscript"/>
              </w:rPr>
              <w:t>-10</w:t>
            </w:r>
          </w:p>
        </w:tc>
        <w:tc>
          <w:tcPr>
            <w:tcW w:w="1382" w:type="dxa"/>
            <w:tcMar>
              <w:top w:w="0" w:type="dxa"/>
              <w:left w:w="30" w:type="dxa"/>
              <w:bottom w:w="0" w:type="dxa"/>
              <w:right w:w="30" w:type="dxa"/>
            </w:tcMar>
            <w:vAlign w:val="bottom"/>
          </w:tcPr>
          <w:p w14:paraId="6B699379" w14:textId="77777777" w:rsidR="00A80EE0" w:rsidRDefault="00A80EE0">
            <w:pPr>
              <w:pStyle w:val="Standard1"/>
              <w:jc w:val="right"/>
              <w:rPr>
                <w:rFonts w:ascii="Times New Roman" w:hAnsi="Times New Roman"/>
                <w:sz w:val="24"/>
                <w:szCs w:val="24"/>
              </w:rPr>
            </w:pPr>
          </w:p>
        </w:tc>
      </w:tr>
      <w:tr w:rsidR="00A80EE0" w14:paraId="3BB18FE1" w14:textId="77777777">
        <w:trPr>
          <w:trHeight w:hRule="exact" w:val="283"/>
        </w:trPr>
        <w:tc>
          <w:tcPr>
            <w:tcW w:w="1695" w:type="dxa"/>
            <w:tcMar>
              <w:top w:w="0" w:type="dxa"/>
              <w:left w:w="30" w:type="dxa"/>
              <w:bottom w:w="0" w:type="dxa"/>
              <w:right w:w="30" w:type="dxa"/>
            </w:tcMar>
            <w:vAlign w:val="bottom"/>
          </w:tcPr>
          <w:p w14:paraId="27A9FA7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LC25A14</w:t>
            </w:r>
          </w:p>
        </w:tc>
        <w:tc>
          <w:tcPr>
            <w:tcW w:w="1230" w:type="dxa"/>
            <w:tcMar>
              <w:top w:w="0" w:type="dxa"/>
              <w:left w:w="30" w:type="dxa"/>
              <w:bottom w:w="0" w:type="dxa"/>
              <w:right w:w="30" w:type="dxa"/>
            </w:tcMar>
            <w:vAlign w:val="bottom"/>
          </w:tcPr>
          <w:p w14:paraId="451E5B2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710754</w:t>
            </w:r>
          </w:p>
        </w:tc>
        <w:tc>
          <w:tcPr>
            <w:tcW w:w="1018" w:type="dxa"/>
            <w:tcMar>
              <w:top w:w="0" w:type="dxa"/>
              <w:left w:w="30" w:type="dxa"/>
              <w:bottom w:w="0" w:type="dxa"/>
              <w:right w:w="30" w:type="dxa"/>
            </w:tcMar>
            <w:vAlign w:val="bottom"/>
          </w:tcPr>
          <w:p w14:paraId="34D78C4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1243C</w:t>
            </w:r>
          </w:p>
        </w:tc>
        <w:tc>
          <w:tcPr>
            <w:tcW w:w="824" w:type="dxa"/>
            <w:tcMar>
              <w:top w:w="0" w:type="dxa"/>
              <w:left w:w="30" w:type="dxa"/>
              <w:bottom w:w="0" w:type="dxa"/>
              <w:right w:w="30" w:type="dxa"/>
            </w:tcMar>
            <w:vAlign w:val="bottom"/>
          </w:tcPr>
          <w:p w14:paraId="64F260A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5</w:t>
            </w:r>
          </w:p>
        </w:tc>
        <w:tc>
          <w:tcPr>
            <w:tcW w:w="838" w:type="dxa"/>
            <w:tcMar>
              <w:top w:w="0" w:type="dxa"/>
              <w:left w:w="30" w:type="dxa"/>
              <w:bottom w:w="0" w:type="dxa"/>
              <w:right w:w="30" w:type="dxa"/>
            </w:tcMar>
            <w:vAlign w:val="bottom"/>
          </w:tcPr>
          <w:p w14:paraId="5C7F424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76</w:t>
            </w:r>
          </w:p>
        </w:tc>
        <w:tc>
          <w:tcPr>
            <w:tcW w:w="825" w:type="dxa"/>
            <w:tcMar>
              <w:top w:w="0" w:type="dxa"/>
              <w:left w:w="30" w:type="dxa"/>
              <w:bottom w:w="0" w:type="dxa"/>
              <w:right w:w="30" w:type="dxa"/>
            </w:tcMar>
            <w:vAlign w:val="bottom"/>
          </w:tcPr>
          <w:p w14:paraId="7D3F814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1263" w:type="dxa"/>
            <w:tcMar>
              <w:top w:w="0" w:type="dxa"/>
              <w:left w:w="30" w:type="dxa"/>
              <w:bottom w:w="0" w:type="dxa"/>
              <w:right w:w="30" w:type="dxa"/>
            </w:tcMar>
            <w:vAlign w:val="bottom"/>
          </w:tcPr>
          <w:p w14:paraId="2F7D02F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70 x 10</w:t>
            </w:r>
            <w:r>
              <w:rPr>
                <w:rFonts w:ascii="Times New Roman" w:hAnsi="Times New Roman"/>
                <w:sz w:val="24"/>
                <w:szCs w:val="24"/>
                <w:vertAlign w:val="superscript"/>
              </w:rPr>
              <w:t>-10</w:t>
            </w:r>
          </w:p>
        </w:tc>
        <w:tc>
          <w:tcPr>
            <w:tcW w:w="1382" w:type="dxa"/>
            <w:tcMar>
              <w:top w:w="0" w:type="dxa"/>
              <w:left w:w="30" w:type="dxa"/>
              <w:bottom w:w="0" w:type="dxa"/>
              <w:right w:w="30" w:type="dxa"/>
            </w:tcMar>
            <w:vAlign w:val="bottom"/>
          </w:tcPr>
          <w:p w14:paraId="3FE9F23F" w14:textId="77777777" w:rsidR="00A80EE0" w:rsidRDefault="00A80EE0">
            <w:pPr>
              <w:pStyle w:val="Standard1"/>
              <w:jc w:val="right"/>
              <w:rPr>
                <w:rFonts w:ascii="Times New Roman" w:hAnsi="Times New Roman"/>
                <w:sz w:val="24"/>
                <w:szCs w:val="24"/>
              </w:rPr>
            </w:pPr>
          </w:p>
        </w:tc>
      </w:tr>
      <w:tr w:rsidR="00A80EE0" w14:paraId="01DBF013" w14:textId="77777777">
        <w:trPr>
          <w:trHeight w:hRule="exact" w:val="283"/>
        </w:trPr>
        <w:tc>
          <w:tcPr>
            <w:tcW w:w="1695" w:type="dxa"/>
            <w:tcMar>
              <w:top w:w="0" w:type="dxa"/>
              <w:left w:w="30" w:type="dxa"/>
              <w:bottom w:w="0" w:type="dxa"/>
              <w:right w:w="30" w:type="dxa"/>
            </w:tcMar>
            <w:vAlign w:val="bottom"/>
          </w:tcPr>
          <w:p w14:paraId="73C8148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w:t>
            </w:r>
          </w:p>
        </w:tc>
        <w:tc>
          <w:tcPr>
            <w:tcW w:w="1230" w:type="dxa"/>
            <w:tcMar>
              <w:top w:w="0" w:type="dxa"/>
              <w:left w:w="30" w:type="dxa"/>
              <w:bottom w:w="0" w:type="dxa"/>
              <w:right w:w="30" w:type="dxa"/>
            </w:tcMar>
            <w:vAlign w:val="bottom"/>
          </w:tcPr>
          <w:p w14:paraId="2A94E72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7040068</w:t>
            </w:r>
          </w:p>
        </w:tc>
        <w:tc>
          <w:tcPr>
            <w:tcW w:w="1018" w:type="dxa"/>
            <w:tcMar>
              <w:top w:w="0" w:type="dxa"/>
              <w:left w:w="30" w:type="dxa"/>
              <w:bottom w:w="0" w:type="dxa"/>
              <w:right w:w="30" w:type="dxa"/>
            </w:tcMar>
            <w:vAlign w:val="bottom"/>
          </w:tcPr>
          <w:p w14:paraId="5956FEB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3480G</w:t>
            </w:r>
          </w:p>
        </w:tc>
        <w:tc>
          <w:tcPr>
            <w:tcW w:w="824" w:type="dxa"/>
            <w:tcMar>
              <w:top w:w="0" w:type="dxa"/>
              <w:left w:w="30" w:type="dxa"/>
              <w:bottom w:w="0" w:type="dxa"/>
              <w:right w:w="30" w:type="dxa"/>
            </w:tcMar>
            <w:vAlign w:val="bottom"/>
          </w:tcPr>
          <w:p w14:paraId="66BF86A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4</w:t>
            </w:r>
          </w:p>
        </w:tc>
        <w:tc>
          <w:tcPr>
            <w:tcW w:w="838" w:type="dxa"/>
            <w:tcMar>
              <w:top w:w="0" w:type="dxa"/>
              <w:left w:w="30" w:type="dxa"/>
              <w:bottom w:w="0" w:type="dxa"/>
              <w:right w:w="30" w:type="dxa"/>
            </w:tcMar>
            <w:vAlign w:val="bottom"/>
          </w:tcPr>
          <w:p w14:paraId="41DA24F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85</w:t>
            </w:r>
          </w:p>
        </w:tc>
        <w:tc>
          <w:tcPr>
            <w:tcW w:w="825" w:type="dxa"/>
            <w:tcMar>
              <w:top w:w="0" w:type="dxa"/>
              <w:left w:w="30" w:type="dxa"/>
              <w:bottom w:w="0" w:type="dxa"/>
              <w:right w:w="30" w:type="dxa"/>
            </w:tcMar>
            <w:vAlign w:val="bottom"/>
          </w:tcPr>
          <w:p w14:paraId="559B2A6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4</w:t>
            </w:r>
          </w:p>
        </w:tc>
        <w:tc>
          <w:tcPr>
            <w:tcW w:w="1263" w:type="dxa"/>
            <w:tcMar>
              <w:top w:w="0" w:type="dxa"/>
              <w:left w:w="30" w:type="dxa"/>
              <w:bottom w:w="0" w:type="dxa"/>
              <w:right w:w="30" w:type="dxa"/>
            </w:tcMar>
            <w:vAlign w:val="bottom"/>
          </w:tcPr>
          <w:p w14:paraId="569C6EF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7.00 x 10</w:t>
            </w:r>
            <w:r>
              <w:rPr>
                <w:rFonts w:ascii="Times New Roman" w:hAnsi="Times New Roman"/>
                <w:sz w:val="24"/>
                <w:szCs w:val="24"/>
                <w:vertAlign w:val="superscript"/>
              </w:rPr>
              <w:t>-10</w:t>
            </w:r>
          </w:p>
        </w:tc>
        <w:tc>
          <w:tcPr>
            <w:tcW w:w="1382" w:type="dxa"/>
            <w:tcMar>
              <w:top w:w="0" w:type="dxa"/>
              <w:left w:w="30" w:type="dxa"/>
              <w:bottom w:w="0" w:type="dxa"/>
              <w:right w:w="30" w:type="dxa"/>
            </w:tcMar>
            <w:vAlign w:val="bottom"/>
          </w:tcPr>
          <w:p w14:paraId="7FCE46C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w:t>
            </w:r>
          </w:p>
        </w:tc>
      </w:tr>
      <w:tr w:rsidR="00A80EE0" w14:paraId="1504D148" w14:textId="77777777">
        <w:trPr>
          <w:trHeight w:hRule="exact" w:val="283"/>
        </w:trPr>
        <w:tc>
          <w:tcPr>
            <w:tcW w:w="1695" w:type="dxa"/>
            <w:tcMar>
              <w:top w:w="0" w:type="dxa"/>
              <w:left w:w="30" w:type="dxa"/>
              <w:bottom w:w="0" w:type="dxa"/>
              <w:right w:w="30" w:type="dxa"/>
            </w:tcMar>
            <w:vAlign w:val="bottom"/>
          </w:tcPr>
          <w:p w14:paraId="537E515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w:t>
            </w:r>
          </w:p>
        </w:tc>
        <w:tc>
          <w:tcPr>
            <w:tcW w:w="1230" w:type="dxa"/>
            <w:tcMar>
              <w:top w:w="0" w:type="dxa"/>
              <w:left w:w="30" w:type="dxa"/>
              <w:bottom w:w="0" w:type="dxa"/>
              <w:right w:w="30" w:type="dxa"/>
            </w:tcMar>
            <w:vAlign w:val="bottom"/>
          </w:tcPr>
          <w:p w14:paraId="38CFB0B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7040068</w:t>
            </w:r>
          </w:p>
        </w:tc>
        <w:tc>
          <w:tcPr>
            <w:tcW w:w="1018" w:type="dxa"/>
            <w:tcMar>
              <w:top w:w="0" w:type="dxa"/>
              <w:left w:w="30" w:type="dxa"/>
              <w:bottom w:w="0" w:type="dxa"/>
              <w:right w:w="30" w:type="dxa"/>
            </w:tcMar>
            <w:vAlign w:val="bottom"/>
          </w:tcPr>
          <w:p w14:paraId="67D4907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10550G</w:t>
            </w:r>
          </w:p>
        </w:tc>
        <w:tc>
          <w:tcPr>
            <w:tcW w:w="824" w:type="dxa"/>
            <w:tcMar>
              <w:top w:w="0" w:type="dxa"/>
              <w:left w:w="30" w:type="dxa"/>
              <w:bottom w:w="0" w:type="dxa"/>
              <w:right w:w="30" w:type="dxa"/>
            </w:tcMar>
            <w:vAlign w:val="bottom"/>
          </w:tcPr>
          <w:p w14:paraId="6272209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4</w:t>
            </w:r>
          </w:p>
        </w:tc>
        <w:tc>
          <w:tcPr>
            <w:tcW w:w="838" w:type="dxa"/>
            <w:tcMar>
              <w:top w:w="0" w:type="dxa"/>
              <w:left w:w="30" w:type="dxa"/>
              <w:bottom w:w="0" w:type="dxa"/>
              <w:right w:w="30" w:type="dxa"/>
            </w:tcMar>
            <w:vAlign w:val="bottom"/>
          </w:tcPr>
          <w:p w14:paraId="5810AA5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85</w:t>
            </w:r>
          </w:p>
        </w:tc>
        <w:tc>
          <w:tcPr>
            <w:tcW w:w="825" w:type="dxa"/>
            <w:tcMar>
              <w:top w:w="0" w:type="dxa"/>
              <w:left w:w="30" w:type="dxa"/>
              <w:bottom w:w="0" w:type="dxa"/>
              <w:right w:w="30" w:type="dxa"/>
            </w:tcMar>
            <w:vAlign w:val="bottom"/>
          </w:tcPr>
          <w:p w14:paraId="2D16C13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4</w:t>
            </w:r>
          </w:p>
        </w:tc>
        <w:tc>
          <w:tcPr>
            <w:tcW w:w="1263" w:type="dxa"/>
            <w:tcMar>
              <w:top w:w="0" w:type="dxa"/>
              <w:left w:w="30" w:type="dxa"/>
              <w:bottom w:w="0" w:type="dxa"/>
              <w:right w:w="30" w:type="dxa"/>
            </w:tcMar>
            <w:vAlign w:val="bottom"/>
          </w:tcPr>
          <w:p w14:paraId="7A16FCF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7.53 x 10</w:t>
            </w:r>
            <w:r>
              <w:rPr>
                <w:rFonts w:ascii="Times New Roman" w:hAnsi="Times New Roman"/>
                <w:sz w:val="24"/>
                <w:szCs w:val="24"/>
                <w:vertAlign w:val="superscript"/>
              </w:rPr>
              <w:t>-10</w:t>
            </w:r>
          </w:p>
        </w:tc>
        <w:tc>
          <w:tcPr>
            <w:tcW w:w="1382" w:type="dxa"/>
            <w:tcMar>
              <w:top w:w="0" w:type="dxa"/>
              <w:left w:w="30" w:type="dxa"/>
              <w:bottom w:w="0" w:type="dxa"/>
              <w:right w:w="30" w:type="dxa"/>
            </w:tcMar>
            <w:vAlign w:val="bottom"/>
          </w:tcPr>
          <w:p w14:paraId="03D9429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w:t>
            </w:r>
          </w:p>
        </w:tc>
      </w:tr>
      <w:tr w:rsidR="00A80EE0" w14:paraId="22CE5666" w14:textId="77777777">
        <w:trPr>
          <w:trHeight w:hRule="exact" w:val="283"/>
        </w:trPr>
        <w:tc>
          <w:tcPr>
            <w:tcW w:w="1695" w:type="dxa"/>
            <w:tcMar>
              <w:top w:w="0" w:type="dxa"/>
              <w:left w:w="30" w:type="dxa"/>
              <w:bottom w:w="0" w:type="dxa"/>
              <w:right w:w="30" w:type="dxa"/>
            </w:tcMar>
            <w:vAlign w:val="bottom"/>
          </w:tcPr>
          <w:p w14:paraId="337F74D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w:t>
            </w:r>
          </w:p>
        </w:tc>
        <w:tc>
          <w:tcPr>
            <w:tcW w:w="1230" w:type="dxa"/>
            <w:tcMar>
              <w:top w:w="0" w:type="dxa"/>
              <w:left w:w="30" w:type="dxa"/>
              <w:bottom w:w="0" w:type="dxa"/>
              <w:right w:w="30" w:type="dxa"/>
            </w:tcMar>
            <w:vAlign w:val="bottom"/>
          </w:tcPr>
          <w:p w14:paraId="5827961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7040068</w:t>
            </w:r>
          </w:p>
        </w:tc>
        <w:tc>
          <w:tcPr>
            <w:tcW w:w="1018" w:type="dxa"/>
            <w:tcMar>
              <w:top w:w="0" w:type="dxa"/>
              <w:left w:w="30" w:type="dxa"/>
              <w:bottom w:w="0" w:type="dxa"/>
              <w:right w:w="30" w:type="dxa"/>
            </w:tcMar>
            <w:vAlign w:val="bottom"/>
          </w:tcPr>
          <w:p w14:paraId="2A4217A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C14167T</w:t>
            </w:r>
          </w:p>
        </w:tc>
        <w:tc>
          <w:tcPr>
            <w:tcW w:w="824" w:type="dxa"/>
            <w:tcMar>
              <w:top w:w="0" w:type="dxa"/>
              <w:left w:w="30" w:type="dxa"/>
              <w:bottom w:w="0" w:type="dxa"/>
              <w:right w:w="30" w:type="dxa"/>
            </w:tcMar>
            <w:vAlign w:val="bottom"/>
          </w:tcPr>
          <w:p w14:paraId="58E52EB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4</w:t>
            </w:r>
          </w:p>
        </w:tc>
        <w:tc>
          <w:tcPr>
            <w:tcW w:w="838" w:type="dxa"/>
            <w:tcMar>
              <w:top w:w="0" w:type="dxa"/>
              <w:left w:w="30" w:type="dxa"/>
              <w:bottom w:w="0" w:type="dxa"/>
              <w:right w:w="30" w:type="dxa"/>
            </w:tcMar>
            <w:vAlign w:val="bottom"/>
          </w:tcPr>
          <w:p w14:paraId="1AF14A1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85</w:t>
            </w:r>
          </w:p>
        </w:tc>
        <w:tc>
          <w:tcPr>
            <w:tcW w:w="825" w:type="dxa"/>
            <w:tcMar>
              <w:top w:w="0" w:type="dxa"/>
              <w:left w:w="30" w:type="dxa"/>
              <w:bottom w:w="0" w:type="dxa"/>
              <w:right w:w="30" w:type="dxa"/>
            </w:tcMar>
            <w:vAlign w:val="bottom"/>
          </w:tcPr>
          <w:p w14:paraId="4A93ABF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4</w:t>
            </w:r>
          </w:p>
        </w:tc>
        <w:tc>
          <w:tcPr>
            <w:tcW w:w="1263" w:type="dxa"/>
            <w:tcMar>
              <w:top w:w="0" w:type="dxa"/>
              <w:left w:w="30" w:type="dxa"/>
              <w:bottom w:w="0" w:type="dxa"/>
              <w:right w:w="30" w:type="dxa"/>
            </w:tcMar>
            <w:vAlign w:val="bottom"/>
          </w:tcPr>
          <w:p w14:paraId="39B6646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7.86 x 10</w:t>
            </w:r>
            <w:r>
              <w:rPr>
                <w:rFonts w:ascii="Times New Roman" w:hAnsi="Times New Roman"/>
                <w:sz w:val="24"/>
                <w:szCs w:val="24"/>
                <w:vertAlign w:val="superscript"/>
              </w:rPr>
              <w:t>-10</w:t>
            </w:r>
          </w:p>
        </w:tc>
        <w:tc>
          <w:tcPr>
            <w:tcW w:w="1382" w:type="dxa"/>
            <w:tcMar>
              <w:top w:w="0" w:type="dxa"/>
              <w:left w:w="30" w:type="dxa"/>
              <w:bottom w:w="0" w:type="dxa"/>
              <w:right w:w="30" w:type="dxa"/>
            </w:tcMar>
            <w:vAlign w:val="bottom"/>
          </w:tcPr>
          <w:p w14:paraId="1F72F646" w14:textId="77777777" w:rsidR="00A80EE0" w:rsidRDefault="00A80EE0">
            <w:pPr>
              <w:pStyle w:val="Standard1"/>
              <w:jc w:val="right"/>
              <w:rPr>
                <w:rFonts w:ascii="Times New Roman" w:hAnsi="Times New Roman"/>
                <w:sz w:val="24"/>
                <w:szCs w:val="24"/>
              </w:rPr>
            </w:pPr>
          </w:p>
        </w:tc>
      </w:tr>
      <w:tr w:rsidR="00A80EE0" w14:paraId="7AA2AD3A" w14:textId="77777777">
        <w:trPr>
          <w:trHeight w:hRule="exact" w:val="283"/>
        </w:trPr>
        <w:tc>
          <w:tcPr>
            <w:tcW w:w="1695" w:type="dxa"/>
            <w:tcMar>
              <w:top w:w="0" w:type="dxa"/>
              <w:left w:w="30" w:type="dxa"/>
              <w:bottom w:w="0" w:type="dxa"/>
              <w:right w:w="30" w:type="dxa"/>
            </w:tcMar>
            <w:vAlign w:val="bottom"/>
          </w:tcPr>
          <w:p w14:paraId="25C74D0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LC25A14</w:t>
            </w:r>
          </w:p>
        </w:tc>
        <w:tc>
          <w:tcPr>
            <w:tcW w:w="1230" w:type="dxa"/>
            <w:tcMar>
              <w:top w:w="0" w:type="dxa"/>
              <w:left w:w="30" w:type="dxa"/>
              <w:bottom w:w="0" w:type="dxa"/>
              <w:right w:w="30" w:type="dxa"/>
            </w:tcMar>
            <w:vAlign w:val="bottom"/>
          </w:tcPr>
          <w:p w14:paraId="7DA4AE7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710754</w:t>
            </w:r>
          </w:p>
        </w:tc>
        <w:tc>
          <w:tcPr>
            <w:tcW w:w="1018" w:type="dxa"/>
            <w:tcMar>
              <w:top w:w="0" w:type="dxa"/>
              <w:left w:w="30" w:type="dxa"/>
              <w:bottom w:w="0" w:type="dxa"/>
              <w:right w:w="30" w:type="dxa"/>
            </w:tcMar>
            <w:vAlign w:val="bottom"/>
          </w:tcPr>
          <w:p w14:paraId="3758DC5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11947G</w:t>
            </w:r>
          </w:p>
        </w:tc>
        <w:tc>
          <w:tcPr>
            <w:tcW w:w="824" w:type="dxa"/>
            <w:tcMar>
              <w:top w:w="0" w:type="dxa"/>
              <w:left w:w="30" w:type="dxa"/>
              <w:bottom w:w="0" w:type="dxa"/>
              <w:right w:w="30" w:type="dxa"/>
            </w:tcMar>
            <w:vAlign w:val="bottom"/>
          </w:tcPr>
          <w:p w14:paraId="743A321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5</w:t>
            </w:r>
          </w:p>
        </w:tc>
        <w:tc>
          <w:tcPr>
            <w:tcW w:w="838" w:type="dxa"/>
            <w:tcMar>
              <w:top w:w="0" w:type="dxa"/>
              <w:left w:w="30" w:type="dxa"/>
              <w:bottom w:w="0" w:type="dxa"/>
              <w:right w:w="30" w:type="dxa"/>
            </w:tcMar>
            <w:vAlign w:val="bottom"/>
          </w:tcPr>
          <w:p w14:paraId="2953786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74</w:t>
            </w:r>
          </w:p>
        </w:tc>
        <w:tc>
          <w:tcPr>
            <w:tcW w:w="825" w:type="dxa"/>
            <w:tcMar>
              <w:top w:w="0" w:type="dxa"/>
              <w:left w:w="30" w:type="dxa"/>
              <w:bottom w:w="0" w:type="dxa"/>
              <w:right w:w="30" w:type="dxa"/>
            </w:tcMar>
            <w:vAlign w:val="bottom"/>
          </w:tcPr>
          <w:p w14:paraId="7237732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1263" w:type="dxa"/>
            <w:tcMar>
              <w:top w:w="0" w:type="dxa"/>
              <w:left w:w="30" w:type="dxa"/>
              <w:bottom w:w="0" w:type="dxa"/>
              <w:right w:w="30" w:type="dxa"/>
            </w:tcMar>
            <w:vAlign w:val="bottom"/>
          </w:tcPr>
          <w:p w14:paraId="404D3F4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10 x 10</w:t>
            </w:r>
            <w:r>
              <w:rPr>
                <w:rFonts w:ascii="Times New Roman" w:hAnsi="Times New Roman"/>
                <w:sz w:val="24"/>
                <w:szCs w:val="24"/>
                <w:vertAlign w:val="superscript"/>
              </w:rPr>
              <w:t>-9</w:t>
            </w:r>
          </w:p>
        </w:tc>
        <w:tc>
          <w:tcPr>
            <w:tcW w:w="1382" w:type="dxa"/>
            <w:tcMar>
              <w:top w:w="0" w:type="dxa"/>
              <w:left w:w="30" w:type="dxa"/>
              <w:bottom w:w="0" w:type="dxa"/>
              <w:right w:w="30" w:type="dxa"/>
            </w:tcMar>
            <w:vAlign w:val="bottom"/>
          </w:tcPr>
          <w:p w14:paraId="08CE6F91" w14:textId="77777777" w:rsidR="00A80EE0" w:rsidRDefault="00A80EE0">
            <w:pPr>
              <w:pStyle w:val="Standard1"/>
              <w:jc w:val="right"/>
              <w:rPr>
                <w:rFonts w:ascii="Times New Roman" w:hAnsi="Times New Roman"/>
                <w:sz w:val="24"/>
                <w:szCs w:val="24"/>
              </w:rPr>
            </w:pPr>
          </w:p>
        </w:tc>
      </w:tr>
      <w:tr w:rsidR="00A80EE0" w14:paraId="7E454125" w14:textId="77777777">
        <w:trPr>
          <w:trHeight w:hRule="exact" w:val="283"/>
        </w:trPr>
        <w:tc>
          <w:tcPr>
            <w:tcW w:w="1695" w:type="dxa"/>
            <w:tcMar>
              <w:top w:w="0" w:type="dxa"/>
              <w:left w:w="30" w:type="dxa"/>
              <w:bottom w:w="0" w:type="dxa"/>
              <w:right w:w="30" w:type="dxa"/>
            </w:tcMar>
            <w:vAlign w:val="bottom"/>
          </w:tcPr>
          <w:p w14:paraId="4987722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LC25A14</w:t>
            </w:r>
          </w:p>
        </w:tc>
        <w:tc>
          <w:tcPr>
            <w:tcW w:w="1230" w:type="dxa"/>
            <w:tcMar>
              <w:top w:w="0" w:type="dxa"/>
              <w:left w:w="30" w:type="dxa"/>
              <w:bottom w:w="0" w:type="dxa"/>
              <w:right w:w="30" w:type="dxa"/>
            </w:tcMar>
            <w:vAlign w:val="bottom"/>
          </w:tcPr>
          <w:p w14:paraId="1FB5214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710754</w:t>
            </w:r>
          </w:p>
        </w:tc>
        <w:tc>
          <w:tcPr>
            <w:tcW w:w="1018" w:type="dxa"/>
            <w:tcMar>
              <w:top w:w="0" w:type="dxa"/>
              <w:left w:w="30" w:type="dxa"/>
              <w:bottom w:w="0" w:type="dxa"/>
              <w:right w:w="30" w:type="dxa"/>
            </w:tcMar>
            <w:vAlign w:val="bottom"/>
          </w:tcPr>
          <w:p w14:paraId="2B360B4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G8994A</w:t>
            </w:r>
          </w:p>
        </w:tc>
        <w:tc>
          <w:tcPr>
            <w:tcW w:w="824" w:type="dxa"/>
            <w:tcMar>
              <w:top w:w="0" w:type="dxa"/>
              <w:left w:w="30" w:type="dxa"/>
              <w:bottom w:w="0" w:type="dxa"/>
              <w:right w:w="30" w:type="dxa"/>
            </w:tcMar>
            <w:vAlign w:val="bottom"/>
          </w:tcPr>
          <w:p w14:paraId="08F4F29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5</w:t>
            </w:r>
          </w:p>
        </w:tc>
        <w:tc>
          <w:tcPr>
            <w:tcW w:w="838" w:type="dxa"/>
            <w:tcMar>
              <w:top w:w="0" w:type="dxa"/>
              <w:left w:w="30" w:type="dxa"/>
              <w:bottom w:w="0" w:type="dxa"/>
              <w:right w:w="30" w:type="dxa"/>
            </w:tcMar>
            <w:vAlign w:val="bottom"/>
          </w:tcPr>
          <w:p w14:paraId="3493849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74</w:t>
            </w:r>
          </w:p>
        </w:tc>
        <w:tc>
          <w:tcPr>
            <w:tcW w:w="825" w:type="dxa"/>
            <w:tcMar>
              <w:top w:w="0" w:type="dxa"/>
              <w:left w:w="30" w:type="dxa"/>
              <w:bottom w:w="0" w:type="dxa"/>
              <w:right w:w="30" w:type="dxa"/>
            </w:tcMar>
            <w:vAlign w:val="bottom"/>
          </w:tcPr>
          <w:p w14:paraId="3EDD16C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1263" w:type="dxa"/>
            <w:tcMar>
              <w:top w:w="0" w:type="dxa"/>
              <w:left w:w="30" w:type="dxa"/>
              <w:bottom w:w="0" w:type="dxa"/>
              <w:right w:w="30" w:type="dxa"/>
            </w:tcMar>
            <w:vAlign w:val="bottom"/>
          </w:tcPr>
          <w:p w14:paraId="34E6E4E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24 x 10</w:t>
            </w:r>
            <w:r>
              <w:rPr>
                <w:rFonts w:ascii="Times New Roman" w:hAnsi="Times New Roman"/>
                <w:sz w:val="24"/>
                <w:szCs w:val="24"/>
                <w:vertAlign w:val="superscript"/>
              </w:rPr>
              <w:t>-9</w:t>
            </w:r>
          </w:p>
        </w:tc>
        <w:tc>
          <w:tcPr>
            <w:tcW w:w="1382" w:type="dxa"/>
            <w:tcMar>
              <w:top w:w="0" w:type="dxa"/>
              <w:left w:w="30" w:type="dxa"/>
              <w:bottom w:w="0" w:type="dxa"/>
              <w:right w:w="30" w:type="dxa"/>
            </w:tcMar>
            <w:vAlign w:val="bottom"/>
          </w:tcPr>
          <w:p w14:paraId="61CDCEAD" w14:textId="77777777" w:rsidR="00A80EE0" w:rsidRDefault="00A80EE0">
            <w:pPr>
              <w:pStyle w:val="Standard1"/>
              <w:jc w:val="right"/>
              <w:rPr>
                <w:rFonts w:ascii="Times New Roman" w:hAnsi="Times New Roman"/>
                <w:sz w:val="24"/>
                <w:szCs w:val="24"/>
              </w:rPr>
            </w:pPr>
          </w:p>
        </w:tc>
      </w:tr>
      <w:tr w:rsidR="00A80EE0" w14:paraId="635C3F5E" w14:textId="77777777">
        <w:trPr>
          <w:trHeight w:hRule="exact" w:val="283"/>
        </w:trPr>
        <w:tc>
          <w:tcPr>
            <w:tcW w:w="1695" w:type="dxa"/>
            <w:tcMar>
              <w:top w:w="0" w:type="dxa"/>
              <w:left w:w="30" w:type="dxa"/>
              <w:bottom w:w="0" w:type="dxa"/>
              <w:right w:w="30" w:type="dxa"/>
            </w:tcMar>
            <w:vAlign w:val="bottom"/>
          </w:tcPr>
          <w:p w14:paraId="0A31605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NF113A</w:t>
            </w:r>
          </w:p>
        </w:tc>
        <w:tc>
          <w:tcPr>
            <w:tcW w:w="1230" w:type="dxa"/>
            <w:tcMar>
              <w:top w:w="0" w:type="dxa"/>
              <w:left w:w="30" w:type="dxa"/>
              <w:bottom w:w="0" w:type="dxa"/>
              <w:right w:w="30" w:type="dxa"/>
            </w:tcMar>
            <w:vAlign w:val="bottom"/>
          </w:tcPr>
          <w:p w14:paraId="1986F53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40196</w:t>
            </w:r>
          </w:p>
        </w:tc>
        <w:tc>
          <w:tcPr>
            <w:tcW w:w="1018" w:type="dxa"/>
            <w:tcMar>
              <w:top w:w="0" w:type="dxa"/>
              <w:left w:w="30" w:type="dxa"/>
              <w:bottom w:w="0" w:type="dxa"/>
              <w:right w:w="30" w:type="dxa"/>
            </w:tcMar>
            <w:vAlign w:val="bottom"/>
          </w:tcPr>
          <w:p w14:paraId="769163B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4216C</w:t>
            </w:r>
          </w:p>
        </w:tc>
        <w:tc>
          <w:tcPr>
            <w:tcW w:w="824" w:type="dxa"/>
            <w:tcMar>
              <w:top w:w="0" w:type="dxa"/>
              <w:left w:w="30" w:type="dxa"/>
              <w:bottom w:w="0" w:type="dxa"/>
              <w:right w:w="30" w:type="dxa"/>
            </w:tcMar>
            <w:vAlign w:val="bottom"/>
          </w:tcPr>
          <w:p w14:paraId="6EF4C64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838" w:type="dxa"/>
            <w:tcMar>
              <w:top w:w="0" w:type="dxa"/>
              <w:left w:w="30" w:type="dxa"/>
              <w:bottom w:w="0" w:type="dxa"/>
              <w:right w:w="30" w:type="dxa"/>
            </w:tcMar>
            <w:vAlign w:val="bottom"/>
          </w:tcPr>
          <w:p w14:paraId="32B57EC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32</w:t>
            </w:r>
          </w:p>
        </w:tc>
        <w:tc>
          <w:tcPr>
            <w:tcW w:w="825" w:type="dxa"/>
            <w:tcMar>
              <w:top w:w="0" w:type="dxa"/>
              <w:left w:w="30" w:type="dxa"/>
              <w:bottom w:w="0" w:type="dxa"/>
              <w:right w:w="30" w:type="dxa"/>
            </w:tcMar>
            <w:vAlign w:val="bottom"/>
          </w:tcPr>
          <w:p w14:paraId="4E8AF03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22</w:t>
            </w:r>
          </w:p>
        </w:tc>
        <w:tc>
          <w:tcPr>
            <w:tcW w:w="1263" w:type="dxa"/>
            <w:tcMar>
              <w:top w:w="0" w:type="dxa"/>
              <w:left w:w="30" w:type="dxa"/>
              <w:bottom w:w="0" w:type="dxa"/>
              <w:right w:w="30" w:type="dxa"/>
            </w:tcMar>
            <w:vAlign w:val="bottom"/>
          </w:tcPr>
          <w:p w14:paraId="6708F77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44 x 10</w:t>
            </w:r>
            <w:r>
              <w:rPr>
                <w:rFonts w:ascii="Times New Roman" w:hAnsi="Times New Roman"/>
                <w:sz w:val="24"/>
                <w:szCs w:val="24"/>
                <w:vertAlign w:val="superscript"/>
              </w:rPr>
              <w:t>-9</w:t>
            </w:r>
          </w:p>
        </w:tc>
        <w:tc>
          <w:tcPr>
            <w:tcW w:w="1382" w:type="dxa"/>
            <w:tcMar>
              <w:top w:w="0" w:type="dxa"/>
              <w:left w:w="30" w:type="dxa"/>
              <w:bottom w:w="0" w:type="dxa"/>
              <w:right w:w="30" w:type="dxa"/>
            </w:tcMar>
            <w:vAlign w:val="bottom"/>
          </w:tcPr>
          <w:p w14:paraId="6BB9E253" w14:textId="77777777" w:rsidR="00A80EE0" w:rsidRDefault="00A80EE0">
            <w:pPr>
              <w:pStyle w:val="Standard1"/>
              <w:jc w:val="right"/>
              <w:rPr>
                <w:rFonts w:ascii="Times New Roman" w:hAnsi="Times New Roman"/>
                <w:sz w:val="24"/>
                <w:szCs w:val="24"/>
              </w:rPr>
            </w:pPr>
          </w:p>
        </w:tc>
      </w:tr>
      <w:tr w:rsidR="00A80EE0" w14:paraId="268F6FA1" w14:textId="77777777">
        <w:trPr>
          <w:trHeight w:hRule="exact" w:val="283"/>
        </w:trPr>
        <w:tc>
          <w:tcPr>
            <w:tcW w:w="1695" w:type="dxa"/>
            <w:tcMar>
              <w:top w:w="0" w:type="dxa"/>
              <w:left w:w="30" w:type="dxa"/>
              <w:bottom w:w="0" w:type="dxa"/>
              <w:right w:w="30" w:type="dxa"/>
            </w:tcMar>
            <w:vAlign w:val="bottom"/>
          </w:tcPr>
          <w:p w14:paraId="0F0F283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w:t>
            </w:r>
          </w:p>
        </w:tc>
        <w:tc>
          <w:tcPr>
            <w:tcW w:w="1230" w:type="dxa"/>
            <w:tcMar>
              <w:top w:w="0" w:type="dxa"/>
              <w:left w:w="30" w:type="dxa"/>
              <w:bottom w:w="0" w:type="dxa"/>
              <w:right w:w="30" w:type="dxa"/>
            </w:tcMar>
            <w:vAlign w:val="bottom"/>
          </w:tcPr>
          <w:p w14:paraId="30EBA25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7040068</w:t>
            </w:r>
          </w:p>
        </w:tc>
        <w:tc>
          <w:tcPr>
            <w:tcW w:w="1018" w:type="dxa"/>
            <w:tcMar>
              <w:top w:w="0" w:type="dxa"/>
              <w:left w:w="30" w:type="dxa"/>
              <w:bottom w:w="0" w:type="dxa"/>
              <w:right w:w="30" w:type="dxa"/>
            </w:tcMar>
            <w:vAlign w:val="bottom"/>
          </w:tcPr>
          <w:p w14:paraId="19A07F4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16224C</w:t>
            </w:r>
          </w:p>
        </w:tc>
        <w:tc>
          <w:tcPr>
            <w:tcW w:w="824" w:type="dxa"/>
            <w:tcMar>
              <w:top w:w="0" w:type="dxa"/>
              <w:left w:w="30" w:type="dxa"/>
              <w:bottom w:w="0" w:type="dxa"/>
              <w:right w:w="30" w:type="dxa"/>
            </w:tcMar>
            <w:vAlign w:val="bottom"/>
          </w:tcPr>
          <w:p w14:paraId="467C51D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5</w:t>
            </w:r>
          </w:p>
        </w:tc>
        <w:tc>
          <w:tcPr>
            <w:tcW w:w="838" w:type="dxa"/>
            <w:tcMar>
              <w:top w:w="0" w:type="dxa"/>
              <w:left w:w="30" w:type="dxa"/>
              <w:bottom w:w="0" w:type="dxa"/>
              <w:right w:w="30" w:type="dxa"/>
            </w:tcMar>
            <w:vAlign w:val="bottom"/>
          </w:tcPr>
          <w:p w14:paraId="03626CA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75</w:t>
            </w:r>
          </w:p>
        </w:tc>
        <w:tc>
          <w:tcPr>
            <w:tcW w:w="825" w:type="dxa"/>
            <w:tcMar>
              <w:top w:w="0" w:type="dxa"/>
              <w:left w:w="30" w:type="dxa"/>
              <w:bottom w:w="0" w:type="dxa"/>
              <w:right w:w="30" w:type="dxa"/>
            </w:tcMar>
            <w:vAlign w:val="bottom"/>
          </w:tcPr>
          <w:p w14:paraId="13D0B46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1263" w:type="dxa"/>
            <w:tcMar>
              <w:top w:w="0" w:type="dxa"/>
              <w:left w:w="30" w:type="dxa"/>
              <w:bottom w:w="0" w:type="dxa"/>
              <w:right w:w="30" w:type="dxa"/>
            </w:tcMar>
            <w:vAlign w:val="bottom"/>
          </w:tcPr>
          <w:p w14:paraId="33037D2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70 x 10</w:t>
            </w:r>
            <w:r>
              <w:rPr>
                <w:rFonts w:ascii="Times New Roman" w:hAnsi="Times New Roman"/>
                <w:sz w:val="24"/>
                <w:szCs w:val="24"/>
                <w:vertAlign w:val="superscript"/>
              </w:rPr>
              <w:t>-9</w:t>
            </w:r>
          </w:p>
        </w:tc>
        <w:tc>
          <w:tcPr>
            <w:tcW w:w="1382" w:type="dxa"/>
            <w:tcMar>
              <w:top w:w="0" w:type="dxa"/>
              <w:left w:w="30" w:type="dxa"/>
              <w:bottom w:w="0" w:type="dxa"/>
              <w:right w:w="30" w:type="dxa"/>
            </w:tcMar>
            <w:vAlign w:val="bottom"/>
          </w:tcPr>
          <w:p w14:paraId="23DE523C" w14:textId="77777777" w:rsidR="00A80EE0" w:rsidRDefault="00A80EE0">
            <w:pPr>
              <w:pStyle w:val="Standard1"/>
              <w:jc w:val="right"/>
              <w:rPr>
                <w:rFonts w:ascii="Times New Roman" w:hAnsi="Times New Roman"/>
                <w:sz w:val="24"/>
                <w:szCs w:val="24"/>
              </w:rPr>
            </w:pPr>
          </w:p>
        </w:tc>
      </w:tr>
      <w:tr w:rsidR="00A80EE0" w14:paraId="7A4711B0" w14:textId="77777777">
        <w:trPr>
          <w:trHeight w:hRule="exact" w:val="283"/>
        </w:trPr>
        <w:tc>
          <w:tcPr>
            <w:tcW w:w="1695" w:type="dxa"/>
            <w:tcMar>
              <w:top w:w="0" w:type="dxa"/>
              <w:left w:w="30" w:type="dxa"/>
              <w:bottom w:w="0" w:type="dxa"/>
              <w:right w:w="30" w:type="dxa"/>
            </w:tcMar>
            <w:vAlign w:val="bottom"/>
          </w:tcPr>
          <w:p w14:paraId="0A925E9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P4</w:t>
            </w:r>
          </w:p>
        </w:tc>
        <w:tc>
          <w:tcPr>
            <w:tcW w:w="1230" w:type="dxa"/>
            <w:tcMar>
              <w:top w:w="0" w:type="dxa"/>
              <w:left w:w="30" w:type="dxa"/>
              <w:bottom w:w="0" w:type="dxa"/>
              <w:right w:w="30" w:type="dxa"/>
            </w:tcMar>
            <w:vAlign w:val="bottom"/>
          </w:tcPr>
          <w:p w14:paraId="0DF230A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210315</w:t>
            </w:r>
          </w:p>
        </w:tc>
        <w:tc>
          <w:tcPr>
            <w:tcW w:w="1018" w:type="dxa"/>
            <w:tcMar>
              <w:top w:w="0" w:type="dxa"/>
              <w:left w:w="30" w:type="dxa"/>
              <w:bottom w:w="0" w:type="dxa"/>
              <w:right w:w="30" w:type="dxa"/>
            </w:tcMar>
            <w:vAlign w:val="bottom"/>
          </w:tcPr>
          <w:p w14:paraId="4A1517C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10398G</w:t>
            </w:r>
          </w:p>
        </w:tc>
        <w:tc>
          <w:tcPr>
            <w:tcW w:w="824" w:type="dxa"/>
            <w:tcMar>
              <w:top w:w="0" w:type="dxa"/>
              <w:left w:w="30" w:type="dxa"/>
              <w:bottom w:w="0" w:type="dxa"/>
              <w:right w:w="30" w:type="dxa"/>
            </w:tcMar>
            <w:vAlign w:val="bottom"/>
          </w:tcPr>
          <w:p w14:paraId="04F1D9D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4</w:t>
            </w:r>
          </w:p>
        </w:tc>
        <w:tc>
          <w:tcPr>
            <w:tcW w:w="838" w:type="dxa"/>
            <w:tcMar>
              <w:top w:w="0" w:type="dxa"/>
              <w:left w:w="30" w:type="dxa"/>
              <w:bottom w:w="0" w:type="dxa"/>
              <w:right w:w="30" w:type="dxa"/>
            </w:tcMar>
            <w:vAlign w:val="bottom"/>
          </w:tcPr>
          <w:p w14:paraId="3C61BA6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40</w:t>
            </w:r>
          </w:p>
        </w:tc>
        <w:tc>
          <w:tcPr>
            <w:tcW w:w="825" w:type="dxa"/>
            <w:tcMar>
              <w:top w:w="0" w:type="dxa"/>
              <w:left w:w="30" w:type="dxa"/>
              <w:bottom w:w="0" w:type="dxa"/>
              <w:right w:w="30" w:type="dxa"/>
            </w:tcMar>
            <w:vAlign w:val="bottom"/>
          </w:tcPr>
          <w:p w14:paraId="119065F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7</w:t>
            </w:r>
          </w:p>
        </w:tc>
        <w:tc>
          <w:tcPr>
            <w:tcW w:w="1263" w:type="dxa"/>
            <w:tcMar>
              <w:top w:w="0" w:type="dxa"/>
              <w:left w:w="30" w:type="dxa"/>
              <w:bottom w:w="0" w:type="dxa"/>
              <w:right w:w="30" w:type="dxa"/>
            </w:tcMar>
            <w:vAlign w:val="bottom"/>
          </w:tcPr>
          <w:p w14:paraId="2DEEE6F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79 x 10</w:t>
            </w:r>
            <w:r>
              <w:rPr>
                <w:rFonts w:ascii="Times New Roman" w:hAnsi="Times New Roman"/>
                <w:sz w:val="24"/>
                <w:szCs w:val="24"/>
                <w:vertAlign w:val="superscript"/>
              </w:rPr>
              <w:t>-9</w:t>
            </w:r>
          </w:p>
        </w:tc>
        <w:tc>
          <w:tcPr>
            <w:tcW w:w="1382" w:type="dxa"/>
            <w:tcMar>
              <w:top w:w="0" w:type="dxa"/>
              <w:left w:w="30" w:type="dxa"/>
              <w:bottom w:w="0" w:type="dxa"/>
              <w:right w:w="30" w:type="dxa"/>
            </w:tcMar>
            <w:vAlign w:val="bottom"/>
          </w:tcPr>
          <w:p w14:paraId="52E56223" w14:textId="77777777" w:rsidR="00A80EE0" w:rsidRDefault="00A80EE0">
            <w:pPr>
              <w:pStyle w:val="Standard1"/>
              <w:jc w:val="right"/>
              <w:rPr>
                <w:rFonts w:ascii="Times New Roman" w:hAnsi="Times New Roman"/>
                <w:sz w:val="24"/>
                <w:szCs w:val="24"/>
              </w:rPr>
            </w:pPr>
          </w:p>
        </w:tc>
      </w:tr>
      <w:tr w:rsidR="00A80EE0" w14:paraId="72782147" w14:textId="77777777">
        <w:trPr>
          <w:trHeight w:hRule="exact" w:val="283"/>
        </w:trPr>
        <w:tc>
          <w:tcPr>
            <w:tcW w:w="1695" w:type="dxa"/>
            <w:tcMar>
              <w:top w:w="0" w:type="dxa"/>
              <w:left w:w="30" w:type="dxa"/>
              <w:bottom w:w="0" w:type="dxa"/>
              <w:right w:w="30" w:type="dxa"/>
            </w:tcMar>
            <w:vAlign w:val="bottom"/>
          </w:tcPr>
          <w:p w14:paraId="2BCB92F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LC25A14</w:t>
            </w:r>
          </w:p>
        </w:tc>
        <w:tc>
          <w:tcPr>
            <w:tcW w:w="1230" w:type="dxa"/>
            <w:tcMar>
              <w:top w:w="0" w:type="dxa"/>
              <w:left w:w="30" w:type="dxa"/>
              <w:bottom w:w="0" w:type="dxa"/>
              <w:right w:w="30" w:type="dxa"/>
            </w:tcMar>
            <w:vAlign w:val="bottom"/>
          </w:tcPr>
          <w:p w14:paraId="2AEEE3F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710754</w:t>
            </w:r>
          </w:p>
        </w:tc>
        <w:tc>
          <w:tcPr>
            <w:tcW w:w="1018" w:type="dxa"/>
            <w:tcMar>
              <w:top w:w="0" w:type="dxa"/>
              <w:left w:w="30" w:type="dxa"/>
              <w:bottom w:w="0" w:type="dxa"/>
              <w:right w:w="30" w:type="dxa"/>
            </w:tcMar>
            <w:vAlign w:val="bottom"/>
          </w:tcPr>
          <w:p w14:paraId="7D67771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G5046A</w:t>
            </w:r>
          </w:p>
        </w:tc>
        <w:tc>
          <w:tcPr>
            <w:tcW w:w="824" w:type="dxa"/>
            <w:tcMar>
              <w:top w:w="0" w:type="dxa"/>
              <w:left w:w="30" w:type="dxa"/>
              <w:bottom w:w="0" w:type="dxa"/>
              <w:right w:w="30" w:type="dxa"/>
            </w:tcMar>
            <w:vAlign w:val="bottom"/>
          </w:tcPr>
          <w:p w14:paraId="6FEF314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5</w:t>
            </w:r>
          </w:p>
        </w:tc>
        <w:tc>
          <w:tcPr>
            <w:tcW w:w="838" w:type="dxa"/>
            <w:tcMar>
              <w:top w:w="0" w:type="dxa"/>
              <w:left w:w="30" w:type="dxa"/>
              <w:bottom w:w="0" w:type="dxa"/>
              <w:right w:w="30" w:type="dxa"/>
            </w:tcMar>
            <w:vAlign w:val="bottom"/>
          </w:tcPr>
          <w:p w14:paraId="2EAE2B1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74</w:t>
            </w:r>
          </w:p>
        </w:tc>
        <w:tc>
          <w:tcPr>
            <w:tcW w:w="825" w:type="dxa"/>
            <w:tcMar>
              <w:top w:w="0" w:type="dxa"/>
              <w:left w:w="30" w:type="dxa"/>
              <w:bottom w:w="0" w:type="dxa"/>
              <w:right w:w="30" w:type="dxa"/>
            </w:tcMar>
            <w:vAlign w:val="bottom"/>
          </w:tcPr>
          <w:p w14:paraId="0AA8E95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1263" w:type="dxa"/>
            <w:tcMar>
              <w:top w:w="0" w:type="dxa"/>
              <w:left w:w="30" w:type="dxa"/>
              <w:bottom w:w="0" w:type="dxa"/>
              <w:right w:w="30" w:type="dxa"/>
            </w:tcMar>
            <w:vAlign w:val="bottom"/>
          </w:tcPr>
          <w:p w14:paraId="55EB620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88 x 10</w:t>
            </w:r>
            <w:r>
              <w:rPr>
                <w:rFonts w:ascii="Times New Roman" w:hAnsi="Times New Roman"/>
                <w:sz w:val="24"/>
                <w:szCs w:val="24"/>
                <w:vertAlign w:val="superscript"/>
              </w:rPr>
              <w:t>-9</w:t>
            </w:r>
          </w:p>
        </w:tc>
        <w:tc>
          <w:tcPr>
            <w:tcW w:w="1382" w:type="dxa"/>
            <w:tcMar>
              <w:top w:w="0" w:type="dxa"/>
              <w:left w:w="30" w:type="dxa"/>
              <w:bottom w:w="0" w:type="dxa"/>
              <w:right w:w="30" w:type="dxa"/>
            </w:tcMar>
            <w:vAlign w:val="bottom"/>
          </w:tcPr>
          <w:p w14:paraId="07547A01" w14:textId="77777777" w:rsidR="00A80EE0" w:rsidRDefault="00A80EE0">
            <w:pPr>
              <w:pStyle w:val="Standard1"/>
              <w:jc w:val="right"/>
              <w:rPr>
                <w:rFonts w:ascii="Times New Roman" w:hAnsi="Times New Roman"/>
                <w:sz w:val="24"/>
                <w:szCs w:val="24"/>
              </w:rPr>
            </w:pPr>
          </w:p>
        </w:tc>
      </w:tr>
      <w:tr w:rsidR="00A80EE0" w14:paraId="0660A3A9" w14:textId="77777777">
        <w:trPr>
          <w:trHeight w:hRule="exact" w:val="283"/>
        </w:trPr>
        <w:tc>
          <w:tcPr>
            <w:tcW w:w="1695" w:type="dxa"/>
            <w:tcMar>
              <w:top w:w="0" w:type="dxa"/>
              <w:left w:w="30" w:type="dxa"/>
              <w:bottom w:w="0" w:type="dxa"/>
              <w:right w:w="30" w:type="dxa"/>
            </w:tcMar>
            <w:vAlign w:val="bottom"/>
          </w:tcPr>
          <w:p w14:paraId="44FDCCD0" w14:textId="77777777" w:rsidR="00A80EE0" w:rsidRDefault="002412E5">
            <w:pPr>
              <w:pStyle w:val="Standard1"/>
              <w:jc w:val="right"/>
              <w:rPr>
                <w:rFonts w:ascii="Times New Roman" w:hAnsi="Times New Roman"/>
                <w:sz w:val="24"/>
                <w:szCs w:val="24"/>
              </w:rPr>
            </w:pPr>
            <w:r>
              <w:rPr>
                <w:rFonts w:ascii="Times New Roman" w:hAnsi="Times New Roman"/>
                <w:sz w:val="24"/>
                <w:szCs w:val="24"/>
              </w:rPr>
              <w:lastRenderedPageBreak/>
              <w:t>SLC25A14</w:t>
            </w:r>
          </w:p>
        </w:tc>
        <w:tc>
          <w:tcPr>
            <w:tcW w:w="1230" w:type="dxa"/>
            <w:tcMar>
              <w:top w:w="0" w:type="dxa"/>
              <w:left w:w="30" w:type="dxa"/>
              <w:bottom w:w="0" w:type="dxa"/>
              <w:right w:w="30" w:type="dxa"/>
            </w:tcMar>
            <w:vAlign w:val="bottom"/>
          </w:tcPr>
          <w:p w14:paraId="6DDC33A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710754</w:t>
            </w:r>
          </w:p>
        </w:tc>
        <w:tc>
          <w:tcPr>
            <w:tcW w:w="1018" w:type="dxa"/>
            <w:tcMar>
              <w:top w:w="0" w:type="dxa"/>
              <w:left w:w="30" w:type="dxa"/>
              <w:bottom w:w="0" w:type="dxa"/>
              <w:right w:w="30" w:type="dxa"/>
            </w:tcMar>
            <w:vAlign w:val="bottom"/>
          </w:tcPr>
          <w:p w14:paraId="38B7013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G15884C</w:t>
            </w:r>
          </w:p>
        </w:tc>
        <w:tc>
          <w:tcPr>
            <w:tcW w:w="824" w:type="dxa"/>
            <w:tcMar>
              <w:top w:w="0" w:type="dxa"/>
              <w:left w:w="30" w:type="dxa"/>
              <w:bottom w:w="0" w:type="dxa"/>
              <w:right w:w="30" w:type="dxa"/>
            </w:tcMar>
            <w:vAlign w:val="bottom"/>
          </w:tcPr>
          <w:p w14:paraId="31D3F20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5</w:t>
            </w:r>
          </w:p>
        </w:tc>
        <w:tc>
          <w:tcPr>
            <w:tcW w:w="838" w:type="dxa"/>
            <w:tcMar>
              <w:top w:w="0" w:type="dxa"/>
              <w:left w:w="30" w:type="dxa"/>
              <w:bottom w:w="0" w:type="dxa"/>
              <w:right w:w="30" w:type="dxa"/>
            </w:tcMar>
            <w:vAlign w:val="bottom"/>
          </w:tcPr>
          <w:p w14:paraId="352AB19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74</w:t>
            </w:r>
          </w:p>
        </w:tc>
        <w:tc>
          <w:tcPr>
            <w:tcW w:w="825" w:type="dxa"/>
            <w:tcMar>
              <w:top w:w="0" w:type="dxa"/>
              <w:left w:w="30" w:type="dxa"/>
              <w:bottom w:w="0" w:type="dxa"/>
              <w:right w:w="30" w:type="dxa"/>
            </w:tcMar>
            <w:vAlign w:val="bottom"/>
          </w:tcPr>
          <w:p w14:paraId="24E9D24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1263" w:type="dxa"/>
            <w:tcMar>
              <w:top w:w="0" w:type="dxa"/>
              <w:left w:w="30" w:type="dxa"/>
              <w:bottom w:w="0" w:type="dxa"/>
              <w:right w:w="30" w:type="dxa"/>
            </w:tcMar>
            <w:vAlign w:val="bottom"/>
          </w:tcPr>
          <w:p w14:paraId="122D989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2.49 x 10</w:t>
            </w:r>
            <w:r>
              <w:rPr>
                <w:rFonts w:ascii="Times New Roman" w:hAnsi="Times New Roman"/>
                <w:sz w:val="24"/>
                <w:szCs w:val="24"/>
                <w:vertAlign w:val="superscript"/>
              </w:rPr>
              <w:t>-9</w:t>
            </w:r>
          </w:p>
        </w:tc>
        <w:tc>
          <w:tcPr>
            <w:tcW w:w="1382" w:type="dxa"/>
            <w:tcMar>
              <w:top w:w="0" w:type="dxa"/>
              <w:left w:w="30" w:type="dxa"/>
              <w:bottom w:w="0" w:type="dxa"/>
              <w:right w:w="30" w:type="dxa"/>
            </w:tcMar>
            <w:vAlign w:val="bottom"/>
          </w:tcPr>
          <w:p w14:paraId="5043CB0F" w14:textId="77777777" w:rsidR="00A80EE0" w:rsidRDefault="00A80EE0">
            <w:pPr>
              <w:pStyle w:val="Standard1"/>
              <w:jc w:val="right"/>
              <w:rPr>
                <w:rFonts w:ascii="Times New Roman" w:hAnsi="Times New Roman"/>
                <w:sz w:val="24"/>
                <w:szCs w:val="24"/>
              </w:rPr>
            </w:pPr>
          </w:p>
        </w:tc>
      </w:tr>
      <w:tr w:rsidR="00A80EE0" w14:paraId="2F3E7BC1" w14:textId="77777777">
        <w:trPr>
          <w:trHeight w:hRule="exact" w:val="283"/>
        </w:trPr>
        <w:tc>
          <w:tcPr>
            <w:tcW w:w="1695" w:type="dxa"/>
            <w:tcMar>
              <w:top w:w="0" w:type="dxa"/>
              <w:left w:w="30" w:type="dxa"/>
              <w:bottom w:w="0" w:type="dxa"/>
              <w:right w:w="30" w:type="dxa"/>
            </w:tcMar>
            <w:vAlign w:val="bottom"/>
          </w:tcPr>
          <w:p w14:paraId="5187C6E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NF113A</w:t>
            </w:r>
          </w:p>
        </w:tc>
        <w:tc>
          <w:tcPr>
            <w:tcW w:w="1230" w:type="dxa"/>
            <w:tcMar>
              <w:top w:w="0" w:type="dxa"/>
              <w:left w:w="30" w:type="dxa"/>
              <w:bottom w:w="0" w:type="dxa"/>
              <w:right w:w="30" w:type="dxa"/>
            </w:tcMar>
            <w:vAlign w:val="bottom"/>
          </w:tcPr>
          <w:p w14:paraId="7BE8F076"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40196</w:t>
            </w:r>
          </w:p>
        </w:tc>
        <w:tc>
          <w:tcPr>
            <w:tcW w:w="1018" w:type="dxa"/>
            <w:tcMar>
              <w:top w:w="0" w:type="dxa"/>
              <w:left w:w="30" w:type="dxa"/>
              <w:bottom w:w="0" w:type="dxa"/>
              <w:right w:w="30" w:type="dxa"/>
            </w:tcMar>
            <w:vAlign w:val="bottom"/>
          </w:tcPr>
          <w:p w14:paraId="2039953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1811G</w:t>
            </w:r>
          </w:p>
        </w:tc>
        <w:tc>
          <w:tcPr>
            <w:tcW w:w="824" w:type="dxa"/>
            <w:tcMar>
              <w:top w:w="0" w:type="dxa"/>
              <w:left w:w="30" w:type="dxa"/>
              <w:bottom w:w="0" w:type="dxa"/>
              <w:right w:w="30" w:type="dxa"/>
            </w:tcMar>
            <w:vAlign w:val="bottom"/>
          </w:tcPr>
          <w:p w14:paraId="3892E64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8</w:t>
            </w:r>
          </w:p>
        </w:tc>
        <w:tc>
          <w:tcPr>
            <w:tcW w:w="838" w:type="dxa"/>
            <w:tcMar>
              <w:top w:w="0" w:type="dxa"/>
              <w:left w:w="30" w:type="dxa"/>
              <w:bottom w:w="0" w:type="dxa"/>
              <w:right w:w="30" w:type="dxa"/>
            </w:tcMar>
            <w:vAlign w:val="bottom"/>
          </w:tcPr>
          <w:p w14:paraId="3889B5C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59</w:t>
            </w:r>
          </w:p>
        </w:tc>
        <w:tc>
          <w:tcPr>
            <w:tcW w:w="825" w:type="dxa"/>
            <w:tcMar>
              <w:top w:w="0" w:type="dxa"/>
              <w:left w:w="30" w:type="dxa"/>
              <w:bottom w:w="0" w:type="dxa"/>
              <w:right w:w="30" w:type="dxa"/>
            </w:tcMar>
            <w:vAlign w:val="bottom"/>
          </w:tcPr>
          <w:p w14:paraId="5DC3517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0</w:t>
            </w:r>
          </w:p>
        </w:tc>
        <w:tc>
          <w:tcPr>
            <w:tcW w:w="1263" w:type="dxa"/>
            <w:tcMar>
              <w:top w:w="0" w:type="dxa"/>
              <w:left w:w="30" w:type="dxa"/>
              <w:bottom w:w="0" w:type="dxa"/>
              <w:right w:w="30" w:type="dxa"/>
            </w:tcMar>
            <w:vAlign w:val="bottom"/>
          </w:tcPr>
          <w:p w14:paraId="10CA050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79 x 10</w:t>
            </w:r>
            <w:r>
              <w:rPr>
                <w:rFonts w:ascii="Times New Roman" w:hAnsi="Times New Roman"/>
                <w:sz w:val="24"/>
                <w:szCs w:val="24"/>
                <w:vertAlign w:val="superscript"/>
              </w:rPr>
              <w:t>-9</w:t>
            </w:r>
          </w:p>
        </w:tc>
        <w:tc>
          <w:tcPr>
            <w:tcW w:w="1382" w:type="dxa"/>
            <w:tcMar>
              <w:top w:w="0" w:type="dxa"/>
              <w:left w:w="30" w:type="dxa"/>
              <w:bottom w:w="0" w:type="dxa"/>
              <w:right w:w="30" w:type="dxa"/>
            </w:tcMar>
            <w:vAlign w:val="bottom"/>
          </w:tcPr>
          <w:p w14:paraId="07459315" w14:textId="77777777" w:rsidR="00A80EE0" w:rsidRDefault="00A80EE0">
            <w:pPr>
              <w:pStyle w:val="Standard1"/>
              <w:jc w:val="right"/>
              <w:rPr>
                <w:rFonts w:ascii="Times New Roman" w:hAnsi="Times New Roman"/>
                <w:sz w:val="24"/>
                <w:szCs w:val="24"/>
              </w:rPr>
            </w:pPr>
          </w:p>
        </w:tc>
      </w:tr>
      <w:tr w:rsidR="00A80EE0" w14:paraId="205ED66F" w14:textId="77777777">
        <w:trPr>
          <w:trHeight w:hRule="exact" w:val="283"/>
        </w:trPr>
        <w:tc>
          <w:tcPr>
            <w:tcW w:w="1695" w:type="dxa"/>
            <w:tcMar>
              <w:top w:w="0" w:type="dxa"/>
              <w:left w:w="30" w:type="dxa"/>
              <w:bottom w:w="0" w:type="dxa"/>
              <w:right w:w="30" w:type="dxa"/>
            </w:tcMar>
            <w:vAlign w:val="bottom"/>
          </w:tcPr>
          <w:p w14:paraId="3B5C127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NF113A</w:t>
            </w:r>
          </w:p>
        </w:tc>
        <w:tc>
          <w:tcPr>
            <w:tcW w:w="1230" w:type="dxa"/>
            <w:tcMar>
              <w:top w:w="0" w:type="dxa"/>
              <w:left w:w="30" w:type="dxa"/>
              <w:bottom w:w="0" w:type="dxa"/>
              <w:right w:w="30" w:type="dxa"/>
            </w:tcMar>
            <w:vAlign w:val="bottom"/>
          </w:tcPr>
          <w:p w14:paraId="4666437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40196</w:t>
            </w:r>
          </w:p>
        </w:tc>
        <w:tc>
          <w:tcPr>
            <w:tcW w:w="1018" w:type="dxa"/>
            <w:tcMar>
              <w:top w:w="0" w:type="dxa"/>
              <w:left w:w="30" w:type="dxa"/>
              <w:bottom w:w="0" w:type="dxa"/>
              <w:right w:w="30" w:type="dxa"/>
            </w:tcMar>
            <w:vAlign w:val="bottom"/>
          </w:tcPr>
          <w:p w14:paraId="1B5D5CD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C15452A</w:t>
            </w:r>
          </w:p>
        </w:tc>
        <w:tc>
          <w:tcPr>
            <w:tcW w:w="824" w:type="dxa"/>
            <w:tcMar>
              <w:top w:w="0" w:type="dxa"/>
              <w:left w:w="30" w:type="dxa"/>
              <w:bottom w:w="0" w:type="dxa"/>
              <w:right w:w="30" w:type="dxa"/>
            </w:tcMar>
            <w:vAlign w:val="bottom"/>
          </w:tcPr>
          <w:p w14:paraId="075ADF4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838" w:type="dxa"/>
            <w:tcMar>
              <w:top w:w="0" w:type="dxa"/>
              <w:left w:w="30" w:type="dxa"/>
              <w:bottom w:w="0" w:type="dxa"/>
              <w:right w:w="30" w:type="dxa"/>
            </w:tcMar>
            <w:vAlign w:val="bottom"/>
          </w:tcPr>
          <w:p w14:paraId="1E88D6E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39</w:t>
            </w:r>
          </w:p>
        </w:tc>
        <w:tc>
          <w:tcPr>
            <w:tcW w:w="825" w:type="dxa"/>
            <w:tcMar>
              <w:top w:w="0" w:type="dxa"/>
              <w:left w:w="30" w:type="dxa"/>
              <w:bottom w:w="0" w:type="dxa"/>
              <w:right w:w="30" w:type="dxa"/>
            </w:tcMar>
            <w:vAlign w:val="bottom"/>
          </w:tcPr>
          <w:p w14:paraId="79EE65E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24</w:t>
            </w:r>
          </w:p>
        </w:tc>
        <w:tc>
          <w:tcPr>
            <w:tcW w:w="1263" w:type="dxa"/>
            <w:tcMar>
              <w:top w:w="0" w:type="dxa"/>
              <w:left w:w="30" w:type="dxa"/>
              <w:bottom w:w="0" w:type="dxa"/>
              <w:right w:w="30" w:type="dxa"/>
            </w:tcMar>
            <w:vAlign w:val="bottom"/>
          </w:tcPr>
          <w:p w14:paraId="19051B3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4.98 x 10</w:t>
            </w:r>
            <w:r>
              <w:rPr>
                <w:rFonts w:ascii="Times New Roman" w:hAnsi="Times New Roman"/>
                <w:sz w:val="24"/>
                <w:szCs w:val="24"/>
                <w:vertAlign w:val="superscript"/>
              </w:rPr>
              <w:t>-9</w:t>
            </w:r>
          </w:p>
        </w:tc>
        <w:tc>
          <w:tcPr>
            <w:tcW w:w="1382" w:type="dxa"/>
            <w:tcMar>
              <w:top w:w="0" w:type="dxa"/>
              <w:left w:w="30" w:type="dxa"/>
              <w:bottom w:w="0" w:type="dxa"/>
              <w:right w:w="30" w:type="dxa"/>
            </w:tcMar>
            <w:vAlign w:val="bottom"/>
          </w:tcPr>
          <w:p w14:paraId="6537F28F" w14:textId="77777777" w:rsidR="00A80EE0" w:rsidRDefault="00A80EE0">
            <w:pPr>
              <w:pStyle w:val="Standard1"/>
              <w:jc w:val="right"/>
              <w:rPr>
                <w:rFonts w:ascii="Times New Roman" w:hAnsi="Times New Roman"/>
                <w:sz w:val="24"/>
                <w:szCs w:val="24"/>
              </w:rPr>
            </w:pPr>
          </w:p>
        </w:tc>
      </w:tr>
      <w:tr w:rsidR="00A80EE0" w14:paraId="28ABC6CD" w14:textId="77777777">
        <w:trPr>
          <w:trHeight w:hRule="exact" w:val="283"/>
        </w:trPr>
        <w:tc>
          <w:tcPr>
            <w:tcW w:w="1695" w:type="dxa"/>
            <w:tcMar>
              <w:top w:w="0" w:type="dxa"/>
              <w:left w:w="30" w:type="dxa"/>
              <w:bottom w:w="0" w:type="dxa"/>
              <w:right w:w="30" w:type="dxa"/>
            </w:tcMar>
            <w:vAlign w:val="bottom"/>
          </w:tcPr>
          <w:p w14:paraId="3360BBD4" w14:textId="77777777" w:rsidR="00A80EE0" w:rsidRDefault="002412E5">
            <w:pPr>
              <w:pStyle w:val="Standard1"/>
              <w:jc w:val="right"/>
              <w:rPr>
                <w:rFonts w:ascii="Times New Roman" w:hAnsi="Times New Roman"/>
                <w:sz w:val="24"/>
                <w:szCs w:val="24"/>
              </w:rPr>
            </w:pPr>
            <w:r>
              <w:rPr>
                <w:rFonts w:ascii="Times New Roman" w:hAnsi="Times New Roman"/>
                <w:sz w:val="24"/>
                <w:szCs w:val="24"/>
              </w:rPr>
              <w:t>MT-CO2</w:t>
            </w:r>
          </w:p>
        </w:tc>
        <w:tc>
          <w:tcPr>
            <w:tcW w:w="1230" w:type="dxa"/>
            <w:tcMar>
              <w:top w:w="0" w:type="dxa"/>
              <w:left w:w="30" w:type="dxa"/>
              <w:bottom w:w="0" w:type="dxa"/>
              <w:right w:w="30" w:type="dxa"/>
            </w:tcMar>
            <w:vAlign w:val="bottom"/>
          </w:tcPr>
          <w:p w14:paraId="499F0D9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550386</w:t>
            </w:r>
          </w:p>
        </w:tc>
        <w:tc>
          <w:tcPr>
            <w:tcW w:w="1018" w:type="dxa"/>
            <w:tcMar>
              <w:top w:w="0" w:type="dxa"/>
              <w:left w:w="30" w:type="dxa"/>
              <w:bottom w:w="0" w:type="dxa"/>
              <w:right w:w="30" w:type="dxa"/>
            </w:tcMar>
            <w:vAlign w:val="bottom"/>
          </w:tcPr>
          <w:p w14:paraId="3E51D32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16162G</w:t>
            </w:r>
          </w:p>
        </w:tc>
        <w:tc>
          <w:tcPr>
            <w:tcW w:w="824" w:type="dxa"/>
            <w:tcMar>
              <w:top w:w="0" w:type="dxa"/>
              <w:left w:w="30" w:type="dxa"/>
              <w:bottom w:w="0" w:type="dxa"/>
              <w:right w:w="30" w:type="dxa"/>
            </w:tcMar>
            <w:vAlign w:val="bottom"/>
          </w:tcPr>
          <w:p w14:paraId="326294E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6</w:t>
            </w:r>
          </w:p>
        </w:tc>
        <w:tc>
          <w:tcPr>
            <w:tcW w:w="838" w:type="dxa"/>
            <w:tcMar>
              <w:top w:w="0" w:type="dxa"/>
              <w:left w:w="30" w:type="dxa"/>
              <w:bottom w:w="0" w:type="dxa"/>
              <w:right w:w="30" w:type="dxa"/>
            </w:tcMar>
            <w:vAlign w:val="bottom"/>
          </w:tcPr>
          <w:p w14:paraId="4268CD3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65</w:t>
            </w:r>
          </w:p>
        </w:tc>
        <w:tc>
          <w:tcPr>
            <w:tcW w:w="825" w:type="dxa"/>
            <w:tcMar>
              <w:top w:w="0" w:type="dxa"/>
              <w:left w:w="30" w:type="dxa"/>
              <w:bottom w:w="0" w:type="dxa"/>
              <w:right w:w="30" w:type="dxa"/>
            </w:tcMar>
            <w:vAlign w:val="bottom"/>
          </w:tcPr>
          <w:p w14:paraId="689FA1D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1</w:t>
            </w:r>
          </w:p>
        </w:tc>
        <w:tc>
          <w:tcPr>
            <w:tcW w:w="1263" w:type="dxa"/>
            <w:tcMar>
              <w:top w:w="0" w:type="dxa"/>
              <w:left w:w="30" w:type="dxa"/>
              <w:bottom w:w="0" w:type="dxa"/>
              <w:right w:w="30" w:type="dxa"/>
            </w:tcMar>
            <w:vAlign w:val="bottom"/>
          </w:tcPr>
          <w:p w14:paraId="1453664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5.65 x 10</w:t>
            </w:r>
            <w:r>
              <w:rPr>
                <w:rFonts w:ascii="Times New Roman" w:hAnsi="Times New Roman"/>
                <w:sz w:val="24"/>
                <w:szCs w:val="24"/>
                <w:vertAlign w:val="superscript"/>
              </w:rPr>
              <w:t>-9</w:t>
            </w:r>
          </w:p>
        </w:tc>
        <w:tc>
          <w:tcPr>
            <w:tcW w:w="1382" w:type="dxa"/>
            <w:tcMar>
              <w:top w:w="0" w:type="dxa"/>
              <w:left w:w="30" w:type="dxa"/>
              <w:bottom w:w="0" w:type="dxa"/>
              <w:right w:w="30" w:type="dxa"/>
            </w:tcMar>
            <w:vAlign w:val="bottom"/>
          </w:tcPr>
          <w:p w14:paraId="6DFB9E20" w14:textId="77777777" w:rsidR="00A80EE0" w:rsidRDefault="00A80EE0">
            <w:pPr>
              <w:pStyle w:val="Standard1"/>
              <w:jc w:val="right"/>
              <w:rPr>
                <w:rFonts w:ascii="Times New Roman" w:hAnsi="Times New Roman"/>
                <w:sz w:val="24"/>
                <w:szCs w:val="24"/>
              </w:rPr>
            </w:pPr>
          </w:p>
        </w:tc>
      </w:tr>
      <w:tr w:rsidR="00A80EE0" w14:paraId="060AEDCD" w14:textId="77777777">
        <w:trPr>
          <w:trHeight w:hRule="exact" w:val="283"/>
        </w:trPr>
        <w:tc>
          <w:tcPr>
            <w:tcW w:w="1695" w:type="dxa"/>
            <w:tcMar>
              <w:top w:w="0" w:type="dxa"/>
              <w:left w:w="30" w:type="dxa"/>
              <w:bottom w:w="0" w:type="dxa"/>
              <w:right w:w="30" w:type="dxa"/>
            </w:tcMar>
            <w:vAlign w:val="bottom"/>
          </w:tcPr>
          <w:p w14:paraId="7E91D51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NF113A</w:t>
            </w:r>
          </w:p>
        </w:tc>
        <w:tc>
          <w:tcPr>
            <w:tcW w:w="1230" w:type="dxa"/>
            <w:tcMar>
              <w:top w:w="0" w:type="dxa"/>
              <w:left w:w="30" w:type="dxa"/>
              <w:bottom w:w="0" w:type="dxa"/>
              <w:right w:w="30" w:type="dxa"/>
            </w:tcMar>
            <w:vAlign w:val="bottom"/>
          </w:tcPr>
          <w:p w14:paraId="5781531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40196</w:t>
            </w:r>
          </w:p>
        </w:tc>
        <w:tc>
          <w:tcPr>
            <w:tcW w:w="1018" w:type="dxa"/>
            <w:tcMar>
              <w:top w:w="0" w:type="dxa"/>
              <w:left w:w="30" w:type="dxa"/>
              <w:bottom w:w="0" w:type="dxa"/>
              <w:right w:w="30" w:type="dxa"/>
            </w:tcMar>
            <w:vAlign w:val="bottom"/>
          </w:tcPr>
          <w:p w14:paraId="4F0FE0C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A11251G</w:t>
            </w:r>
          </w:p>
        </w:tc>
        <w:tc>
          <w:tcPr>
            <w:tcW w:w="824" w:type="dxa"/>
            <w:tcMar>
              <w:top w:w="0" w:type="dxa"/>
              <w:left w:w="30" w:type="dxa"/>
              <w:bottom w:w="0" w:type="dxa"/>
              <w:right w:w="30" w:type="dxa"/>
            </w:tcMar>
            <w:vAlign w:val="bottom"/>
          </w:tcPr>
          <w:p w14:paraId="66FF340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838" w:type="dxa"/>
            <w:tcMar>
              <w:top w:w="0" w:type="dxa"/>
              <w:left w:w="30" w:type="dxa"/>
              <w:bottom w:w="0" w:type="dxa"/>
              <w:right w:w="30" w:type="dxa"/>
            </w:tcMar>
            <w:vAlign w:val="bottom"/>
          </w:tcPr>
          <w:p w14:paraId="75782FB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36</w:t>
            </w:r>
          </w:p>
        </w:tc>
        <w:tc>
          <w:tcPr>
            <w:tcW w:w="825" w:type="dxa"/>
            <w:tcMar>
              <w:top w:w="0" w:type="dxa"/>
              <w:left w:w="30" w:type="dxa"/>
              <w:bottom w:w="0" w:type="dxa"/>
              <w:right w:w="30" w:type="dxa"/>
            </w:tcMar>
            <w:vAlign w:val="bottom"/>
          </w:tcPr>
          <w:p w14:paraId="69F4A50B"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23</w:t>
            </w:r>
          </w:p>
        </w:tc>
        <w:tc>
          <w:tcPr>
            <w:tcW w:w="1263" w:type="dxa"/>
            <w:tcMar>
              <w:top w:w="0" w:type="dxa"/>
              <w:left w:w="30" w:type="dxa"/>
              <w:bottom w:w="0" w:type="dxa"/>
              <w:right w:w="30" w:type="dxa"/>
            </w:tcMar>
            <w:vAlign w:val="bottom"/>
          </w:tcPr>
          <w:p w14:paraId="337F543F" w14:textId="77777777" w:rsidR="00A80EE0" w:rsidRDefault="002412E5">
            <w:pPr>
              <w:pStyle w:val="Standard1"/>
              <w:jc w:val="right"/>
              <w:rPr>
                <w:rFonts w:ascii="Times New Roman" w:hAnsi="Times New Roman"/>
                <w:sz w:val="24"/>
                <w:szCs w:val="24"/>
              </w:rPr>
            </w:pPr>
            <w:r>
              <w:rPr>
                <w:rFonts w:ascii="Times New Roman" w:hAnsi="Times New Roman"/>
                <w:sz w:val="24"/>
                <w:szCs w:val="24"/>
              </w:rPr>
              <w:t>7.86 x 10</w:t>
            </w:r>
            <w:r>
              <w:rPr>
                <w:rFonts w:ascii="Times New Roman" w:hAnsi="Times New Roman"/>
                <w:sz w:val="24"/>
                <w:szCs w:val="24"/>
                <w:vertAlign w:val="superscript"/>
              </w:rPr>
              <w:t>-9</w:t>
            </w:r>
          </w:p>
        </w:tc>
        <w:tc>
          <w:tcPr>
            <w:tcW w:w="1382" w:type="dxa"/>
            <w:tcMar>
              <w:top w:w="0" w:type="dxa"/>
              <w:left w:w="30" w:type="dxa"/>
              <w:bottom w:w="0" w:type="dxa"/>
              <w:right w:w="30" w:type="dxa"/>
            </w:tcMar>
            <w:vAlign w:val="bottom"/>
          </w:tcPr>
          <w:p w14:paraId="70DF9E56" w14:textId="77777777" w:rsidR="00A80EE0" w:rsidRDefault="00A80EE0">
            <w:pPr>
              <w:pStyle w:val="Standard1"/>
              <w:jc w:val="right"/>
              <w:rPr>
                <w:rFonts w:ascii="Times New Roman" w:hAnsi="Times New Roman"/>
                <w:sz w:val="24"/>
                <w:szCs w:val="24"/>
              </w:rPr>
            </w:pPr>
          </w:p>
        </w:tc>
      </w:tr>
      <w:tr w:rsidR="00A80EE0" w14:paraId="122BD958" w14:textId="77777777">
        <w:trPr>
          <w:trHeight w:hRule="exact" w:val="283"/>
        </w:trPr>
        <w:tc>
          <w:tcPr>
            <w:tcW w:w="1695" w:type="dxa"/>
            <w:tcMar>
              <w:top w:w="0" w:type="dxa"/>
              <w:left w:w="30" w:type="dxa"/>
              <w:bottom w:w="0" w:type="dxa"/>
              <w:right w:w="30" w:type="dxa"/>
            </w:tcMar>
            <w:vAlign w:val="bottom"/>
          </w:tcPr>
          <w:p w14:paraId="417A09BC"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LC25A14</w:t>
            </w:r>
          </w:p>
        </w:tc>
        <w:tc>
          <w:tcPr>
            <w:tcW w:w="1230" w:type="dxa"/>
            <w:tcMar>
              <w:top w:w="0" w:type="dxa"/>
              <w:left w:w="30" w:type="dxa"/>
              <w:bottom w:w="0" w:type="dxa"/>
              <w:right w:w="30" w:type="dxa"/>
            </w:tcMar>
            <w:vAlign w:val="bottom"/>
          </w:tcPr>
          <w:p w14:paraId="53E80FB7"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710754</w:t>
            </w:r>
          </w:p>
        </w:tc>
        <w:tc>
          <w:tcPr>
            <w:tcW w:w="1018" w:type="dxa"/>
            <w:tcMar>
              <w:top w:w="0" w:type="dxa"/>
              <w:left w:w="30" w:type="dxa"/>
              <w:bottom w:w="0" w:type="dxa"/>
              <w:right w:w="30" w:type="dxa"/>
            </w:tcMar>
            <w:vAlign w:val="bottom"/>
          </w:tcPr>
          <w:p w14:paraId="0EDDD81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12414C</w:t>
            </w:r>
          </w:p>
        </w:tc>
        <w:tc>
          <w:tcPr>
            <w:tcW w:w="824" w:type="dxa"/>
            <w:tcMar>
              <w:top w:w="0" w:type="dxa"/>
              <w:left w:w="30" w:type="dxa"/>
              <w:bottom w:w="0" w:type="dxa"/>
              <w:right w:w="30" w:type="dxa"/>
            </w:tcMar>
            <w:vAlign w:val="bottom"/>
          </w:tcPr>
          <w:p w14:paraId="23A8912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5</w:t>
            </w:r>
          </w:p>
        </w:tc>
        <w:tc>
          <w:tcPr>
            <w:tcW w:w="838" w:type="dxa"/>
            <w:tcMar>
              <w:top w:w="0" w:type="dxa"/>
              <w:left w:w="30" w:type="dxa"/>
              <w:bottom w:w="0" w:type="dxa"/>
              <w:right w:w="30" w:type="dxa"/>
            </w:tcMar>
            <w:vAlign w:val="bottom"/>
          </w:tcPr>
          <w:p w14:paraId="3EB7F30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68</w:t>
            </w:r>
          </w:p>
        </w:tc>
        <w:tc>
          <w:tcPr>
            <w:tcW w:w="825" w:type="dxa"/>
            <w:tcMar>
              <w:top w:w="0" w:type="dxa"/>
              <w:left w:w="30" w:type="dxa"/>
              <w:bottom w:w="0" w:type="dxa"/>
              <w:right w:w="30" w:type="dxa"/>
            </w:tcMar>
            <w:vAlign w:val="bottom"/>
          </w:tcPr>
          <w:p w14:paraId="743E680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2</w:t>
            </w:r>
          </w:p>
        </w:tc>
        <w:tc>
          <w:tcPr>
            <w:tcW w:w="1263" w:type="dxa"/>
            <w:tcMar>
              <w:top w:w="0" w:type="dxa"/>
              <w:left w:w="30" w:type="dxa"/>
              <w:bottom w:w="0" w:type="dxa"/>
              <w:right w:w="30" w:type="dxa"/>
            </w:tcMar>
            <w:vAlign w:val="bottom"/>
          </w:tcPr>
          <w:p w14:paraId="5B0C34D5" w14:textId="77777777" w:rsidR="00A80EE0" w:rsidRDefault="002412E5">
            <w:pPr>
              <w:pStyle w:val="Standard1"/>
              <w:jc w:val="right"/>
              <w:rPr>
                <w:rFonts w:ascii="Times New Roman" w:hAnsi="Times New Roman"/>
                <w:sz w:val="24"/>
                <w:szCs w:val="24"/>
              </w:rPr>
            </w:pPr>
            <w:r>
              <w:rPr>
                <w:rFonts w:ascii="Times New Roman" w:hAnsi="Times New Roman"/>
                <w:sz w:val="24"/>
                <w:szCs w:val="24"/>
              </w:rPr>
              <w:t>8.84 x 10</w:t>
            </w:r>
            <w:r>
              <w:rPr>
                <w:rFonts w:ascii="Times New Roman" w:hAnsi="Times New Roman"/>
                <w:sz w:val="24"/>
                <w:szCs w:val="24"/>
                <w:vertAlign w:val="superscript"/>
              </w:rPr>
              <w:t>-9</w:t>
            </w:r>
          </w:p>
        </w:tc>
        <w:tc>
          <w:tcPr>
            <w:tcW w:w="1382" w:type="dxa"/>
            <w:tcMar>
              <w:top w:w="0" w:type="dxa"/>
              <w:left w:w="30" w:type="dxa"/>
              <w:bottom w:w="0" w:type="dxa"/>
              <w:right w:w="30" w:type="dxa"/>
            </w:tcMar>
            <w:vAlign w:val="bottom"/>
          </w:tcPr>
          <w:p w14:paraId="44E871BC" w14:textId="77777777" w:rsidR="00A80EE0" w:rsidRDefault="00A80EE0">
            <w:pPr>
              <w:pStyle w:val="Standard1"/>
              <w:jc w:val="right"/>
              <w:rPr>
                <w:rFonts w:ascii="Times New Roman" w:hAnsi="Times New Roman"/>
                <w:sz w:val="24"/>
                <w:szCs w:val="24"/>
              </w:rPr>
            </w:pPr>
          </w:p>
        </w:tc>
      </w:tr>
      <w:tr w:rsidR="00A80EE0" w14:paraId="447BC79B" w14:textId="77777777">
        <w:trPr>
          <w:trHeight w:hRule="exact" w:val="283"/>
        </w:trPr>
        <w:tc>
          <w:tcPr>
            <w:tcW w:w="1695" w:type="dxa"/>
            <w:tcMar>
              <w:top w:w="0" w:type="dxa"/>
              <w:left w:w="30" w:type="dxa"/>
              <w:bottom w:w="0" w:type="dxa"/>
              <w:right w:w="30" w:type="dxa"/>
            </w:tcMar>
            <w:vAlign w:val="bottom"/>
          </w:tcPr>
          <w:p w14:paraId="2F516C5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PCS2</w:t>
            </w:r>
          </w:p>
        </w:tc>
        <w:tc>
          <w:tcPr>
            <w:tcW w:w="1230" w:type="dxa"/>
            <w:tcMar>
              <w:top w:w="0" w:type="dxa"/>
              <w:left w:w="30" w:type="dxa"/>
              <w:bottom w:w="0" w:type="dxa"/>
              <w:right w:w="30" w:type="dxa"/>
            </w:tcMar>
            <w:vAlign w:val="bottom"/>
          </w:tcPr>
          <w:p w14:paraId="1F44DB2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7040068</w:t>
            </w:r>
          </w:p>
        </w:tc>
        <w:tc>
          <w:tcPr>
            <w:tcW w:w="1018" w:type="dxa"/>
            <w:tcMar>
              <w:top w:w="0" w:type="dxa"/>
              <w:left w:w="30" w:type="dxa"/>
              <w:bottom w:w="0" w:type="dxa"/>
              <w:right w:w="30" w:type="dxa"/>
            </w:tcMar>
            <w:vAlign w:val="bottom"/>
          </w:tcPr>
          <w:p w14:paraId="1EC76A22" w14:textId="77777777" w:rsidR="00A80EE0" w:rsidRDefault="002412E5">
            <w:pPr>
              <w:pStyle w:val="Standard1"/>
              <w:jc w:val="right"/>
              <w:rPr>
                <w:rFonts w:ascii="Times New Roman" w:hAnsi="Times New Roman"/>
                <w:sz w:val="24"/>
                <w:szCs w:val="24"/>
              </w:rPr>
            </w:pPr>
            <w:r>
              <w:rPr>
                <w:rFonts w:ascii="Times New Roman" w:hAnsi="Times New Roman"/>
                <w:sz w:val="24"/>
                <w:szCs w:val="24"/>
              </w:rPr>
              <w:t>T11299C</w:t>
            </w:r>
          </w:p>
        </w:tc>
        <w:tc>
          <w:tcPr>
            <w:tcW w:w="824" w:type="dxa"/>
            <w:tcMar>
              <w:top w:w="0" w:type="dxa"/>
              <w:left w:w="30" w:type="dxa"/>
              <w:bottom w:w="0" w:type="dxa"/>
              <w:right w:w="30" w:type="dxa"/>
            </w:tcMar>
            <w:vAlign w:val="bottom"/>
          </w:tcPr>
          <w:p w14:paraId="56CE348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4</w:t>
            </w:r>
          </w:p>
        </w:tc>
        <w:tc>
          <w:tcPr>
            <w:tcW w:w="838" w:type="dxa"/>
            <w:tcMar>
              <w:top w:w="0" w:type="dxa"/>
              <w:left w:w="30" w:type="dxa"/>
              <w:bottom w:w="0" w:type="dxa"/>
              <w:right w:w="30" w:type="dxa"/>
            </w:tcMar>
            <w:vAlign w:val="bottom"/>
          </w:tcPr>
          <w:p w14:paraId="120899F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78</w:t>
            </w:r>
          </w:p>
        </w:tc>
        <w:tc>
          <w:tcPr>
            <w:tcW w:w="825" w:type="dxa"/>
            <w:tcMar>
              <w:top w:w="0" w:type="dxa"/>
              <w:left w:w="30" w:type="dxa"/>
              <w:bottom w:w="0" w:type="dxa"/>
              <w:right w:w="30" w:type="dxa"/>
            </w:tcMar>
            <w:vAlign w:val="bottom"/>
          </w:tcPr>
          <w:p w14:paraId="058D7AE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3</w:t>
            </w:r>
          </w:p>
        </w:tc>
        <w:tc>
          <w:tcPr>
            <w:tcW w:w="1263" w:type="dxa"/>
            <w:tcMar>
              <w:top w:w="0" w:type="dxa"/>
              <w:left w:w="30" w:type="dxa"/>
              <w:bottom w:w="0" w:type="dxa"/>
              <w:right w:w="30" w:type="dxa"/>
            </w:tcMar>
            <w:vAlign w:val="bottom"/>
          </w:tcPr>
          <w:p w14:paraId="4ADCC8F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01 x 10</w:t>
            </w:r>
            <w:r>
              <w:rPr>
                <w:rFonts w:ascii="Times New Roman" w:hAnsi="Times New Roman"/>
                <w:sz w:val="24"/>
                <w:szCs w:val="24"/>
                <w:vertAlign w:val="superscript"/>
              </w:rPr>
              <w:t>-8</w:t>
            </w:r>
          </w:p>
        </w:tc>
        <w:tc>
          <w:tcPr>
            <w:tcW w:w="1382" w:type="dxa"/>
            <w:tcMar>
              <w:top w:w="0" w:type="dxa"/>
              <w:left w:w="30" w:type="dxa"/>
              <w:bottom w:w="0" w:type="dxa"/>
              <w:right w:w="30" w:type="dxa"/>
            </w:tcMar>
            <w:vAlign w:val="bottom"/>
          </w:tcPr>
          <w:p w14:paraId="144A5D23" w14:textId="77777777" w:rsidR="00A80EE0" w:rsidRDefault="00A80EE0">
            <w:pPr>
              <w:pStyle w:val="Standard1"/>
              <w:jc w:val="right"/>
              <w:rPr>
                <w:rFonts w:ascii="Times New Roman" w:hAnsi="Times New Roman"/>
                <w:sz w:val="24"/>
                <w:szCs w:val="24"/>
              </w:rPr>
            </w:pPr>
          </w:p>
        </w:tc>
      </w:tr>
      <w:tr w:rsidR="00A80EE0" w14:paraId="753E35E9" w14:textId="77777777">
        <w:trPr>
          <w:trHeight w:hRule="exact" w:val="283"/>
        </w:trPr>
        <w:tc>
          <w:tcPr>
            <w:tcW w:w="1695" w:type="dxa"/>
            <w:tcMar>
              <w:top w:w="0" w:type="dxa"/>
              <w:left w:w="30" w:type="dxa"/>
              <w:bottom w:w="0" w:type="dxa"/>
              <w:right w:w="30" w:type="dxa"/>
            </w:tcMar>
            <w:vAlign w:val="bottom"/>
          </w:tcPr>
          <w:p w14:paraId="1AEA3B1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SLC25A14</w:t>
            </w:r>
          </w:p>
        </w:tc>
        <w:tc>
          <w:tcPr>
            <w:tcW w:w="1230" w:type="dxa"/>
            <w:tcMar>
              <w:top w:w="0" w:type="dxa"/>
              <w:left w:w="30" w:type="dxa"/>
              <w:bottom w:w="0" w:type="dxa"/>
              <w:right w:w="30" w:type="dxa"/>
            </w:tcMar>
            <w:vAlign w:val="bottom"/>
          </w:tcPr>
          <w:p w14:paraId="478A23A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710754</w:t>
            </w:r>
          </w:p>
        </w:tc>
        <w:tc>
          <w:tcPr>
            <w:tcW w:w="1018" w:type="dxa"/>
            <w:tcMar>
              <w:top w:w="0" w:type="dxa"/>
              <w:left w:w="30" w:type="dxa"/>
              <w:bottom w:w="0" w:type="dxa"/>
              <w:right w:w="30" w:type="dxa"/>
            </w:tcMar>
            <w:vAlign w:val="bottom"/>
          </w:tcPr>
          <w:p w14:paraId="735A3021" w14:textId="77777777" w:rsidR="00A80EE0" w:rsidRDefault="002412E5">
            <w:pPr>
              <w:pStyle w:val="Standard1"/>
              <w:jc w:val="right"/>
              <w:rPr>
                <w:rFonts w:ascii="Times New Roman" w:hAnsi="Times New Roman"/>
                <w:sz w:val="24"/>
                <w:szCs w:val="24"/>
              </w:rPr>
            </w:pPr>
            <w:r>
              <w:rPr>
                <w:rFonts w:ascii="Times New Roman" w:hAnsi="Times New Roman"/>
                <w:sz w:val="24"/>
                <w:szCs w:val="24"/>
              </w:rPr>
              <w:t>G5460A</w:t>
            </w:r>
          </w:p>
        </w:tc>
        <w:tc>
          <w:tcPr>
            <w:tcW w:w="824" w:type="dxa"/>
            <w:tcMar>
              <w:top w:w="0" w:type="dxa"/>
              <w:left w:w="30" w:type="dxa"/>
              <w:bottom w:w="0" w:type="dxa"/>
              <w:right w:w="30" w:type="dxa"/>
            </w:tcMar>
            <w:vAlign w:val="bottom"/>
          </w:tcPr>
          <w:p w14:paraId="0F1922D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5</w:t>
            </w:r>
          </w:p>
        </w:tc>
        <w:tc>
          <w:tcPr>
            <w:tcW w:w="838" w:type="dxa"/>
            <w:tcMar>
              <w:top w:w="0" w:type="dxa"/>
              <w:left w:w="30" w:type="dxa"/>
              <w:bottom w:w="0" w:type="dxa"/>
              <w:right w:w="30" w:type="dxa"/>
            </w:tcMar>
            <w:vAlign w:val="bottom"/>
          </w:tcPr>
          <w:p w14:paraId="231CD64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65</w:t>
            </w:r>
          </w:p>
        </w:tc>
        <w:tc>
          <w:tcPr>
            <w:tcW w:w="825" w:type="dxa"/>
            <w:tcMar>
              <w:top w:w="0" w:type="dxa"/>
              <w:left w:w="30" w:type="dxa"/>
              <w:bottom w:w="0" w:type="dxa"/>
              <w:right w:w="30" w:type="dxa"/>
            </w:tcMar>
            <w:vAlign w:val="bottom"/>
          </w:tcPr>
          <w:p w14:paraId="227AE83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1</w:t>
            </w:r>
          </w:p>
        </w:tc>
        <w:tc>
          <w:tcPr>
            <w:tcW w:w="1263" w:type="dxa"/>
            <w:tcMar>
              <w:top w:w="0" w:type="dxa"/>
              <w:left w:w="30" w:type="dxa"/>
              <w:bottom w:w="0" w:type="dxa"/>
              <w:right w:w="30" w:type="dxa"/>
            </w:tcMar>
            <w:vAlign w:val="bottom"/>
          </w:tcPr>
          <w:p w14:paraId="6CB4A02D"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16 x 10</w:t>
            </w:r>
            <w:r>
              <w:rPr>
                <w:rFonts w:ascii="Times New Roman" w:hAnsi="Times New Roman"/>
                <w:sz w:val="24"/>
                <w:szCs w:val="24"/>
                <w:vertAlign w:val="superscript"/>
              </w:rPr>
              <w:t>-8</w:t>
            </w:r>
          </w:p>
        </w:tc>
        <w:tc>
          <w:tcPr>
            <w:tcW w:w="1382" w:type="dxa"/>
            <w:tcMar>
              <w:top w:w="0" w:type="dxa"/>
              <w:left w:w="30" w:type="dxa"/>
              <w:bottom w:w="0" w:type="dxa"/>
              <w:right w:w="30" w:type="dxa"/>
            </w:tcMar>
            <w:vAlign w:val="bottom"/>
          </w:tcPr>
          <w:p w14:paraId="738610EB" w14:textId="77777777" w:rsidR="00A80EE0" w:rsidRDefault="00A80EE0">
            <w:pPr>
              <w:pStyle w:val="Standard1"/>
              <w:jc w:val="right"/>
              <w:rPr>
                <w:rFonts w:ascii="Times New Roman" w:hAnsi="Times New Roman"/>
                <w:sz w:val="24"/>
                <w:szCs w:val="24"/>
              </w:rPr>
            </w:pPr>
          </w:p>
        </w:tc>
      </w:tr>
      <w:tr w:rsidR="00A80EE0" w14:paraId="4BDBD309" w14:textId="77777777">
        <w:trPr>
          <w:trHeight w:hRule="exact" w:val="283"/>
        </w:trPr>
        <w:tc>
          <w:tcPr>
            <w:tcW w:w="1695" w:type="dxa"/>
            <w:tcBorders>
              <w:bottom w:val="single" w:sz="2" w:space="0" w:color="000000"/>
            </w:tcBorders>
            <w:tcMar>
              <w:top w:w="0" w:type="dxa"/>
              <w:left w:w="28" w:type="dxa"/>
              <w:bottom w:w="0" w:type="dxa"/>
              <w:right w:w="28" w:type="dxa"/>
            </w:tcMar>
            <w:vAlign w:val="bottom"/>
          </w:tcPr>
          <w:p w14:paraId="63C50318" w14:textId="77777777" w:rsidR="00A80EE0" w:rsidRDefault="002412E5">
            <w:pPr>
              <w:pStyle w:val="Standard1"/>
              <w:jc w:val="right"/>
              <w:rPr>
                <w:rFonts w:ascii="Times New Roman" w:hAnsi="Times New Roman"/>
                <w:sz w:val="24"/>
                <w:szCs w:val="24"/>
              </w:rPr>
            </w:pPr>
            <w:r>
              <w:rPr>
                <w:rFonts w:ascii="Times New Roman" w:hAnsi="Times New Roman"/>
                <w:sz w:val="24"/>
                <w:szCs w:val="24"/>
              </w:rPr>
              <w:t>RNF113A</w:t>
            </w:r>
          </w:p>
        </w:tc>
        <w:tc>
          <w:tcPr>
            <w:tcW w:w="1230" w:type="dxa"/>
            <w:tcBorders>
              <w:bottom w:val="single" w:sz="2" w:space="0" w:color="000000"/>
            </w:tcBorders>
            <w:tcMar>
              <w:top w:w="0" w:type="dxa"/>
              <w:left w:w="28" w:type="dxa"/>
              <w:bottom w:w="0" w:type="dxa"/>
              <w:right w:w="28" w:type="dxa"/>
            </w:tcMar>
            <w:vAlign w:val="bottom"/>
          </w:tcPr>
          <w:p w14:paraId="6AF4C913" w14:textId="77777777" w:rsidR="00A80EE0" w:rsidRDefault="002412E5">
            <w:pPr>
              <w:pStyle w:val="Standard1"/>
              <w:jc w:val="right"/>
              <w:rPr>
                <w:rFonts w:ascii="Times New Roman" w:hAnsi="Times New Roman"/>
                <w:sz w:val="24"/>
                <w:szCs w:val="24"/>
              </w:rPr>
            </w:pPr>
            <w:r>
              <w:rPr>
                <w:rFonts w:ascii="Times New Roman" w:hAnsi="Times New Roman"/>
                <w:sz w:val="24"/>
                <w:szCs w:val="24"/>
              </w:rPr>
              <w:t>6940196</w:t>
            </w:r>
          </w:p>
        </w:tc>
        <w:tc>
          <w:tcPr>
            <w:tcW w:w="1018" w:type="dxa"/>
            <w:tcBorders>
              <w:bottom w:val="single" w:sz="2" w:space="0" w:color="000000"/>
            </w:tcBorders>
            <w:tcMar>
              <w:top w:w="0" w:type="dxa"/>
              <w:left w:w="28" w:type="dxa"/>
              <w:bottom w:w="0" w:type="dxa"/>
              <w:right w:w="28" w:type="dxa"/>
            </w:tcMar>
            <w:vAlign w:val="bottom"/>
          </w:tcPr>
          <w:p w14:paraId="2B0CE3F9" w14:textId="77777777" w:rsidR="00A80EE0" w:rsidRDefault="002412E5">
            <w:pPr>
              <w:pStyle w:val="Standard1"/>
              <w:jc w:val="right"/>
              <w:rPr>
                <w:rFonts w:ascii="Times New Roman" w:hAnsi="Times New Roman"/>
                <w:sz w:val="24"/>
                <w:szCs w:val="24"/>
              </w:rPr>
            </w:pPr>
            <w:r>
              <w:rPr>
                <w:rFonts w:ascii="Times New Roman" w:hAnsi="Times New Roman"/>
                <w:sz w:val="24"/>
                <w:szCs w:val="24"/>
              </w:rPr>
              <w:t>G11377A</w:t>
            </w:r>
          </w:p>
        </w:tc>
        <w:tc>
          <w:tcPr>
            <w:tcW w:w="824" w:type="dxa"/>
            <w:tcBorders>
              <w:bottom w:val="single" w:sz="2" w:space="0" w:color="000000"/>
            </w:tcBorders>
            <w:tcMar>
              <w:top w:w="0" w:type="dxa"/>
              <w:left w:w="28" w:type="dxa"/>
              <w:bottom w:w="0" w:type="dxa"/>
              <w:right w:w="28" w:type="dxa"/>
            </w:tcMar>
            <w:vAlign w:val="bottom"/>
          </w:tcPr>
          <w:p w14:paraId="375BA46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03</w:t>
            </w:r>
          </w:p>
        </w:tc>
        <w:tc>
          <w:tcPr>
            <w:tcW w:w="838" w:type="dxa"/>
            <w:tcBorders>
              <w:bottom w:val="single" w:sz="2" w:space="0" w:color="000000"/>
            </w:tcBorders>
            <w:tcMar>
              <w:top w:w="0" w:type="dxa"/>
              <w:left w:w="28" w:type="dxa"/>
              <w:bottom w:w="0" w:type="dxa"/>
              <w:right w:w="28" w:type="dxa"/>
            </w:tcMar>
            <w:vAlign w:val="bottom"/>
          </w:tcPr>
          <w:p w14:paraId="441EF43E"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93</w:t>
            </w:r>
          </w:p>
        </w:tc>
        <w:tc>
          <w:tcPr>
            <w:tcW w:w="825" w:type="dxa"/>
            <w:tcBorders>
              <w:bottom w:val="single" w:sz="2" w:space="0" w:color="000000"/>
            </w:tcBorders>
            <w:tcMar>
              <w:top w:w="0" w:type="dxa"/>
              <w:left w:w="28" w:type="dxa"/>
              <w:bottom w:w="0" w:type="dxa"/>
              <w:right w:w="28" w:type="dxa"/>
            </w:tcMar>
            <w:vAlign w:val="bottom"/>
          </w:tcPr>
          <w:p w14:paraId="21071EF0" w14:textId="77777777" w:rsidR="00A80EE0" w:rsidRDefault="002412E5">
            <w:pPr>
              <w:pStyle w:val="Standard1"/>
              <w:jc w:val="right"/>
              <w:rPr>
                <w:rFonts w:ascii="Times New Roman" w:hAnsi="Times New Roman"/>
                <w:sz w:val="24"/>
                <w:szCs w:val="24"/>
              </w:rPr>
            </w:pPr>
            <w:r>
              <w:rPr>
                <w:rFonts w:ascii="Times New Roman" w:hAnsi="Times New Roman"/>
                <w:sz w:val="24"/>
                <w:szCs w:val="24"/>
              </w:rPr>
              <w:t>0.16</w:t>
            </w:r>
          </w:p>
        </w:tc>
        <w:tc>
          <w:tcPr>
            <w:tcW w:w="1263" w:type="dxa"/>
            <w:tcBorders>
              <w:bottom w:val="single" w:sz="2" w:space="0" w:color="000000"/>
            </w:tcBorders>
            <w:tcMar>
              <w:top w:w="0" w:type="dxa"/>
              <w:left w:w="28" w:type="dxa"/>
              <w:bottom w:w="0" w:type="dxa"/>
              <w:right w:w="28" w:type="dxa"/>
            </w:tcMar>
            <w:vAlign w:val="bottom"/>
          </w:tcPr>
          <w:p w14:paraId="482705FA" w14:textId="77777777" w:rsidR="00A80EE0" w:rsidRDefault="002412E5">
            <w:pPr>
              <w:pStyle w:val="Standard1"/>
              <w:jc w:val="right"/>
              <w:rPr>
                <w:rFonts w:ascii="Times New Roman" w:hAnsi="Times New Roman"/>
                <w:sz w:val="24"/>
                <w:szCs w:val="24"/>
              </w:rPr>
            </w:pPr>
            <w:r>
              <w:rPr>
                <w:rFonts w:ascii="Times New Roman" w:hAnsi="Times New Roman"/>
                <w:sz w:val="24"/>
                <w:szCs w:val="24"/>
              </w:rPr>
              <w:t>1.26 x 10</w:t>
            </w:r>
            <w:r>
              <w:rPr>
                <w:rFonts w:ascii="Times New Roman" w:hAnsi="Times New Roman"/>
                <w:sz w:val="24"/>
                <w:szCs w:val="24"/>
                <w:vertAlign w:val="superscript"/>
              </w:rPr>
              <w:t>-8</w:t>
            </w:r>
          </w:p>
        </w:tc>
        <w:tc>
          <w:tcPr>
            <w:tcW w:w="1382" w:type="dxa"/>
            <w:tcBorders>
              <w:bottom w:val="single" w:sz="2" w:space="0" w:color="000000"/>
            </w:tcBorders>
            <w:tcMar>
              <w:top w:w="0" w:type="dxa"/>
              <w:left w:w="28" w:type="dxa"/>
              <w:bottom w:w="0" w:type="dxa"/>
              <w:right w:w="28" w:type="dxa"/>
            </w:tcMar>
            <w:vAlign w:val="bottom"/>
          </w:tcPr>
          <w:p w14:paraId="637805D2" w14:textId="77777777" w:rsidR="00A80EE0" w:rsidRDefault="00A80EE0">
            <w:pPr>
              <w:pStyle w:val="Standard1"/>
              <w:jc w:val="right"/>
              <w:rPr>
                <w:rFonts w:ascii="Times New Roman" w:hAnsi="Times New Roman"/>
                <w:sz w:val="24"/>
                <w:szCs w:val="24"/>
              </w:rPr>
            </w:pPr>
          </w:p>
        </w:tc>
      </w:tr>
    </w:tbl>
    <w:p w14:paraId="60B0A92F" w14:textId="77777777" w:rsidR="00A80EE0" w:rsidRDefault="002412E5">
      <w:pPr>
        <w:pStyle w:val="Standard1"/>
        <w:spacing w:after="0" w:line="240" w:lineRule="auto"/>
      </w:pPr>
      <w:r w:rsidRPr="006B5423">
        <w:rPr>
          <w:rFonts w:ascii="Times New Roman" w:eastAsia="Times New Roman" w:hAnsi="Times New Roman" w:cs="Times New Roman"/>
          <w:sz w:val="24"/>
          <w:szCs w:val="24"/>
        </w:rPr>
        <w:t>Abbreviations:</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MAF, minor allele frequency; SE, standard error; SD, standard deviance</w:t>
      </w:r>
    </w:p>
    <w:p w14:paraId="463F29E8" w14:textId="77777777" w:rsidR="00A80EE0" w:rsidRDefault="00A80EE0">
      <w:pPr>
        <w:pStyle w:val="Standard1"/>
        <w:spacing w:after="0" w:line="240" w:lineRule="auto"/>
        <w:rPr>
          <w:rFonts w:ascii="Times New Roman" w:eastAsia="Times New Roman" w:hAnsi="Times New Roman" w:cs="Times New Roman"/>
          <w:sz w:val="24"/>
          <w:szCs w:val="24"/>
        </w:rPr>
      </w:pPr>
    </w:p>
    <w:p w14:paraId="3D1AECEC" w14:textId="77777777" w:rsidR="00A80EE0" w:rsidRDefault="002412E5">
      <w:pPr>
        <w:pStyle w:val="Beschriftung"/>
        <w:pageBreakBefore/>
      </w:pPr>
      <w:bookmarkStart w:id="9" w:name="_Ref483397817"/>
      <w:r>
        <w:rPr>
          <w:rFonts w:ascii="Times New Roman" w:hAnsi="Times New Roman" w:cs="Times New Roman"/>
          <w:b w:val="0"/>
          <w:bCs w:val="0"/>
          <w:color w:val="00000A"/>
          <w:sz w:val="24"/>
          <w:szCs w:val="24"/>
        </w:rPr>
        <w:lastRenderedPageBreak/>
        <w:t>Table 3</w:t>
      </w:r>
      <w:bookmarkEnd w:id="9"/>
      <w:r>
        <w:rPr>
          <w:rFonts w:ascii="Times New Roman" w:hAnsi="Times New Roman" w:cs="Times New Roman"/>
          <w:b w:val="0"/>
          <w:bCs w:val="0"/>
          <w:color w:val="00000A"/>
          <w:sz w:val="24"/>
          <w:szCs w:val="24"/>
        </w:rPr>
        <w:t>.</w:t>
      </w:r>
      <w:r>
        <w:rPr>
          <w:rFonts w:ascii="Times New Roman" w:hAnsi="Times New Roman" w:cs="Times New Roman"/>
          <w:color w:val="00000A"/>
          <w:sz w:val="24"/>
          <w:szCs w:val="24"/>
        </w:rPr>
        <w:t xml:space="preserve"> </w:t>
      </w:r>
      <w:r>
        <w:rPr>
          <w:rFonts w:ascii="Times New Roman" w:hAnsi="Times New Roman" w:cs="Times New Roman"/>
          <w:b w:val="0"/>
          <w:color w:val="00000A"/>
          <w:sz w:val="24"/>
          <w:szCs w:val="24"/>
        </w:rPr>
        <w:t>Haplogroup-wise comparisons from Tukey’s post-hoc test for the five differentially expressed genes identified in ANCOVA. One unit in difference in means represents the proportion of 1 SD change in normalized gene expression intensity.</w:t>
      </w:r>
    </w:p>
    <w:tbl>
      <w:tblPr>
        <w:tblW w:w="7621" w:type="dxa"/>
        <w:tblInd w:w="-118" w:type="dxa"/>
        <w:tblLayout w:type="fixed"/>
        <w:tblCellMar>
          <w:left w:w="10" w:type="dxa"/>
          <w:right w:w="10" w:type="dxa"/>
        </w:tblCellMar>
        <w:tblLook w:val="04A0" w:firstRow="1" w:lastRow="0" w:firstColumn="1" w:lastColumn="0" w:noHBand="0" w:noVBand="1"/>
      </w:tblPr>
      <w:tblGrid>
        <w:gridCol w:w="1668"/>
        <w:gridCol w:w="3260"/>
        <w:gridCol w:w="142"/>
        <w:gridCol w:w="2551"/>
      </w:tblGrid>
      <w:tr w:rsidR="00A80EE0" w14:paraId="6CD66299" w14:textId="77777777">
        <w:trPr>
          <w:trHeight w:val="283"/>
        </w:trPr>
        <w:tc>
          <w:tcPr>
            <w:tcW w:w="1668" w:type="dxa"/>
            <w:tcBorders>
              <w:top w:val="single" w:sz="4" w:space="0" w:color="00000A"/>
              <w:bottom w:val="single" w:sz="4" w:space="0" w:color="00000A"/>
            </w:tcBorders>
            <w:shd w:val="clear" w:color="auto" w:fill="FFFFFF"/>
            <w:tcMar>
              <w:top w:w="0" w:type="dxa"/>
              <w:left w:w="118" w:type="dxa"/>
              <w:bottom w:w="0" w:type="dxa"/>
              <w:right w:w="108" w:type="dxa"/>
            </w:tcMar>
          </w:tcPr>
          <w:p w14:paraId="562C5EE7"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arison</w:t>
            </w:r>
          </w:p>
        </w:tc>
        <w:tc>
          <w:tcPr>
            <w:tcW w:w="3402" w:type="dxa"/>
            <w:gridSpan w:val="2"/>
            <w:tcBorders>
              <w:top w:val="single" w:sz="4" w:space="0" w:color="00000A"/>
              <w:bottom w:val="single" w:sz="4" w:space="0" w:color="00000A"/>
            </w:tcBorders>
            <w:shd w:val="clear" w:color="auto" w:fill="FFFFFF"/>
            <w:tcMar>
              <w:top w:w="0" w:type="dxa"/>
              <w:left w:w="118" w:type="dxa"/>
              <w:bottom w:w="0" w:type="dxa"/>
              <w:right w:w="108" w:type="dxa"/>
            </w:tcMar>
          </w:tcPr>
          <w:p w14:paraId="5718BF2A"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fference in means [95% CI]</w:t>
            </w:r>
          </w:p>
        </w:tc>
        <w:tc>
          <w:tcPr>
            <w:tcW w:w="2551" w:type="dxa"/>
            <w:tcBorders>
              <w:top w:val="single" w:sz="4" w:space="0" w:color="00000A"/>
              <w:bottom w:val="single" w:sz="4" w:space="0" w:color="00000A"/>
            </w:tcBorders>
            <w:shd w:val="clear" w:color="auto" w:fill="FFFFFF"/>
            <w:tcMar>
              <w:top w:w="0" w:type="dxa"/>
              <w:left w:w="118" w:type="dxa"/>
              <w:bottom w:w="0" w:type="dxa"/>
              <w:right w:w="108" w:type="dxa"/>
            </w:tcMar>
          </w:tcPr>
          <w:p w14:paraId="6167461D"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ukey-adjusted p-value</w:t>
            </w:r>
          </w:p>
        </w:tc>
      </w:tr>
      <w:tr w:rsidR="00A80EE0" w14:paraId="4FAF971B" w14:textId="77777777">
        <w:trPr>
          <w:trHeight w:val="283"/>
        </w:trPr>
        <w:tc>
          <w:tcPr>
            <w:tcW w:w="1668" w:type="dxa"/>
            <w:shd w:val="clear" w:color="auto" w:fill="FFFFFF"/>
            <w:tcMar>
              <w:top w:w="0" w:type="dxa"/>
              <w:left w:w="118" w:type="dxa"/>
              <w:bottom w:w="0" w:type="dxa"/>
              <w:right w:w="108" w:type="dxa"/>
            </w:tcMar>
          </w:tcPr>
          <w:p w14:paraId="086F8CDA" w14:textId="77777777" w:rsidR="00A80EE0" w:rsidRDefault="002412E5">
            <w:pPr>
              <w:pStyle w:val="Standard1"/>
              <w:spacing w:after="0" w:line="240" w:lineRule="auto"/>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SPCS2P4</w:t>
            </w:r>
          </w:p>
        </w:tc>
        <w:tc>
          <w:tcPr>
            <w:tcW w:w="3260" w:type="dxa"/>
            <w:shd w:val="clear" w:color="auto" w:fill="FFFFFF"/>
            <w:tcMar>
              <w:top w:w="0" w:type="dxa"/>
              <w:left w:w="118" w:type="dxa"/>
              <w:bottom w:w="0" w:type="dxa"/>
              <w:right w:w="108" w:type="dxa"/>
            </w:tcMar>
          </w:tcPr>
          <w:p w14:paraId="3B7B4B86" w14:textId="77777777" w:rsidR="00A80EE0" w:rsidRDefault="00A80EE0">
            <w:pPr>
              <w:pStyle w:val="Standard1"/>
              <w:spacing w:after="0" w:line="240" w:lineRule="auto"/>
              <w:rPr>
                <w:rFonts w:ascii="Times New Roman" w:eastAsia="Times New Roman" w:hAnsi="Times New Roman" w:cs="Times New Roman"/>
                <w:sz w:val="24"/>
                <w:szCs w:val="24"/>
              </w:rPr>
            </w:pPr>
          </w:p>
        </w:tc>
        <w:tc>
          <w:tcPr>
            <w:tcW w:w="2693" w:type="dxa"/>
            <w:gridSpan w:val="2"/>
            <w:shd w:val="clear" w:color="auto" w:fill="FFFFFF"/>
            <w:tcMar>
              <w:top w:w="0" w:type="dxa"/>
              <w:left w:w="118" w:type="dxa"/>
              <w:bottom w:w="0" w:type="dxa"/>
              <w:right w:w="108" w:type="dxa"/>
            </w:tcMar>
          </w:tcPr>
          <w:p w14:paraId="3A0FF5F2" w14:textId="77777777" w:rsidR="00A80EE0" w:rsidRDefault="00A80EE0">
            <w:pPr>
              <w:pStyle w:val="Standard1"/>
              <w:spacing w:after="0" w:line="240" w:lineRule="auto"/>
              <w:rPr>
                <w:rFonts w:ascii="Times New Roman" w:eastAsia="Times New Roman" w:hAnsi="Times New Roman" w:cs="Times New Roman"/>
                <w:sz w:val="24"/>
                <w:szCs w:val="24"/>
              </w:rPr>
            </w:pPr>
          </w:p>
        </w:tc>
      </w:tr>
      <w:tr w:rsidR="00A80EE0" w14:paraId="28912C3E" w14:textId="77777777">
        <w:trPr>
          <w:trHeight w:val="283"/>
        </w:trPr>
        <w:tc>
          <w:tcPr>
            <w:tcW w:w="1668" w:type="dxa"/>
            <w:shd w:val="clear" w:color="auto" w:fill="FFFFFF"/>
            <w:tcMar>
              <w:top w:w="0" w:type="dxa"/>
              <w:left w:w="118" w:type="dxa"/>
              <w:bottom w:w="0" w:type="dxa"/>
              <w:right w:w="108" w:type="dxa"/>
            </w:tcMar>
          </w:tcPr>
          <w:p w14:paraId="2C37D007"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H</w:t>
            </w:r>
          </w:p>
        </w:tc>
        <w:tc>
          <w:tcPr>
            <w:tcW w:w="3260" w:type="dxa"/>
            <w:shd w:val="clear" w:color="auto" w:fill="FFFFFF"/>
            <w:tcMar>
              <w:top w:w="0" w:type="dxa"/>
              <w:left w:w="118" w:type="dxa"/>
              <w:bottom w:w="0" w:type="dxa"/>
              <w:right w:w="108" w:type="dxa"/>
            </w:tcMar>
          </w:tcPr>
          <w:p w14:paraId="763270C2"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7 [-1.80, -0.73]</w:t>
            </w:r>
          </w:p>
        </w:tc>
        <w:tc>
          <w:tcPr>
            <w:tcW w:w="2693" w:type="dxa"/>
            <w:gridSpan w:val="2"/>
            <w:shd w:val="clear" w:color="auto" w:fill="FFFFFF"/>
            <w:tcMar>
              <w:top w:w="0" w:type="dxa"/>
              <w:left w:w="118" w:type="dxa"/>
              <w:bottom w:w="0" w:type="dxa"/>
              <w:right w:w="108" w:type="dxa"/>
            </w:tcMar>
          </w:tcPr>
          <w:p w14:paraId="307CE637"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33 x 10</w:t>
            </w:r>
            <w:r>
              <w:rPr>
                <w:rFonts w:ascii="Times New Roman" w:eastAsia="Times New Roman" w:hAnsi="Times New Roman" w:cs="Times New Roman"/>
                <w:sz w:val="24"/>
                <w:szCs w:val="24"/>
                <w:vertAlign w:val="superscript"/>
              </w:rPr>
              <w:t>-11</w:t>
            </w:r>
          </w:p>
        </w:tc>
      </w:tr>
      <w:tr w:rsidR="00A80EE0" w14:paraId="638592EC" w14:textId="77777777">
        <w:trPr>
          <w:trHeight w:val="283"/>
        </w:trPr>
        <w:tc>
          <w:tcPr>
            <w:tcW w:w="1668" w:type="dxa"/>
            <w:shd w:val="clear" w:color="auto" w:fill="FFFFFF"/>
            <w:tcMar>
              <w:top w:w="0" w:type="dxa"/>
              <w:left w:w="118" w:type="dxa"/>
              <w:bottom w:w="0" w:type="dxa"/>
              <w:right w:w="108" w:type="dxa"/>
            </w:tcMar>
          </w:tcPr>
          <w:p w14:paraId="2560B0DE"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U</w:t>
            </w:r>
          </w:p>
        </w:tc>
        <w:tc>
          <w:tcPr>
            <w:tcW w:w="3260" w:type="dxa"/>
            <w:shd w:val="clear" w:color="auto" w:fill="FFFFFF"/>
            <w:tcMar>
              <w:top w:w="0" w:type="dxa"/>
              <w:left w:w="118" w:type="dxa"/>
              <w:bottom w:w="0" w:type="dxa"/>
              <w:right w:w="108" w:type="dxa"/>
            </w:tcMar>
          </w:tcPr>
          <w:p w14:paraId="1C8443BC"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3 [-1.78, -0.68]</w:t>
            </w:r>
          </w:p>
        </w:tc>
        <w:tc>
          <w:tcPr>
            <w:tcW w:w="2693" w:type="dxa"/>
            <w:gridSpan w:val="2"/>
            <w:shd w:val="clear" w:color="auto" w:fill="FFFFFF"/>
            <w:tcMar>
              <w:top w:w="0" w:type="dxa"/>
              <w:left w:w="118" w:type="dxa"/>
              <w:bottom w:w="0" w:type="dxa"/>
              <w:right w:w="108" w:type="dxa"/>
            </w:tcMar>
          </w:tcPr>
          <w:p w14:paraId="299C6305"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8 x 10</w:t>
            </w:r>
            <w:r>
              <w:rPr>
                <w:rFonts w:ascii="Times New Roman" w:eastAsia="Times New Roman" w:hAnsi="Times New Roman" w:cs="Times New Roman"/>
                <w:sz w:val="24"/>
                <w:szCs w:val="24"/>
                <w:vertAlign w:val="superscript"/>
              </w:rPr>
              <w:t>-10</w:t>
            </w:r>
          </w:p>
        </w:tc>
      </w:tr>
      <w:tr w:rsidR="00A80EE0" w14:paraId="642AAA29" w14:textId="77777777">
        <w:trPr>
          <w:trHeight w:val="283"/>
        </w:trPr>
        <w:tc>
          <w:tcPr>
            <w:tcW w:w="1668" w:type="dxa"/>
            <w:shd w:val="clear" w:color="auto" w:fill="FFFFFF"/>
            <w:tcMar>
              <w:top w:w="0" w:type="dxa"/>
              <w:left w:w="118" w:type="dxa"/>
              <w:bottom w:w="0" w:type="dxa"/>
              <w:right w:w="108" w:type="dxa"/>
            </w:tcMar>
          </w:tcPr>
          <w:p w14:paraId="5ADB360C"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J</w:t>
            </w:r>
          </w:p>
        </w:tc>
        <w:tc>
          <w:tcPr>
            <w:tcW w:w="3260" w:type="dxa"/>
            <w:shd w:val="clear" w:color="auto" w:fill="FFFFFF"/>
            <w:tcMar>
              <w:top w:w="0" w:type="dxa"/>
              <w:left w:w="118" w:type="dxa"/>
              <w:bottom w:w="0" w:type="dxa"/>
              <w:right w:w="108" w:type="dxa"/>
            </w:tcMar>
          </w:tcPr>
          <w:p w14:paraId="2E9F238E"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30 [-1.93, -0.67]</w:t>
            </w:r>
          </w:p>
        </w:tc>
        <w:tc>
          <w:tcPr>
            <w:tcW w:w="2693" w:type="dxa"/>
            <w:gridSpan w:val="2"/>
            <w:shd w:val="clear" w:color="auto" w:fill="FFFFFF"/>
            <w:tcMar>
              <w:top w:w="0" w:type="dxa"/>
              <w:left w:w="118" w:type="dxa"/>
              <w:bottom w:w="0" w:type="dxa"/>
              <w:right w:w="108" w:type="dxa"/>
            </w:tcMar>
          </w:tcPr>
          <w:p w14:paraId="588CA998"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57 x 10</w:t>
            </w:r>
            <w:r>
              <w:rPr>
                <w:rFonts w:ascii="Times New Roman" w:eastAsia="Times New Roman" w:hAnsi="Times New Roman" w:cs="Times New Roman"/>
                <w:sz w:val="24"/>
                <w:szCs w:val="24"/>
                <w:vertAlign w:val="superscript"/>
              </w:rPr>
              <w:t>-9</w:t>
            </w:r>
          </w:p>
        </w:tc>
      </w:tr>
      <w:tr w:rsidR="00A80EE0" w14:paraId="6C3FF692" w14:textId="77777777">
        <w:trPr>
          <w:trHeight w:val="283"/>
        </w:trPr>
        <w:tc>
          <w:tcPr>
            <w:tcW w:w="1668" w:type="dxa"/>
            <w:shd w:val="clear" w:color="auto" w:fill="FFFFFF"/>
            <w:tcMar>
              <w:top w:w="0" w:type="dxa"/>
              <w:left w:w="118" w:type="dxa"/>
              <w:bottom w:w="0" w:type="dxa"/>
              <w:right w:w="108" w:type="dxa"/>
            </w:tcMar>
          </w:tcPr>
          <w:p w14:paraId="562A571C"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W</w:t>
            </w:r>
          </w:p>
        </w:tc>
        <w:tc>
          <w:tcPr>
            <w:tcW w:w="3260" w:type="dxa"/>
            <w:shd w:val="clear" w:color="auto" w:fill="FFFFFF"/>
            <w:tcMar>
              <w:top w:w="0" w:type="dxa"/>
              <w:left w:w="118" w:type="dxa"/>
              <w:bottom w:w="0" w:type="dxa"/>
              <w:right w:w="108" w:type="dxa"/>
            </w:tcMar>
          </w:tcPr>
          <w:p w14:paraId="5646DCFB"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35 [-2.04, -0.66]</w:t>
            </w:r>
          </w:p>
        </w:tc>
        <w:tc>
          <w:tcPr>
            <w:tcW w:w="2693" w:type="dxa"/>
            <w:gridSpan w:val="2"/>
            <w:shd w:val="clear" w:color="auto" w:fill="FFFFFF"/>
            <w:tcMar>
              <w:top w:w="0" w:type="dxa"/>
              <w:left w:w="118" w:type="dxa"/>
              <w:bottom w:w="0" w:type="dxa"/>
              <w:right w:w="108" w:type="dxa"/>
            </w:tcMar>
          </w:tcPr>
          <w:p w14:paraId="15576D39"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8 x 10</w:t>
            </w:r>
            <w:r>
              <w:rPr>
                <w:rFonts w:ascii="Times New Roman" w:eastAsia="Times New Roman" w:hAnsi="Times New Roman" w:cs="Times New Roman"/>
                <w:sz w:val="24"/>
                <w:szCs w:val="24"/>
                <w:vertAlign w:val="superscript"/>
              </w:rPr>
              <w:t>-8</w:t>
            </w:r>
          </w:p>
        </w:tc>
      </w:tr>
      <w:tr w:rsidR="00A80EE0" w14:paraId="0C9A4125" w14:textId="77777777">
        <w:trPr>
          <w:trHeight w:val="283"/>
        </w:trPr>
        <w:tc>
          <w:tcPr>
            <w:tcW w:w="1668" w:type="dxa"/>
            <w:shd w:val="clear" w:color="auto" w:fill="FFFFFF"/>
            <w:tcMar>
              <w:top w:w="0" w:type="dxa"/>
              <w:left w:w="118" w:type="dxa"/>
              <w:bottom w:w="0" w:type="dxa"/>
              <w:right w:w="108" w:type="dxa"/>
            </w:tcMar>
          </w:tcPr>
          <w:p w14:paraId="59F65FCB"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V</w:t>
            </w:r>
          </w:p>
        </w:tc>
        <w:tc>
          <w:tcPr>
            <w:tcW w:w="3260" w:type="dxa"/>
            <w:shd w:val="clear" w:color="auto" w:fill="FFFFFF"/>
            <w:tcMar>
              <w:top w:w="0" w:type="dxa"/>
              <w:left w:w="118" w:type="dxa"/>
              <w:bottom w:w="0" w:type="dxa"/>
              <w:right w:w="108" w:type="dxa"/>
            </w:tcMar>
          </w:tcPr>
          <w:p w14:paraId="7CF63B97"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7 [-1.82, -0.52]</w:t>
            </w:r>
          </w:p>
        </w:tc>
        <w:tc>
          <w:tcPr>
            <w:tcW w:w="2693" w:type="dxa"/>
            <w:gridSpan w:val="2"/>
            <w:shd w:val="clear" w:color="auto" w:fill="FFFFFF"/>
            <w:tcMar>
              <w:top w:w="0" w:type="dxa"/>
              <w:left w:w="118" w:type="dxa"/>
              <w:bottom w:w="0" w:type="dxa"/>
              <w:right w:w="108" w:type="dxa"/>
            </w:tcMar>
          </w:tcPr>
          <w:p w14:paraId="0D87A517"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93 x 10</w:t>
            </w:r>
            <w:r>
              <w:rPr>
                <w:rFonts w:ascii="Times New Roman" w:eastAsia="Times New Roman" w:hAnsi="Times New Roman" w:cs="Times New Roman"/>
                <w:sz w:val="24"/>
                <w:szCs w:val="24"/>
                <w:vertAlign w:val="superscript"/>
              </w:rPr>
              <w:t>-7</w:t>
            </w:r>
          </w:p>
        </w:tc>
      </w:tr>
      <w:tr w:rsidR="00A80EE0" w14:paraId="35BF484D" w14:textId="77777777">
        <w:trPr>
          <w:trHeight w:val="283"/>
        </w:trPr>
        <w:tc>
          <w:tcPr>
            <w:tcW w:w="1668" w:type="dxa"/>
            <w:shd w:val="clear" w:color="auto" w:fill="FFFFFF"/>
            <w:tcMar>
              <w:top w:w="0" w:type="dxa"/>
              <w:left w:w="118" w:type="dxa"/>
              <w:bottom w:w="0" w:type="dxa"/>
              <w:right w:w="108" w:type="dxa"/>
            </w:tcMar>
          </w:tcPr>
          <w:p w14:paraId="04C73118"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T</w:t>
            </w:r>
          </w:p>
        </w:tc>
        <w:tc>
          <w:tcPr>
            <w:tcW w:w="3260" w:type="dxa"/>
            <w:shd w:val="clear" w:color="auto" w:fill="FFFFFF"/>
            <w:tcMar>
              <w:top w:w="0" w:type="dxa"/>
              <w:left w:w="118" w:type="dxa"/>
              <w:bottom w:w="0" w:type="dxa"/>
              <w:right w:w="108" w:type="dxa"/>
            </w:tcMar>
          </w:tcPr>
          <w:p w14:paraId="0E3C4FDA"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0 [-1.78, -0.43]</w:t>
            </w:r>
          </w:p>
        </w:tc>
        <w:tc>
          <w:tcPr>
            <w:tcW w:w="2693" w:type="dxa"/>
            <w:gridSpan w:val="2"/>
            <w:shd w:val="clear" w:color="auto" w:fill="FFFFFF"/>
            <w:tcMar>
              <w:top w:w="0" w:type="dxa"/>
              <w:left w:w="118" w:type="dxa"/>
              <w:bottom w:w="0" w:type="dxa"/>
              <w:right w:w="108" w:type="dxa"/>
            </w:tcMar>
          </w:tcPr>
          <w:p w14:paraId="6E7267C5"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55 x 10</w:t>
            </w:r>
            <w:r>
              <w:rPr>
                <w:rFonts w:ascii="Times New Roman" w:eastAsia="Times New Roman" w:hAnsi="Times New Roman" w:cs="Times New Roman"/>
                <w:sz w:val="24"/>
                <w:szCs w:val="24"/>
                <w:vertAlign w:val="superscript"/>
              </w:rPr>
              <w:t>-5</w:t>
            </w:r>
          </w:p>
        </w:tc>
      </w:tr>
      <w:tr w:rsidR="00A80EE0" w14:paraId="6D1BA642" w14:textId="77777777">
        <w:trPr>
          <w:trHeight w:val="283"/>
        </w:trPr>
        <w:tc>
          <w:tcPr>
            <w:tcW w:w="1668" w:type="dxa"/>
            <w:shd w:val="clear" w:color="auto" w:fill="FFFFFF"/>
            <w:tcMar>
              <w:top w:w="0" w:type="dxa"/>
              <w:left w:w="118" w:type="dxa"/>
              <w:bottom w:w="0" w:type="dxa"/>
              <w:right w:w="108" w:type="dxa"/>
            </w:tcMar>
          </w:tcPr>
          <w:p w14:paraId="1B5F3737"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I</w:t>
            </w:r>
          </w:p>
        </w:tc>
        <w:tc>
          <w:tcPr>
            <w:tcW w:w="3260" w:type="dxa"/>
            <w:shd w:val="clear" w:color="auto" w:fill="FFFFFF"/>
            <w:tcMar>
              <w:top w:w="0" w:type="dxa"/>
              <w:left w:w="118" w:type="dxa"/>
              <w:bottom w:w="0" w:type="dxa"/>
              <w:right w:w="108" w:type="dxa"/>
            </w:tcMar>
          </w:tcPr>
          <w:p w14:paraId="509F7845"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47 [-2.38, -0.55]</w:t>
            </w:r>
          </w:p>
        </w:tc>
        <w:tc>
          <w:tcPr>
            <w:tcW w:w="2693" w:type="dxa"/>
            <w:gridSpan w:val="2"/>
            <w:shd w:val="clear" w:color="auto" w:fill="FFFFFF"/>
            <w:tcMar>
              <w:top w:w="0" w:type="dxa"/>
              <w:left w:w="118" w:type="dxa"/>
              <w:bottom w:w="0" w:type="dxa"/>
              <w:right w:w="108" w:type="dxa"/>
            </w:tcMar>
          </w:tcPr>
          <w:p w14:paraId="4300F613"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74 x 10</w:t>
            </w:r>
            <w:r>
              <w:rPr>
                <w:rFonts w:ascii="Times New Roman" w:eastAsia="Times New Roman" w:hAnsi="Times New Roman" w:cs="Times New Roman"/>
                <w:sz w:val="24"/>
                <w:szCs w:val="24"/>
                <w:vertAlign w:val="superscript"/>
              </w:rPr>
              <w:t>-5</w:t>
            </w:r>
          </w:p>
        </w:tc>
      </w:tr>
      <w:tr w:rsidR="00A80EE0" w14:paraId="50457C2F" w14:textId="77777777">
        <w:trPr>
          <w:trHeight w:val="283"/>
        </w:trPr>
        <w:tc>
          <w:tcPr>
            <w:tcW w:w="1668" w:type="dxa"/>
            <w:shd w:val="clear" w:color="auto" w:fill="FFFFFF"/>
            <w:tcMar>
              <w:top w:w="0" w:type="dxa"/>
              <w:left w:w="118" w:type="dxa"/>
              <w:bottom w:w="0" w:type="dxa"/>
              <w:right w:w="108" w:type="dxa"/>
            </w:tcMar>
          </w:tcPr>
          <w:p w14:paraId="6934BE2B"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X</w:t>
            </w:r>
          </w:p>
        </w:tc>
        <w:tc>
          <w:tcPr>
            <w:tcW w:w="3260" w:type="dxa"/>
            <w:shd w:val="clear" w:color="auto" w:fill="FFFFFF"/>
            <w:tcMar>
              <w:top w:w="0" w:type="dxa"/>
              <w:left w:w="118" w:type="dxa"/>
              <w:bottom w:w="0" w:type="dxa"/>
              <w:right w:w="108" w:type="dxa"/>
            </w:tcMar>
          </w:tcPr>
          <w:p w14:paraId="5FEBC659"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8 [-2.14, -0.43]</w:t>
            </w:r>
          </w:p>
        </w:tc>
        <w:tc>
          <w:tcPr>
            <w:tcW w:w="2693" w:type="dxa"/>
            <w:gridSpan w:val="2"/>
            <w:shd w:val="clear" w:color="auto" w:fill="FFFFFF"/>
            <w:tcMar>
              <w:top w:w="0" w:type="dxa"/>
              <w:left w:w="118" w:type="dxa"/>
              <w:bottom w:w="0" w:type="dxa"/>
              <w:right w:w="108" w:type="dxa"/>
            </w:tcMar>
          </w:tcPr>
          <w:p w14:paraId="1552D68F"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9 x 10</w:t>
            </w:r>
            <w:r>
              <w:rPr>
                <w:rFonts w:ascii="Times New Roman" w:eastAsia="Times New Roman" w:hAnsi="Times New Roman" w:cs="Times New Roman"/>
                <w:sz w:val="24"/>
                <w:szCs w:val="24"/>
                <w:vertAlign w:val="superscript"/>
              </w:rPr>
              <w:t>-4</w:t>
            </w:r>
          </w:p>
        </w:tc>
      </w:tr>
      <w:tr w:rsidR="00A80EE0" w14:paraId="5630AD66" w14:textId="77777777">
        <w:trPr>
          <w:trHeight w:val="283"/>
        </w:trPr>
        <w:tc>
          <w:tcPr>
            <w:tcW w:w="1668" w:type="dxa"/>
            <w:shd w:val="clear" w:color="auto" w:fill="FFFFFF"/>
            <w:tcMar>
              <w:top w:w="0" w:type="dxa"/>
              <w:left w:w="118" w:type="dxa"/>
              <w:bottom w:w="0" w:type="dxa"/>
              <w:right w:w="108" w:type="dxa"/>
            </w:tcMar>
          </w:tcPr>
          <w:p w14:paraId="61829076" w14:textId="77777777" w:rsidR="00A80EE0" w:rsidRDefault="00A80EE0">
            <w:pPr>
              <w:pStyle w:val="Standard1"/>
              <w:spacing w:after="0" w:line="240" w:lineRule="auto"/>
              <w:rPr>
                <w:rFonts w:ascii="Times New Roman" w:eastAsia="Times New Roman" w:hAnsi="Times New Roman" w:cs="Times New Roman"/>
                <w:sz w:val="24"/>
                <w:szCs w:val="24"/>
              </w:rPr>
            </w:pPr>
          </w:p>
        </w:tc>
        <w:tc>
          <w:tcPr>
            <w:tcW w:w="3260" w:type="dxa"/>
            <w:shd w:val="clear" w:color="auto" w:fill="FFFFFF"/>
            <w:tcMar>
              <w:top w:w="0" w:type="dxa"/>
              <w:left w:w="118" w:type="dxa"/>
              <w:bottom w:w="0" w:type="dxa"/>
              <w:right w:w="108" w:type="dxa"/>
            </w:tcMar>
          </w:tcPr>
          <w:p w14:paraId="2BA226A1" w14:textId="77777777" w:rsidR="00A80EE0" w:rsidRDefault="00A80EE0">
            <w:pPr>
              <w:pStyle w:val="Standard1"/>
              <w:spacing w:after="0" w:line="240" w:lineRule="auto"/>
              <w:rPr>
                <w:rFonts w:ascii="Times New Roman" w:eastAsia="Times New Roman" w:hAnsi="Times New Roman" w:cs="Times New Roman"/>
                <w:sz w:val="24"/>
                <w:szCs w:val="24"/>
              </w:rPr>
            </w:pPr>
          </w:p>
        </w:tc>
        <w:tc>
          <w:tcPr>
            <w:tcW w:w="2693" w:type="dxa"/>
            <w:gridSpan w:val="2"/>
            <w:shd w:val="clear" w:color="auto" w:fill="FFFFFF"/>
            <w:tcMar>
              <w:top w:w="0" w:type="dxa"/>
              <w:left w:w="118" w:type="dxa"/>
              <w:bottom w:w="0" w:type="dxa"/>
              <w:right w:w="108" w:type="dxa"/>
            </w:tcMar>
          </w:tcPr>
          <w:p w14:paraId="17AD93B2" w14:textId="77777777" w:rsidR="00A80EE0" w:rsidRDefault="00A80EE0">
            <w:pPr>
              <w:pStyle w:val="Standard1"/>
              <w:spacing w:after="0" w:line="240" w:lineRule="auto"/>
              <w:rPr>
                <w:rFonts w:ascii="Times New Roman" w:eastAsia="Times New Roman" w:hAnsi="Times New Roman" w:cs="Times New Roman"/>
                <w:sz w:val="24"/>
                <w:szCs w:val="24"/>
              </w:rPr>
            </w:pPr>
          </w:p>
        </w:tc>
      </w:tr>
      <w:tr w:rsidR="00A80EE0" w14:paraId="1CAEA30F" w14:textId="77777777">
        <w:trPr>
          <w:trHeight w:val="283"/>
        </w:trPr>
        <w:tc>
          <w:tcPr>
            <w:tcW w:w="1668" w:type="dxa"/>
            <w:shd w:val="clear" w:color="auto" w:fill="FFFFFF"/>
            <w:tcMar>
              <w:top w:w="0" w:type="dxa"/>
              <w:left w:w="118" w:type="dxa"/>
              <w:bottom w:w="0" w:type="dxa"/>
              <w:right w:w="108" w:type="dxa"/>
            </w:tcMar>
          </w:tcPr>
          <w:p w14:paraId="215C493F" w14:textId="77777777" w:rsidR="00A80EE0" w:rsidRDefault="002412E5">
            <w:pPr>
              <w:pStyle w:val="Standard1"/>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NF113A</w:t>
            </w:r>
          </w:p>
        </w:tc>
        <w:tc>
          <w:tcPr>
            <w:tcW w:w="3260" w:type="dxa"/>
            <w:shd w:val="clear" w:color="auto" w:fill="FFFFFF"/>
            <w:tcMar>
              <w:top w:w="0" w:type="dxa"/>
              <w:left w:w="118" w:type="dxa"/>
              <w:bottom w:w="0" w:type="dxa"/>
              <w:right w:w="108" w:type="dxa"/>
            </w:tcMar>
          </w:tcPr>
          <w:p w14:paraId="0DE4B5B7" w14:textId="77777777" w:rsidR="00A80EE0" w:rsidRDefault="00A80EE0">
            <w:pPr>
              <w:pStyle w:val="Standard1"/>
              <w:spacing w:after="0" w:line="240" w:lineRule="auto"/>
              <w:rPr>
                <w:rFonts w:ascii="Times New Roman" w:eastAsia="Times New Roman" w:hAnsi="Times New Roman" w:cs="Times New Roman"/>
                <w:sz w:val="24"/>
                <w:szCs w:val="24"/>
              </w:rPr>
            </w:pPr>
          </w:p>
        </w:tc>
        <w:tc>
          <w:tcPr>
            <w:tcW w:w="2693" w:type="dxa"/>
            <w:gridSpan w:val="2"/>
            <w:shd w:val="clear" w:color="auto" w:fill="FFFFFF"/>
            <w:tcMar>
              <w:top w:w="0" w:type="dxa"/>
              <w:left w:w="118" w:type="dxa"/>
              <w:bottom w:w="0" w:type="dxa"/>
              <w:right w:w="108" w:type="dxa"/>
            </w:tcMar>
          </w:tcPr>
          <w:p w14:paraId="66204FF1" w14:textId="77777777" w:rsidR="00A80EE0" w:rsidRDefault="00A80EE0">
            <w:pPr>
              <w:pStyle w:val="Standard1"/>
              <w:spacing w:after="0" w:line="240" w:lineRule="auto"/>
              <w:rPr>
                <w:rFonts w:ascii="Times New Roman" w:eastAsia="Times New Roman" w:hAnsi="Times New Roman" w:cs="Times New Roman"/>
                <w:sz w:val="24"/>
                <w:szCs w:val="24"/>
              </w:rPr>
            </w:pPr>
          </w:p>
        </w:tc>
      </w:tr>
      <w:tr w:rsidR="00A80EE0" w14:paraId="7FC874CC" w14:textId="77777777">
        <w:trPr>
          <w:trHeight w:val="283"/>
        </w:trPr>
        <w:tc>
          <w:tcPr>
            <w:tcW w:w="1668" w:type="dxa"/>
            <w:shd w:val="clear" w:color="auto" w:fill="FFFFFF"/>
            <w:tcMar>
              <w:top w:w="0" w:type="dxa"/>
              <w:left w:w="118" w:type="dxa"/>
              <w:bottom w:w="0" w:type="dxa"/>
              <w:right w:w="108" w:type="dxa"/>
            </w:tcMar>
          </w:tcPr>
          <w:p w14:paraId="21CB8C8F"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H</w:t>
            </w:r>
          </w:p>
        </w:tc>
        <w:tc>
          <w:tcPr>
            <w:tcW w:w="3260" w:type="dxa"/>
            <w:shd w:val="clear" w:color="auto" w:fill="FFFFFF"/>
            <w:tcMar>
              <w:top w:w="0" w:type="dxa"/>
              <w:left w:w="118" w:type="dxa"/>
              <w:bottom w:w="0" w:type="dxa"/>
              <w:right w:w="108" w:type="dxa"/>
            </w:tcMar>
          </w:tcPr>
          <w:p w14:paraId="1400E156"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44 [-1.97, -0.91]</w:t>
            </w:r>
          </w:p>
        </w:tc>
        <w:tc>
          <w:tcPr>
            <w:tcW w:w="2693" w:type="dxa"/>
            <w:gridSpan w:val="2"/>
            <w:shd w:val="clear" w:color="auto" w:fill="FFFFFF"/>
            <w:tcMar>
              <w:top w:w="0" w:type="dxa"/>
              <w:left w:w="118" w:type="dxa"/>
              <w:bottom w:w="0" w:type="dxa"/>
              <w:right w:w="108" w:type="dxa"/>
            </w:tcMar>
          </w:tcPr>
          <w:p w14:paraId="2DBF0D7D" w14:textId="77777777" w:rsidR="00A80EE0" w:rsidRDefault="00A80EE0">
            <w:pPr>
              <w:pStyle w:val="Standard1"/>
              <w:spacing w:after="0" w:line="240" w:lineRule="auto"/>
              <w:rPr>
                <w:rFonts w:ascii="Times New Roman" w:eastAsia="Times New Roman" w:hAnsi="Times New Roman" w:cs="Times New Roman"/>
                <w:sz w:val="24"/>
                <w:szCs w:val="24"/>
                <w:vertAlign w:val="superscript"/>
              </w:rPr>
            </w:pPr>
          </w:p>
        </w:tc>
      </w:tr>
      <w:tr w:rsidR="00A80EE0" w14:paraId="039FA6DD" w14:textId="77777777">
        <w:trPr>
          <w:trHeight w:val="283"/>
        </w:trPr>
        <w:tc>
          <w:tcPr>
            <w:tcW w:w="1668" w:type="dxa"/>
            <w:shd w:val="clear" w:color="auto" w:fill="FFFFFF"/>
            <w:tcMar>
              <w:top w:w="0" w:type="dxa"/>
              <w:left w:w="118" w:type="dxa"/>
              <w:bottom w:w="0" w:type="dxa"/>
              <w:right w:w="108" w:type="dxa"/>
            </w:tcMar>
          </w:tcPr>
          <w:p w14:paraId="2E99F39F"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U</w:t>
            </w:r>
          </w:p>
        </w:tc>
        <w:tc>
          <w:tcPr>
            <w:tcW w:w="3260" w:type="dxa"/>
            <w:shd w:val="clear" w:color="auto" w:fill="FFFFFF"/>
            <w:tcMar>
              <w:top w:w="0" w:type="dxa"/>
              <w:left w:w="118" w:type="dxa"/>
              <w:bottom w:w="0" w:type="dxa"/>
              <w:right w:w="108" w:type="dxa"/>
            </w:tcMar>
          </w:tcPr>
          <w:p w14:paraId="0AC9BCFB"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53 [-2.07, -0.99]</w:t>
            </w:r>
          </w:p>
        </w:tc>
        <w:tc>
          <w:tcPr>
            <w:tcW w:w="2693" w:type="dxa"/>
            <w:gridSpan w:val="2"/>
            <w:shd w:val="clear" w:color="auto" w:fill="FFFFFF"/>
            <w:tcMar>
              <w:top w:w="0" w:type="dxa"/>
              <w:left w:w="118" w:type="dxa"/>
              <w:bottom w:w="0" w:type="dxa"/>
              <w:right w:w="108" w:type="dxa"/>
            </w:tcMar>
          </w:tcPr>
          <w:p w14:paraId="6B62F1B3" w14:textId="77777777" w:rsidR="00A80EE0" w:rsidRDefault="00A80EE0">
            <w:pPr>
              <w:pStyle w:val="Standard1"/>
              <w:spacing w:after="0" w:line="240" w:lineRule="auto"/>
              <w:rPr>
                <w:rFonts w:ascii="Times New Roman" w:eastAsia="Times New Roman" w:hAnsi="Times New Roman" w:cs="Times New Roman"/>
                <w:sz w:val="24"/>
                <w:szCs w:val="24"/>
                <w:vertAlign w:val="superscript"/>
              </w:rPr>
            </w:pPr>
          </w:p>
        </w:tc>
      </w:tr>
      <w:tr w:rsidR="00A80EE0" w14:paraId="7B1291CA" w14:textId="77777777">
        <w:trPr>
          <w:trHeight w:val="283"/>
        </w:trPr>
        <w:tc>
          <w:tcPr>
            <w:tcW w:w="1668" w:type="dxa"/>
            <w:shd w:val="clear" w:color="auto" w:fill="FFFFFF"/>
            <w:tcMar>
              <w:top w:w="0" w:type="dxa"/>
              <w:left w:w="118" w:type="dxa"/>
              <w:bottom w:w="0" w:type="dxa"/>
              <w:right w:w="108" w:type="dxa"/>
            </w:tcMar>
          </w:tcPr>
          <w:p w14:paraId="1181FDDD"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J</w:t>
            </w:r>
          </w:p>
        </w:tc>
        <w:tc>
          <w:tcPr>
            <w:tcW w:w="3260" w:type="dxa"/>
            <w:shd w:val="clear" w:color="auto" w:fill="FFFFFF"/>
            <w:tcMar>
              <w:top w:w="0" w:type="dxa"/>
              <w:left w:w="118" w:type="dxa"/>
              <w:bottom w:w="0" w:type="dxa"/>
              <w:right w:w="108" w:type="dxa"/>
            </w:tcMar>
          </w:tcPr>
          <w:p w14:paraId="665A408B"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52 [-2.14, -0.90]</w:t>
            </w:r>
          </w:p>
        </w:tc>
        <w:tc>
          <w:tcPr>
            <w:tcW w:w="2693" w:type="dxa"/>
            <w:gridSpan w:val="2"/>
            <w:shd w:val="clear" w:color="auto" w:fill="FFFFFF"/>
            <w:tcMar>
              <w:top w:w="0" w:type="dxa"/>
              <w:left w:w="118" w:type="dxa"/>
              <w:bottom w:w="0" w:type="dxa"/>
              <w:right w:w="108" w:type="dxa"/>
            </w:tcMar>
          </w:tcPr>
          <w:p w14:paraId="483B7EB0"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8 x 10</w:t>
            </w:r>
            <w:r>
              <w:rPr>
                <w:rFonts w:ascii="Times New Roman" w:eastAsia="Times New Roman" w:hAnsi="Times New Roman" w:cs="Times New Roman"/>
                <w:sz w:val="24"/>
                <w:szCs w:val="24"/>
                <w:vertAlign w:val="superscript"/>
              </w:rPr>
              <w:t>-12</w:t>
            </w:r>
          </w:p>
        </w:tc>
      </w:tr>
      <w:tr w:rsidR="00A80EE0" w14:paraId="429211C3" w14:textId="77777777">
        <w:trPr>
          <w:trHeight w:val="283"/>
        </w:trPr>
        <w:tc>
          <w:tcPr>
            <w:tcW w:w="1668" w:type="dxa"/>
            <w:shd w:val="clear" w:color="auto" w:fill="FFFFFF"/>
            <w:tcMar>
              <w:top w:w="0" w:type="dxa"/>
              <w:left w:w="118" w:type="dxa"/>
              <w:bottom w:w="0" w:type="dxa"/>
              <w:right w:w="108" w:type="dxa"/>
            </w:tcMar>
          </w:tcPr>
          <w:p w14:paraId="611D7FD7"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T</w:t>
            </w:r>
          </w:p>
        </w:tc>
        <w:tc>
          <w:tcPr>
            <w:tcW w:w="3260" w:type="dxa"/>
            <w:shd w:val="clear" w:color="auto" w:fill="FFFFFF"/>
            <w:tcMar>
              <w:top w:w="0" w:type="dxa"/>
              <w:left w:w="118" w:type="dxa"/>
              <w:bottom w:w="0" w:type="dxa"/>
              <w:right w:w="108" w:type="dxa"/>
            </w:tcMar>
          </w:tcPr>
          <w:p w14:paraId="31CC7F12"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44 [-2.10, -0.77]</w:t>
            </w:r>
          </w:p>
        </w:tc>
        <w:tc>
          <w:tcPr>
            <w:tcW w:w="2693" w:type="dxa"/>
            <w:gridSpan w:val="2"/>
            <w:shd w:val="clear" w:color="auto" w:fill="FFFFFF"/>
            <w:tcMar>
              <w:top w:w="0" w:type="dxa"/>
              <w:left w:w="118" w:type="dxa"/>
              <w:bottom w:w="0" w:type="dxa"/>
              <w:right w:w="108" w:type="dxa"/>
            </w:tcMar>
          </w:tcPr>
          <w:p w14:paraId="11DFE2DA"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6 x 10</w:t>
            </w:r>
            <w:r>
              <w:rPr>
                <w:rFonts w:ascii="Times New Roman" w:eastAsia="Times New Roman" w:hAnsi="Times New Roman" w:cs="Times New Roman"/>
                <w:sz w:val="24"/>
                <w:szCs w:val="24"/>
                <w:vertAlign w:val="superscript"/>
              </w:rPr>
              <w:t>-9</w:t>
            </w:r>
          </w:p>
        </w:tc>
      </w:tr>
      <w:tr w:rsidR="00A80EE0" w14:paraId="19D1647A" w14:textId="77777777">
        <w:trPr>
          <w:trHeight w:val="283"/>
        </w:trPr>
        <w:tc>
          <w:tcPr>
            <w:tcW w:w="1668" w:type="dxa"/>
            <w:shd w:val="clear" w:color="auto" w:fill="FFFFFF"/>
            <w:tcMar>
              <w:top w:w="0" w:type="dxa"/>
              <w:left w:w="118" w:type="dxa"/>
              <w:bottom w:w="0" w:type="dxa"/>
              <w:right w:w="108" w:type="dxa"/>
            </w:tcMar>
          </w:tcPr>
          <w:p w14:paraId="57785AD0"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W</w:t>
            </w:r>
          </w:p>
        </w:tc>
        <w:tc>
          <w:tcPr>
            <w:tcW w:w="3260" w:type="dxa"/>
            <w:shd w:val="clear" w:color="auto" w:fill="FFFFFF"/>
            <w:tcMar>
              <w:top w:w="0" w:type="dxa"/>
              <w:left w:w="118" w:type="dxa"/>
              <w:bottom w:w="0" w:type="dxa"/>
              <w:right w:w="108" w:type="dxa"/>
            </w:tcMar>
          </w:tcPr>
          <w:p w14:paraId="07E0D880"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42 [-2.10, -0.74]</w:t>
            </w:r>
          </w:p>
        </w:tc>
        <w:tc>
          <w:tcPr>
            <w:tcW w:w="2693" w:type="dxa"/>
            <w:gridSpan w:val="2"/>
            <w:shd w:val="clear" w:color="auto" w:fill="FFFFFF"/>
            <w:tcMar>
              <w:top w:w="0" w:type="dxa"/>
              <w:left w:w="118" w:type="dxa"/>
              <w:bottom w:w="0" w:type="dxa"/>
              <w:right w:w="108" w:type="dxa"/>
            </w:tcMar>
          </w:tcPr>
          <w:p w14:paraId="35CED2E5"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73 x 10</w:t>
            </w:r>
            <w:r>
              <w:rPr>
                <w:rFonts w:ascii="Times New Roman" w:eastAsia="Times New Roman" w:hAnsi="Times New Roman" w:cs="Times New Roman"/>
                <w:sz w:val="24"/>
                <w:szCs w:val="24"/>
                <w:vertAlign w:val="superscript"/>
              </w:rPr>
              <w:t>-9</w:t>
            </w:r>
          </w:p>
        </w:tc>
      </w:tr>
      <w:tr w:rsidR="00A80EE0" w14:paraId="4CB17BA2" w14:textId="77777777">
        <w:trPr>
          <w:trHeight w:val="283"/>
        </w:trPr>
        <w:tc>
          <w:tcPr>
            <w:tcW w:w="1668" w:type="dxa"/>
            <w:shd w:val="clear" w:color="auto" w:fill="FFFFFF"/>
            <w:tcMar>
              <w:top w:w="0" w:type="dxa"/>
              <w:left w:w="118" w:type="dxa"/>
              <w:bottom w:w="0" w:type="dxa"/>
              <w:right w:w="108" w:type="dxa"/>
            </w:tcMar>
          </w:tcPr>
          <w:p w14:paraId="21B713A4"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X</w:t>
            </w:r>
          </w:p>
        </w:tc>
        <w:tc>
          <w:tcPr>
            <w:tcW w:w="3260" w:type="dxa"/>
            <w:shd w:val="clear" w:color="auto" w:fill="FFFFFF"/>
            <w:tcMar>
              <w:top w:w="0" w:type="dxa"/>
              <w:left w:w="118" w:type="dxa"/>
              <w:bottom w:w="0" w:type="dxa"/>
              <w:right w:w="108" w:type="dxa"/>
            </w:tcMar>
          </w:tcPr>
          <w:p w14:paraId="38553901"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48 [-2.32, -0.65]</w:t>
            </w:r>
          </w:p>
        </w:tc>
        <w:tc>
          <w:tcPr>
            <w:tcW w:w="2693" w:type="dxa"/>
            <w:gridSpan w:val="2"/>
            <w:shd w:val="clear" w:color="auto" w:fill="FFFFFF"/>
            <w:tcMar>
              <w:top w:w="0" w:type="dxa"/>
              <w:left w:w="118" w:type="dxa"/>
              <w:bottom w:w="0" w:type="dxa"/>
              <w:right w:w="108" w:type="dxa"/>
            </w:tcMar>
          </w:tcPr>
          <w:p w14:paraId="19D4110A"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65 x 10</w:t>
            </w:r>
            <w:r>
              <w:rPr>
                <w:rFonts w:ascii="Times New Roman" w:eastAsia="Times New Roman" w:hAnsi="Times New Roman" w:cs="Times New Roman"/>
                <w:sz w:val="24"/>
                <w:szCs w:val="24"/>
                <w:vertAlign w:val="superscript"/>
              </w:rPr>
              <w:t>-6</w:t>
            </w:r>
          </w:p>
        </w:tc>
      </w:tr>
      <w:tr w:rsidR="00A80EE0" w14:paraId="482B2AB9" w14:textId="77777777">
        <w:trPr>
          <w:trHeight w:val="283"/>
        </w:trPr>
        <w:tc>
          <w:tcPr>
            <w:tcW w:w="1668" w:type="dxa"/>
            <w:shd w:val="clear" w:color="auto" w:fill="FFFFFF"/>
            <w:tcMar>
              <w:top w:w="0" w:type="dxa"/>
              <w:left w:w="118" w:type="dxa"/>
              <w:bottom w:w="0" w:type="dxa"/>
              <w:right w:w="108" w:type="dxa"/>
            </w:tcMar>
          </w:tcPr>
          <w:p w14:paraId="0C5B340E"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I</w:t>
            </w:r>
          </w:p>
        </w:tc>
        <w:tc>
          <w:tcPr>
            <w:tcW w:w="3260" w:type="dxa"/>
            <w:shd w:val="clear" w:color="auto" w:fill="FFFFFF"/>
            <w:tcMar>
              <w:top w:w="0" w:type="dxa"/>
              <w:left w:w="118" w:type="dxa"/>
              <w:bottom w:w="0" w:type="dxa"/>
              <w:right w:w="108" w:type="dxa"/>
            </w:tcMar>
          </w:tcPr>
          <w:p w14:paraId="72FCE0B0"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57 [-2.47, -0.67]</w:t>
            </w:r>
          </w:p>
        </w:tc>
        <w:tc>
          <w:tcPr>
            <w:tcW w:w="2693" w:type="dxa"/>
            <w:gridSpan w:val="2"/>
            <w:shd w:val="clear" w:color="auto" w:fill="FFFFFF"/>
            <w:tcMar>
              <w:top w:w="0" w:type="dxa"/>
              <w:left w:w="118" w:type="dxa"/>
              <w:bottom w:w="0" w:type="dxa"/>
              <w:right w:w="108" w:type="dxa"/>
            </w:tcMar>
          </w:tcPr>
          <w:p w14:paraId="0B128DD6"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75 x 10</w:t>
            </w:r>
            <w:r>
              <w:rPr>
                <w:rFonts w:ascii="Times New Roman" w:eastAsia="Times New Roman" w:hAnsi="Times New Roman" w:cs="Times New Roman"/>
                <w:sz w:val="24"/>
                <w:szCs w:val="24"/>
                <w:vertAlign w:val="superscript"/>
              </w:rPr>
              <w:t>-6</w:t>
            </w:r>
          </w:p>
        </w:tc>
      </w:tr>
      <w:tr w:rsidR="00A80EE0" w14:paraId="0300549C" w14:textId="77777777">
        <w:trPr>
          <w:trHeight w:val="283"/>
        </w:trPr>
        <w:tc>
          <w:tcPr>
            <w:tcW w:w="1668" w:type="dxa"/>
            <w:shd w:val="clear" w:color="auto" w:fill="FFFFFF"/>
            <w:tcMar>
              <w:top w:w="0" w:type="dxa"/>
              <w:left w:w="118" w:type="dxa"/>
              <w:bottom w:w="0" w:type="dxa"/>
              <w:right w:w="108" w:type="dxa"/>
            </w:tcMar>
          </w:tcPr>
          <w:p w14:paraId="151F401C"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V</w:t>
            </w:r>
          </w:p>
        </w:tc>
        <w:tc>
          <w:tcPr>
            <w:tcW w:w="3260" w:type="dxa"/>
            <w:shd w:val="clear" w:color="auto" w:fill="FFFFFF"/>
            <w:tcMar>
              <w:top w:w="0" w:type="dxa"/>
              <w:left w:w="118" w:type="dxa"/>
              <w:bottom w:w="0" w:type="dxa"/>
              <w:right w:w="108" w:type="dxa"/>
            </w:tcMar>
          </w:tcPr>
          <w:p w14:paraId="2A44DA70"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3 [-1.67, -0.39]</w:t>
            </w:r>
          </w:p>
        </w:tc>
        <w:tc>
          <w:tcPr>
            <w:tcW w:w="2693" w:type="dxa"/>
            <w:gridSpan w:val="2"/>
            <w:shd w:val="clear" w:color="auto" w:fill="FFFFFF"/>
            <w:tcMar>
              <w:top w:w="0" w:type="dxa"/>
              <w:left w:w="118" w:type="dxa"/>
              <w:bottom w:w="0" w:type="dxa"/>
              <w:right w:w="108" w:type="dxa"/>
            </w:tcMar>
          </w:tcPr>
          <w:p w14:paraId="73DBE22E"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21 x 10</w:t>
            </w:r>
            <w:r>
              <w:rPr>
                <w:rFonts w:ascii="Times New Roman" w:eastAsia="Times New Roman" w:hAnsi="Times New Roman" w:cs="Times New Roman"/>
                <w:sz w:val="24"/>
                <w:szCs w:val="24"/>
                <w:vertAlign w:val="superscript"/>
              </w:rPr>
              <w:t>-5</w:t>
            </w:r>
          </w:p>
        </w:tc>
      </w:tr>
      <w:tr w:rsidR="00A80EE0" w14:paraId="58FD6E43" w14:textId="77777777">
        <w:trPr>
          <w:trHeight w:val="283"/>
        </w:trPr>
        <w:tc>
          <w:tcPr>
            <w:tcW w:w="1668" w:type="dxa"/>
            <w:shd w:val="clear" w:color="auto" w:fill="FFFFFF"/>
            <w:tcMar>
              <w:top w:w="0" w:type="dxa"/>
              <w:left w:w="118" w:type="dxa"/>
              <w:bottom w:w="0" w:type="dxa"/>
              <w:right w:w="108" w:type="dxa"/>
            </w:tcMar>
          </w:tcPr>
          <w:p w14:paraId="0C3797B9"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U</w:t>
            </w:r>
          </w:p>
        </w:tc>
        <w:tc>
          <w:tcPr>
            <w:tcW w:w="3260" w:type="dxa"/>
            <w:shd w:val="clear" w:color="auto" w:fill="FFFFFF"/>
            <w:tcMar>
              <w:top w:w="0" w:type="dxa"/>
              <w:left w:w="118" w:type="dxa"/>
              <w:bottom w:w="0" w:type="dxa"/>
              <w:right w:w="108" w:type="dxa"/>
            </w:tcMar>
          </w:tcPr>
          <w:p w14:paraId="7FED682D"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50 [-0.94, -0.06]</w:t>
            </w:r>
          </w:p>
        </w:tc>
        <w:tc>
          <w:tcPr>
            <w:tcW w:w="2693" w:type="dxa"/>
            <w:gridSpan w:val="2"/>
            <w:shd w:val="clear" w:color="auto" w:fill="FFFFFF"/>
            <w:tcMar>
              <w:top w:w="0" w:type="dxa"/>
              <w:left w:w="118" w:type="dxa"/>
              <w:bottom w:w="0" w:type="dxa"/>
              <w:right w:w="108" w:type="dxa"/>
            </w:tcMar>
          </w:tcPr>
          <w:p w14:paraId="1F5638EB"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0 x 10</w:t>
            </w:r>
            <w:r>
              <w:rPr>
                <w:rFonts w:ascii="Times New Roman" w:eastAsia="Times New Roman" w:hAnsi="Times New Roman" w:cs="Times New Roman"/>
                <w:sz w:val="24"/>
                <w:szCs w:val="24"/>
                <w:vertAlign w:val="superscript"/>
              </w:rPr>
              <w:t>-2</w:t>
            </w:r>
          </w:p>
        </w:tc>
      </w:tr>
      <w:tr w:rsidR="00A80EE0" w14:paraId="02F2C34E" w14:textId="77777777">
        <w:trPr>
          <w:trHeight w:val="283"/>
        </w:trPr>
        <w:tc>
          <w:tcPr>
            <w:tcW w:w="1668" w:type="dxa"/>
            <w:shd w:val="clear" w:color="auto" w:fill="FFFFFF"/>
            <w:tcMar>
              <w:top w:w="0" w:type="dxa"/>
              <w:left w:w="118" w:type="dxa"/>
              <w:bottom w:w="0" w:type="dxa"/>
              <w:right w:w="108" w:type="dxa"/>
            </w:tcMar>
          </w:tcPr>
          <w:p w14:paraId="680A4E5D" w14:textId="77777777" w:rsidR="00A80EE0" w:rsidRDefault="00A80EE0">
            <w:pPr>
              <w:pStyle w:val="Standard1"/>
              <w:spacing w:after="0" w:line="240" w:lineRule="auto"/>
              <w:rPr>
                <w:rFonts w:ascii="Times New Roman" w:eastAsia="Times New Roman" w:hAnsi="Times New Roman" w:cs="Times New Roman"/>
                <w:sz w:val="24"/>
                <w:szCs w:val="24"/>
              </w:rPr>
            </w:pPr>
          </w:p>
        </w:tc>
        <w:tc>
          <w:tcPr>
            <w:tcW w:w="3260" w:type="dxa"/>
            <w:shd w:val="clear" w:color="auto" w:fill="FFFFFF"/>
            <w:tcMar>
              <w:top w:w="0" w:type="dxa"/>
              <w:left w:w="118" w:type="dxa"/>
              <w:bottom w:w="0" w:type="dxa"/>
              <w:right w:w="108" w:type="dxa"/>
            </w:tcMar>
          </w:tcPr>
          <w:p w14:paraId="19219836" w14:textId="77777777" w:rsidR="00A80EE0" w:rsidRDefault="00A80EE0">
            <w:pPr>
              <w:pStyle w:val="Standard1"/>
              <w:spacing w:after="0" w:line="240" w:lineRule="auto"/>
              <w:rPr>
                <w:rFonts w:ascii="Times New Roman" w:eastAsia="Times New Roman" w:hAnsi="Times New Roman" w:cs="Times New Roman"/>
                <w:sz w:val="24"/>
                <w:szCs w:val="24"/>
              </w:rPr>
            </w:pPr>
          </w:p>
        </w:tc>
        <w:tc>
          <w:tcPr>
            <w:tcW w:w="2693" w:type="dxa"/>
            <w:gridSpan w:val="2"/>
            <w:shd w:val="clear" w:color="auto" w:fill="FFFFFF"/>
            <w:tcMar>
              <w:top w:w="0" w:type="dxa"/>
              <w:left w:w="118" w:type="dxa"/>
              <w:bottom w:w="0" w:type="dxa"/>
              <w:right w:w="108" w:type="dxa"/>
            </w:tcMar>
          </w:tcPr>
          <w:p w14:paraId="296FEF7D" w14:textId="77777777" w:rsidR="00A80EE0" w:rsidRDefault="00A80EE0">
            <w:pPr>
              <w:pStyle w:val="Standard1"/>
              <w:spacing w:after="0" w:line="240" w:lineRule="auto"/>
              <w:rPr>
                <w:rFonts w:ascii="Times New Roman" w:eastAsia="Times New Roman" w:hAnsi="Times New Roman" w:cs="Times New Roman"/>
                <w:sz w:val="24"/>
                <w:szCs w:val="24"/>
              </w:rPr>
            </w:pPr>
          </w:p>
        </w:tc>
      </w:tr>
      <w:tr w:rsidR="00A80EE0" w14:paraId="223D916D" w14:textId="77777777">
        <w:trPr>
          <w:trHeight w:val="283"/>
        </w:trPr>
        <w:tc>
          <w:tcPr>
            <w:tcW w:w="1668" w:type="dxa"/>
            <w:shd w:val="clear" w:color="auto" w:fill="FFFFFF"/>
            <w:tcMar>
              <w:top w:w="0" w:type="dxa"/>
              <w:left w:w="118" w:type="dxa"/>
              <w:bottom w:w="0" w:type="dxa"/>
              <w:right w:w="108" w:type="dxa"/>
            </w:tcMar>
          </w:tcPr>
          <w:p w14:paraId="62E06E78" w14:textId="77777777" w:rsidR="00A80EE0" w:rsidRDefault="002412E5">
            <w:pPr>
              <w:pStyle w:val="Standard1"/>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LC25A14</w:t>
            </w:r>
          </w:p>
        </w:tc>
        <w:tc>
          <w:tcPr>
            <w:tcW w:w="3260" w:type="dxa"/>
            <w:shd w:val="clear" w:color="auto" w:fill="FFFFFF"/>
            <w:tcMar>
              <w:top w:w="0" w:type="dxa"/>
              <w:left w:w="118" w:type="dxa"/>
              <w:bottom w:w="0" w:type="dxa"/>
              <w:right w:w="108" w:type="dxa"/>
            </w:tcMar>
          </w:tcPr>
          <w:p w14:paraId="7194DBDC" w14:textId="77777777" w:rsidR="00A80EE0" w:rsidRDefault="00A80EE0">
            <w:pPr>
              <w:pStyle w:val="Standard1"/>
              <w:spacing w:after="0" w:line="240" w:lineRule="auto"/>
              <w:rPr>
                <w:rFonts w:ascii="Times New Roman" w:eastAsia="Times New Roman" w:hAnsi="Times New Roman" w:cs="Times New Roman"/>
                <w:sz w:val="24"/>
                <w:szCs w:val="24"/>
              </w:rPr>
            </w:pPr>
          </w:p>
        </w:tc>
        <w:tc>
          <w:tcPr>
            <w:tcW w:w="2693" w:type="dxa"/>
            <w:gridSpan w:val="2"/>
            <w:shd w:val="clear" w:color="auto" w:fill="FFFFFF"/>
            <w:tcMar>
              <w:top w:w="0" w:type="dxa"/>
              <w:left w:w="118" w:type="dxa"/>
              <w:bottom w:w="0" w:type="dxa"/>
              <w:right w:w="108" w:type="dxa"/>
            </w:tcMar>
          </w:tcPr>
          <w:p w14:paraId="769D0D3C" w14:textId="77777777" w:rsidR="00A80EE0" w:rsidRDefault="00A80EE0">
            <w:pPr>
              <w:pStyle w:val="Standard1"/>
              <w:spacing w:after="0" w:line="240" w:lineRule="auto"/>
              <w:rPr>
                <w:rFonts w:ascii="Times New Roman" w:eastAsia="Times New Roman" w:hAnsi="Times New Roman" w:cs="Times New Roman"/>
                <w:sz w:val="24"/>
                <w:szCs w:val="24"/>
              </w:rPr>
            </w:pPr>
          </w:p>
        </w:tc>
      </w:tr>
      <w:tr w:rsidR="00A80EE0" w14:paraId="10A40758" w14:textId="77777777">
        <w:trPr>
          <w:trHeight w:val="283"/>
        </w:trPr>
        <w:tc>
          <w:tcPr>
            <w:tcW w:w="1668" w:type="dxa"/>
            <w:shd w:val="clear" w:color="auto" w:fill="FFFFFF"/>
            <w:tcMar>
              <w:top w:w="0" w:type="dxa"/>
              <w:left w:w="118" w:type="dxa"/>
              <w:bottom w:w="0" w:type="dxa"/>
              <w:right w:w="108" w:type="dxa"/>
            </w:tcMar>
          </w:tcPr>
          <w:p w14:paraId="523C84CD"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J</w:t>
            </w:r>
          </w:p>
        </w:tc>
        <w:tc>
          <w:tcPr>
            <w:tcW w:w="3260" w:type="dxa"/>
            <w:shd w:val="clear" w:color="auto" w:fill="FFFFFF"/>
            <w:tcMar>
              <w:top w:w="0" w:type="dxa"/>
              <w:left w:w="118" w:type="dxa"/>
              <w:bottom w:w="0" w:type="dxa"/>
              <w:right w:w="108" w:type="dxa"/>
            </w:tcMar>
          </w:tcPr>
          <w:p w14:paraId="501F2891"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81 [0.21, 1.41]</w:t>
            </w:r>
          </w:p>
        </w:tc>
        <w:tc>
          <w:tcPr>
            <w:tcW w:w="2693" w:type="dxa"/>
            <w:gridSpan w:val="2"/>
            <w:shd w:val="clear" w:color="auto" w:fill="FFFFFF"/>
            <w:tcMar>
              <w:top w:w="0" w:type="dxa"/>
              <w:left w:w="118" w:type="dxa"/>
              <w:bottom w:w="0" w:type="dxa"/>
              <w:right w:w="108" w:type="dxa"/>
            </w:tcMar>
          </w:tcPr>
          <w:p w14:paraId="6275AF66"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1 x 10</w:t>
            </w:r>
            <w:r>
              <w:rPr>
                <w:rFonts w:ascii="Times New Roman" w:eastAsia="Times New Roman" w:hAnsi="Times New Roman" w:cs="Times New Roman"/>
                <w:sz w:val="24"/>
                <w:szCs w:val="24"/>
                <w:vertAlign w:val="superscript"/>
              </w:rPr>
              <w:t>-3</w:t>
            </w:r>
          </w:p>
        </w:tc>
      </w:tr>
      <w:tr w:rsidR="00A80EE0" w14:paraId="5809D180" w14:textId="77777777">
        <w:trPr>
          <w:trHeight w:val="283"/>
        </w:trPr>
        <w:tc>
          <w:tcPr>
            <w:tcW w:w="1668" w:type="dxa"/>
            <w:shd w:val="clear" w:color="auto" w:fill="FFFFFF"/>
            <w:tcMar>
              <w:top w:w="0" w:type="dxa"/>
              <w:left w:w="118" w:type="dxa"/>
              <w:bottom w:w="0" w:type="dxa"/>
              <w:right w:w="108" w:type="dxa"/>
            </w:tcMar>
          </w:tcPr>
          <w:p w14:paraId="044B19C8"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w:t>
            </w:r>
          </w:p>
        </w:tc>
        <w:tc>
          <w:tcPr>
            <w:tcW w:w="3260" w:type="dxa"/>
            <w:shd w:val="clear" w:color="auto" w:fill="FFFFFF"/>
            <w:tcMar>
              <w:top w:w="0" w:type="dxa"/>
              <w:left w:w="118" w:type="dxa"/>
              <w:bottom w:w="0" w:type="dxa"/>
              <w:right w:w="108" w:type="dxa"/>
            </w:tcMar>
          </w:tcPr>
          <w:p w14:paraId="29DE91F7"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55 [0.06, 1.05]</w:t>
            </w:r>
          </w:p>
        </w:tc>
        <w:tc>
          <w:tcPr>
            <w:tcW w:w="2693" w:type="dxa"/>
            <w:gridSpan w:val="2"/>
            <w:shd w:val="clear" w:color="auto" w:fill="FFFFFF"/>
            <w:tcMar>
              <w:top w:w="0" w:type="dxa"/>
              <w:left w:w="118" w:type="dxa"/>
              <w:bottom w:w="0" w:type="dxa"/>
              <w:right w:w="108" w:type="dxa"/>
            </w:tcMar>
          </w:tcPr>
          <w:p w14:paraId="49F1A625"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63 x 10</w:t>
            </w:r>
            <w:r>
              <w:rPr>
                <w:rFonts w:ascii="Times New Roman" w:eastAsia="Times New Roman" w:hAnsi="Times New Roman" w:cs="Times New Roman"/>
                <w:sz w:val="24"/>
                <w:szCs w:val="24"/>
                <w:vertAlign w:val="superscript"/>
              </w:rPr>
              <w:t>-2</w:t>
            </w:r>
          </w:p>
        </w:tc>
      </w:tr>
      <w:tr w:rsidR="00A80EE0" w14:paraId="77F27C5C" w14:textId="77777777">
        <w:trPr>
          <w:trHeight w:val="283"/>
        </w:trPr>
        <w:tc>
          <w:tcPr>
            <w:tcW w:w="1668" w:type="dxa"/>
            <w:shd w:val="clear" w:color="auto" w:fill="FFFFFF"/>
            <w:tcMar>
              <w:top w:w="0" w:type="dxa"/>
              <w:left w:w="118" w:type="dxa"/>
              <w:bottom w:w="0" w:type="dxa"/>
              <w:right w:w="108" w:type="dxa"/>
            </w:tcMar>
          </w:tcPr>
          <w:p w14:paraId="5EBDAF52"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J</w:t>
            </w:r>
          </w:p>
        </w:tc>
        <w:tc>
          <w:tcPr>
            <w:tcW w:w="3260" w:type="dxa"/>
            <w:shd w:val="clear" w:color="auto" w:fill="FFFFFF"/>
            <w:tcMar>
              <w:top w:w="0" w:type="dxa"/>
              <w:left w:w="118" w:type="dxa"/>
              <w:bottom w:w="0" w:type="dxa"/>
              <w:right w:w="108" w:type="dxa"/>
            </w:tcMar>
          </w:tcPr>
          <w:p w14:paraId="0D1F093F"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69 [0.05, 1.33]</w:t>
            </w:r>
          </w:p>
        </w:tc>
        <w:tc>
          <w:tcPr>
            <w:tcW w:w="2693" w:type="dxa"/>
            <w:gridSpan w:val="2"/>
            <w:shd w:val="clear" w:color="auto" w:fill="FFFFFF"/>
            <w:tcMar>
              <w:top w:w="0" w:type="dxa"/>
              <w:left w:w="118" w:type="dxa"/>
              <w:bottom w:w="0" w:type="dxa"/>
              <w:right w:w="108" w:type="dxa"/>
            </w:tcMar>
          </w:tcPr>
          <w:p w14:paraId="2F5EF746"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3 x 10</w:t>
            </w:r>
            <w:r>
              <w:rPr>
                <w:rFonts w:ascii="Times New Roman" w:eastAsia="Times New Roman" w:hAnsi="Times New Roman" w:cs="Times New Roman"/>
                <w:sz w:val="24"/>
                <w:szCs w:val="24"/>
                <w:vertAlign w:val="superscript"/>
              </w:rPr>
              <w:t>-2</w:t>
            </w:r>
          </w:p>
        </w:tc>
      </w:tr>
      <w:tr w:rsidR="00A80EE0" w14:paraId="73A11983" w14:textId="77777777">
        <w:trPr>
          <w:trHeight w:val="283"/>
        </w:trPr>
        <w:tc>
          <w:tcPr>
            <w:tcW w:w="1668" w:type="dxa"/>
            <w:shd w:val="clear" w:color="auto" w:fill="FFFFFF"/>
            <w:tcMar>
              <w:top w:w="0" w:type="dxa"/>
              <w:left w:w="118" w:type="dxa"/>
              <w:bottom w:w="0" w:type="dxa"/>
              <w:right w:w="108" w:type="dxa"/>
            </w:tcMar>
          </w:tcPr>
          <w:p w14:paraId="780C28ED"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X</w:t>
            </w:r>
          </w:p>
        </w:tc>
        <w:tc>
          <w:tcPr>
            <w:tcW w:w="3260" w:type="dxa"/>
            <w:shd w:val="clear" w:color="auto" w:fill="FFFFFF"/>
            <w:tcMar>
              <w:top w:w="0" w:type="dxa"/>
              <w:left w:w="118" w:type="dxa"/>
              <w:bottom w:w="0" w:type="dxa"/>
              <w:right w:w="108" w:type="dxa"/>
            </w:tcMar>
          </w:tcPr>
          <w:p w14:paraId="0D8737FB"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86 [0.02, 1.69]</w:t>
            </w:r>
          </w:p>
        </w:tc>
        <w:tc>
          <w:tcPr>
            <w:tcW w:w="2693" w:type="dxa"/>
            <w:gridSpan w:val="2"/>
            <w:shd w:val="clear" w:color="auto" w:fill="FFFFFF"/>
            <w:tcMar>
              <w:top w:w="0" w:type="dxa"/>
              <w:left w:w="118" w:type="dxa"/>
              <w:bottom w:w="0" w:type="dxa"/>
              <w:right w:w="108" w:type="dxa"/>
            </w:tcMar>
          </w:tcPr>
          <w:p w14:paraId="34B58377"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79 x 10</w:t>
            </w:r>
            <w:r>
              <w:rPr>
                <w:rFonts w:ascii="Times New Roman" w:eastAsia="Times New Roman" w:hAnsi="Times New Roman" w:cs="Times New Roman"/>
                <w:sz w:val="24"/>
                <w:szCs w:val="24"/>
                <w:vertAlign w:val="superscript"/>
              </w:rPr>
              <w:t>-2</w:t>
            </w:r>
          </w:p>
        </w:tc>
      </w:tr>
      <w:tr w:rsidR="00A80EE0" w14:paraId="54CD245A" w14:textId="77777777">
        <w:trPr>
          <w:trHeight w:val="283"/>
        </w:trPr>
        <w:tc>
          <w:tcPr>
            <w:tcW w:w="1668" w:type="dxa"/>
            <w:shd w:val="clear" w:color="auto" w:fill="FFFFFF"/>
            <w:tcMar>
              <w:top w:w="0" w:type="dxa"/>
              <w:left w:w="118" w:type="dxa"/>
              <w:bottom w:w="0" w:type="dxa"/>
              <w:right w:w="108" w:type="dxa"/>
            </w:tcMar>
          </w:tcPr>
          <w:p w14:paraId="1231BE67" w14:textId="77777777" w:rsidR="00A80EE0" w:rsidRDefault="00A80EE0">
            <w:pPr>
              <w:pStyle w:val="Standard1"/>
              <w:spacing w:after="0" w:line="240" w:lineRule="auto"/>
              <w:rPr>
                <w:rFonts w:ascii="Times New Roman" w:eastAsia="Times New Roman" w:hAnsi="Times New Roman" w:cs="Times New Roman"/>
                <w:sz w:val="24"/>
                <w:szCs w:val="24"/>
              </w:rPr>
            </w:pPr>
          </w:p>
        </w:tc>
        <w:tc>
          <w:tcPr>
            <w:tcW w:w="3260" w:type="dxa"/>
            <w:shd w:val="clear" w:color="auto" w:fill="FFFFFF"/>
            <w:tcMar>
              <w:top w:w="0" w:type="dxa"/>
              <w:left w:w="118" w:type="dxa"/>
              <w:bottom w:w="0" w:type="dxa"/>
              <w:right w:w="108" w:type="dxa"/>
            </w:tcMar>
          </w:tcPr>
          <w:p w14:paraId="36FEB5B0" w14:textId="77777777" w:rsidR="00A80EE0" w:rsidRDefault="00A80EE0">
            <w:pPr>
              <w:pStyle w:val="Standard1"/>
              <w:spacing w:after="0" w:line="240" w:lineRule="auto"/>
              <w:rPr>
                <w:rFonts w:ascii="Times New Roman" w:eastAsia="Times New Roman" w:hAnsi="Times New Roman" w:cs="Times New Roman"/>
                <w:sz w:val="24"/>
                <w:szCs w:val="24"/>
              </w:rPr>
            </w:pPr>
          </w:p>
        </w:tc>
        <w:tc>
          <w:tcPr>
            <w:tcW w:w="2693" w:type="dxa"/>
            <w:gridSpan w:val="2"/>
            <w:shd w:val="clear" w:color="auto" w:fill="FFFFFF"/>
            <w:tcMar>
              <w:top w:w="0" w:type="dxa"/>
              <w:left w:w="118" w:type="dxa"/>
              <w:bottom w:w="0" w:type="dxa"/>
              <w:right w:w="108" w:type="dxa"/>
            </w:tcMar>
          </w:tcPr>
          <w:p w14:paraId="30D7AA69" w14:textId="77777777" w:rsidR="00A80EE0" w:rsidRDefault="00A80EE0">
            <w:pPr>
              <w:pStyle w:val="Standard1"/>
              <w:spacing w:after="0" w:line="240" w:lineRule="auto"/>
              <w:rPr>
                <w:rFonts w:ascii="Times New Roman" w:eastAsia="Times New Roman" w:hAnsi="Times New Roman" w:cs="Times New Roman"/>
                <w:sz w:val="24"/>
                <w:szCs w:val="24"/>
              </w:rPr>
            </w:pPr>
          </w:p>
        </w:tc>
      </w:tr>
      <w:tr w:rsidR="00A80EE0" w14:paraId="78D26CAC" w14:textId="77777777">
        <w:trPr>
          <w:trHeight w:val="283"/>
        </w:trPr>
        <w:tc>
          <w:tcPr>
            <w:tcW w:w="1668" w:type="dxa"/>
            <w:shd w:val="clear" w:color="auto" w:fill="FFFFFF"/>
            <w:tcMar>
              <w:top w:w="0" w:type="dxa"/>
              <w:left w:w="118" w:type="dxa"/>
              <w:bottom w:w="0" w:type="dxa"/>
              <w:right w:w="108" w:type="dxa"/>
            </w:tcMar>
          </w:tcPr>
          <w:p w14:paraId="0A57F674" w14:textId="77777777" w:rsidR="00A80EE0" w:rsidRDefault="002412E5">
            <w:pPr>
              <w:pStyle w:val="Standard1"/>
              <w:spacing w:after="0" w:line="240" w:lineRule="auto"/>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SLC2A8</w:t>
            </w:r>
          </w:p>
        </w:tc>
        <w:tc>
          <w:tcPr>
            <w:tcW w:w="3260" w:type="dxa"/>
            <w:shd w:val="clear" w:color="auto" w:fill="FFFFFF"/>
            <w:tcMar>
              <w:top w:w="0" w:type="dxa"/>
              <w:left w:w="118" w:type="dxa"/>
              <w:bottom w:w="0" w:type="dxa"/>
              <w:right w:w="108" w:type="dxa"/>
            </w:tcMar>
          </w:tcPr>
          <w:p w14:paraId="7196D064" w14:textId="77777777" w:rsidR="00A80EE0" w:rsidRDefault="00A80EE0">
            <w:pPr>
              <w:pStyle w:val="Standard1"/>
              <w:spacing w:after="0" w:line="240" w:lineRule="auto"/>
              <w:rPr>
                <w:rFonts w:ascii="Times New Roman" w:eastAsia="Times New Roman" w:hAnsi="Times New Roman" w:cs="Times New Roman"/>
                <w:sz w:val="24"/>
                <w:szCs w:val="24"/>
              </w:rPr>
            </w:pPr>
          </w:p>
        </w:tc>
        <w:tc>
          <w:tcPr>
            <w:tcW w:w="2693" w:type="dxa"/>
            <w:gridSpan w:val="2"/>
            <w:shd w:val="clear" w:color="auto" w:fill="FFFFFF"/>
            <w:tcMar>
              <w:top w:w="0" w:type="dxa"/>
              <w:left w:w="118" w:type="dxa"/>
              <w:bottom w:w="0" w:type="dxa"/>
              <w:right w:w="108" w:type="dxa"/>
            </w:tcMar>
          </w:tcPr>
          <w:p w14:paraId="34FF1C98" w14:textId="77777777" w:rsidR="00A80EE0" w:rsidRDefault="00A80EE0">
            <w:pPr>
              <w:pStyle w:val="Standard1"/>
              <w:spacing w:after="0" w:line="240" w:lineRule="auto"/>
              <w:rPr>
                <w:rFonts w:ascii="Times New Roman" w:eastAsia="Times New Roman" w:hAnsi="Times New Roman" w:cs="Times New Roman"/>
                <w:sz w:val="24"/>
                <w:szCs w:val="24"/>
              </w:rPr>
            </w:pPr>
          </w:p>
        </w:tc>
      </w:tr>
      <w:tr w:rsidR="00A80EE0" w14:paraId="56639654" w14:textId="77777777">
        <w:trPr>
          <w:trHeight w:val="283"/>
        </w:trPr>
        <w:tc>
          <w:tcPr>
            <w:tcW w:w="1668" w:type="dxa"/>
            <w:shd w:val="clear" w:color="auto" w:fill="FFFFFF"/>
            <w:tcMar>
              <w:top w:w="0" w:type="dxa"/>
              <w:left w:w="118" w:type="dxa"/>
              <w:bottom w:w="0" w:type="dxa"/>
              <w:right w:w="108" w:type="dxa"/>
            </w:tcMar>
          </w:tcPr>
          <w:p w14:paraId="16389367"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J</w:t>
            </w:r>
          </w:p>
        </w:tc>
        <w:tc>
          <w:tcPr>
            <w:tcW w:w="3260" w:type="dxa"/>
            <w:shd w:val="clear" w:color="auto" w:fill="FFFFFF"/>
            <w:tcMar>
              <w:top w:w="0" w:type="dxa"/>
              <w:left w:w="118" w:type="dxa"/>
              <w:bottom w:w="0" w:type="dxa"/>
              <w:right w:w="108" w:type="dxa"/>
            </w:tcMar>
          </w:tcPr>
          <w:p w14:paraId="6ABBE96D"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46 [-0.88, -0.04]</w:t>
            </w:r>
          </w:p>
        </w:tc>
        <w:tc>
          <w:tcPr>
            <w:tcW w:w="2693" w:type="dxa"/>
            <w:gridSpan w:val="2"/>
            <w:shd w:val="clear" w:color="auto" w:fill="FFFFFF"/>
            <w:tcMar>
              <w:top w:w="0" w:type="dxa"/>
              <w:left w:w="118" w:type="dxa"/>
              <w:bottom w:w="0" w:type="dxa"/>
              <w:right w:w="108" w:type="dxa"/>
            </w:tcMar>
          </w:tcPr>
          <w:p w14:paraId="46285D5D"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6 x 10</w:t>
            </w:r>
            <w:r>
              <w:rPr>
                <w:rFonts w:ascii="Times New Roman" w:eastAsia="Times New Roman" w:hAnsi="Times New Roman" w:cs="Times New Roman"/>
                <w:sz w:val="24"/>
                <w:szCs w:val="24"/>
                <w:vertAlign w:val="superscript"/>
              </w:rPr>
              <w:t>-2</w:t>
            </w:r>
          </w:p>
        </w:tc>
      </w:tr>
      <w:tr w:rsidR="00A80EE0" w14:paraId="3E149902" w14:textId="77777777">
        <w:trPr>
          <w:trHeight w:val="283"/>
        </w:trPr>
        <w:tc>
          <w:tcPr>
            <w:tcW w:w="1668" w:type="dxa"/>
            <w:shd w:val="clear" w:color="auto" w:fill="FFFFFF"/>
            <w:tcMar>
              <w:top w:w="0" w:type="dxa"/>
              <w:left w:w="118" w:type="dxa"/>
              <w:bottom w:w="0" w:type="dxa"/>
              <w:right w:w="108" w:type="dxa"/>
            </w:tcMar>
          </w:tcPr>
          <w:p w14:paraId="53AAC9B3"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H</w:t>
            </w:r>
          </w:p>
        </w:tc>
        <w:tc>
          <w:tcPr>
            <w:tcW w:w="3260" w:type="dxa"/>
            <w:shd w:val="clear" w:color="auto" w:fill="FFFFFF"/>
            <w:tcMar>
              <w:top w:w="0" w:type="dxa"/>
              <w:left w:w="118" w:type="dxa"/>
              <w:bottom w:w="0" w:type="dxa"/>
              <w:right w:w="108" w:type="dxa"/>
            </w:tcMar>
          </w:tcPr>
          <w:p w14:paraId="2CCFFE5E"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25 [-0.50, 0.00]</w:t>
            </w:r>
          </w:p>
        </w:tc>
        <w:tc>
          <w:tcPr>
            <w:tcW w:w="2693" w:type="dxa"/>
            <w:gridSpan w:val="2"/>
            <w:shd w:val="clear" w:color="auto" w:fill="FFFFFF"/>
            <w:tcMar>
              <w:top w:w="0" w:type="dxa"/>
              <w:left w:w="118" w:type="dxa"/>
              <w:bottom w:w="0" w:type="dxa"/>
              <w:right w:w="108" w:type="dxa"/>
            </w:tcMar>
          </w:tcPr>
          <w:p w14:paraId="7AE5381B"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34 x 10</w:t>
            </w:r>
            <w:r>
              <w:rPr>
                <w:rFonts w:ascii="Times New Roman" w:eastAsia="Times New Roman" w:hAnsi="Times New Roman" w:cs="Times New Roman"/>
                <w:sz w:val="24"/>
                <w:szCs w:val="24"/>
                <w:vertAlign w:val="superscript"/>
              </w:rPr>
              <w:t>-2</w:t>
            </w:r>
          </w:p>
        </w:tc>
      </w:tr>
      <w:tr w:rsidR="00A80EE0" w14:paraId="6D072C0D" w14:textId="77777777">
        <w:trPr>
          <w:trHeight w:val="283"/>
        </w:trPr>
        <w:tc>
          <w:tcPr>
            <w:tcW w:w="1668" w:type="dxa"/>
            <w:shd w:val="clear" w:color="auto" w:fill="FFFFFF"/>
            <w:tcMar>
              <w:top w:w="0" w:type="dxa"/>
              <w:left w:w="118" w:type="dxa"/>
              <w:bottom w:w="0" w:type="dxa"/>
              <w:right w:w="108" w:type="dxa"/>
            </w:tcMar>
          </w:tcPr>
          <w:p w14:paraId="48A21919" w14:textId="77777777" w:rsidR="00A80EE0" w:rsidRDefault="00A80EE0">
            <w:pPr>
              <w:pStyle w:val="Standard1"/>
              <w:spacing w:after="0" w:line="240" w:lineRule="auto"/>
              <w:rPr>
                <w:rFonts w:ascii="Times New Roman" w:eastAsia="Times New Roman" w:hAnsi="Times New Roman" w:cs="Times New Roman"/>
                <w:sz w:val="24"/>
                <w:szCs w:val="24"/>
              </w:rPr>
            </w:pPr>
          </w:p>
        </w:tc>
        <w:tc>
          <w:tcPr>
            <w:tcW w:w="3260" w:type="dxa"/>
            <w:shd w:val="clear" w:color="auto" w:fill="FFFFFF"/>
            <w:tcMar>
              <w:top w:w="0" w:type="dxa"/>
              <w:left w:w="118" w:type="dxa"/>
              <w:bottom w:w="0" w:type="dxa"/>
              <w:right w:w="108" w:type="dxa"/>
            </w:tcMar>
          </w:tcPr>
          <w:p w14:paraId="6BD18F9B" w14:textId="77777777" w:rsidR="00A80EE0" w:rsidRDefault="00A80EE0">
            <w:pPr>
              <w:pStyle w:val="Standard1"/>
              <w:spacing w:after="0" w:line="240" w:lineRule="auto"/>
              <w:rPr>
                <w:rFonts w:ascii="Times New Roman" w:eastAsia="Times New Roman" w:hAnsi="Times New Roman" w:cs="Times New Roman"/>
                <w:sz w:val="24"/>
                <w:szCs w:val="24"/>
              </w:rPr>
            </w:pPr>
          </w:p>
        </w:tc>
        <w:tc>
          <w:tcPr>
            <w:tcW w:w="2693" w:type="dxa"/>
            <w:gridSpan w:val="2"/>
            <w:shd w:val="clear" w:color="auto" w:fill="FFFFFF"/>
            <w:tcMar>
              <w:top w:w="0" w:type="dxa"/>
              <w:left w:w="118" w:type="dxa"/>
              <w:bottom w:w="0" w:type="dxa"/>
              <w:right w:w="108" w:type="dxa"/>
            </w:tcMar>
          </w:tcPr>
          <w:p w14:paraId="238601FE" w14:textId="77777777" w:rsidR="00A80EE0" w:rsidRDefault="00A80EE0">
            <w:pPr>
              <w:pStyle w:val="Standard1"/>
              <w:spacing w:after="0" w:line="240" w:lineRule="auto"/>
              <w:rPr>
                <w:rFonts w:ascii="Times New Roman" w:eastAsia="Times New Roman" w:hAnsi="Times New Roman" w:cs="Times New Roman"/>
                <w:sz w:val="24"/>
                <w:szCs w:val="24"/>
              </w:rPr>
            </w:pPr>
          </w:p>
        </w:tc>
      </w:tr>
      <w:tr w:rsidR="00A80EE0" w14:paraId="011214DC" w14:textId="77777777">
        <w:trPr>
          <w:trHeight w:val="283"/>
        </w:trPr>
        <w:tc>
          <w:tcPr>
            <w:tcW w:w="1668" w:type="dxa"/>
            <w:shd w:val="clear" w:color="auto" w:fill="FFFFFF"/>
            <w:tcMar>
              <w:top w:w="0" w:type="dxa"/>
              <w:left w:w="118" w:type="dxa"/>
              <w:bottom w:w="0" w:type="dxa"/>
              <w:right w:w="108" w:type="dxa"/>
            </w:tcMar>
          </w:tcPr>
          <w:p w14:paraId="7770331A" w14:textId="77777777" w:rsidR="00A80EE0" w:rsidRDefault="002412E5">
            <w:pPr>
              <w:pStyle w:val="Standard1"/>
              <w:spacing w:after="0" w:line="240" w:lineRule="auto"/>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MT-ND5</w:t>
            </w:r>
          </w:p>
        </w:tc>
        <w:tc>
          <w:tcPr>
            <w:tcW w:w="3260" w:type="dxa"/>
            <w:shd w:val="clear" w:color="auto" w:fill="FFFFFF"/>
            <w:tcMar>
              <w:top w:w="0" w:type="dxa"/>
              <w:left w:w="118" w:type="dxa"/>
              <w:bottom w:w="0" w:type="dxa"/>
              <w:right w:w="108" w:type="dxa"/>
            </w:tcMar>
          </w:tcPr>
          <w:p w14:paraId="0F3CABC7" w14:textId="77777777" w:rsidR="00A80EE0" w:rsidRDefault="00A80EE0">
            <w:pPr>
              <w:pStyle w:val="Standard1"/>
              <w:spacing w:after="0" w:line="240" w:lineRule="auto"/>
              <w:rPr>
                <w:rFonts w:ascii="Times New Roman" w:eastAsia="Times New Roman" w:hAnsi="Times New Roman" w:cs="Times New Roman"/>
                <w:sz w:val="24"/>
                <w:szCs w:val="24"/>
              </w:rPr>
            </w:pPr>
          </w:p>
        </w:tc>
        <w:tc>
          <w:tcPr>
            <w:tcW w:w="2693" w:type="dxa"/>
            <w:gridSpan w:val="2"/>
            <w:shd w:val="clear" w:color="auto" w:fill="FFFFFF"/>
            <w:tcMar>
              <w:top w:w="0" w:type="dxa"/>
              <w:left w:w="118" w:type="dxa"/>
              <w:bottom w:w="0" w:type="dxa"/>
              <w:right w:w="108" w:type="dxa"/>
            </w:tcMar>
          </w:tcPr>
          <w:p w14:paraId="5B08B5D1" w14:textId="77777777" w:rsidR="00A80EE0" w:rsidRDefault="00A80EE0">
            <w:pPr>
              <w:pStyle w:val="Standard1"/>
              <w:spacing w:after="0" w:line="240" w:lineRule="auto"/>
              <w:rPr>
                <w:rFonts w:ascii="Times New Roman" w:eastAsia="Times New Roman" w:hAnsi="Times New Roman" w:cs="Times New Roman"/>
                <w:sz w:val="24"/>
                <w:szCs w:val="24"/>
              </w:rPr>
            </w:pPr>
          </w:p>
        </w:tc>
      </w:tr>
      <w:tr w:rsidR="00A80EE0" w14:paraId="62B7BE8D" w14:textId="77777777">
        <w:trPr>
          <w:trHeight w:val="283"/>
        </w:trPr>
        <w:tc>
          <w:tcPr>
            <w:tcW w:w="1668" w:type="dxa"/>
            <w:shd w:val="clear" w:color="auto" w:fill="FFFFFF"/>
            <w:tcMar>
              <w:top w:w="0" w:type="dxa"/>
              <w:left w:w="118" w:type="dxa"/>
              <w:bottom w:w="0" w:type="dxa"/>
              <w:right w:w="108" w:type="dxa"/>
            </w:tcMar>
          </w:tcPr>
          <w:p w14:paraId="69482702"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V</w:t>
            </w:r>
          </w:p>
        </w:tc>
        <w:tc>
          <w:tcPr>
            <w:tcW w:w="3260" w:type="dxa"/>
            <w:shd w:val="clear" w:color="auto" w:fill="FFFFFF"/>
            <w:tcMar>
              <w:top w:w="0" w:type="dxa"/>
              <w:left w:w="118" w:type="dxa"/>
              <w:bottom w:w="0" w:type="dxa"/>
              <w:right w:w="108" w:type="dxa"/>
            </w:tcMar>
          </w:tcPr>
          <w:p w14:paraId="2842FD89"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84 [0.30, 1.39]</w:t>
            </w:r>
          </w:p>
        </w:tc>
        <w:tc>
          <w:tcPr>
            <w:tcW w:w="2693" w:type="dxa"/>
            <w:gridSpan w:val="2"/>
            <w:shd w:val="clear" w:color="auto" w:fill="FFFFFF"/>
            <w:tcMar>
              <w:top w:w="0" w:type="dxa"/>
              <w:left w:w="118" w:type="dxa"/>
              <w:bottom w:w="0" w:type="dxa"/>
              <w:right w:w="108" w:type="dxa"/>
            </w:tcMar>
          </w:tcPr>
          <w:p w14:paraId="5EF5F738"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05 x 10</w:t>
            </w:r>
            <w:r>
              <w:rPr>
                <w:rFonts w:ascii="Times New Roman" w:eastAsia="Times New Roman" w:hAnsi="Times New Roman" w:cs="Times New Roman"/>
                <w:sz w:val="24"/>
                <w:szCs w:val="24"/>
                <w:vertAlign w:val="superscript"/>
              </w:rPr>
              <w:t>-5</w:t>
            </w:r>
          </w:p>
        </w:tc>
      </w:tr>
      <w:tr w:rsidR="00A80EE0" w14:paraId="20A5D35C" w14:textId="77777777">
        <w:trPr>
          <w:trHeight w:val="283"/>
        </w:trPr>
        <w:tc>
          <w:tcPr>
            <w:tcW w:w="1668" w:type="dxa"/>
            <w:shd w:val="clear" w:color="auto" w:fill="FFFFFF"/>
            <w:tcMar>
              <w:top w:w="0" w:type="dxa"/>
              <w:left w:w="118" w:type="dxa"/>
              <w:bottom w:w="0" w:type="dxa"/>
              <w:right w:w="108" w:type="dxa"/>
            </w:tcMar>
          </w:tcPr>
          <w:p w14:paraId="273519CC"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U</w:t>
            </w:r>
          </w:p>
        </w:tc>
        <w:tc>
          <w:tcPr>
            <w:tcW w:w="3260" w:type="dxa"/>
            <w:shd w:val="clear" w:color="auto" w:fill="FFFFFF"/>
            <w:tcMar>
              <w:top w:w="0" w:type="dxa"/>
              <w:left w:w="118" w:type="dxa"/>
              <w:bottom w:w="0" w:type="dxa"/>
              <w:right w:w="108" w:type="dxa"/>
            </w:tcMar>
          </w:tcPr>
          <w:p w14:paraId="75405511"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59 [0.16, 1.01]</w:t>
            </w:r>
          </w:p>
        </w:tc>
        <w:tc>
          <w:tcPr>
            <w:tcW w:w="2693" w:type="dxa"/>
            <w:gridSpan w:val="2"/>
            <w:shd w:val="clear" w:color="auto" w:fill="FFFFFF"/>
            <w:tcMar>
              <w:top w:w="0" w:type="dxa"/>
              <w:left w:w="118" w:type="dxa"/>
              <w:bottom w:w="0" w:type="dxa"/>
              <w:right w:w="108" w:type="dxa"/>
            </w:tcMar>
          </w:tcPr>
          <w:p w14:paraId="0BF25D5A"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78 x 10</w:t>
            </w:r>
            <w:r>
              <w:rPr>
                <w:rFonts w:ascii="Times New Roman" w:eastAsia="Times New Roman" w:hAnsi="Times New Roman" w:cs="Times New Roman"/>
                <w:sz w:val="24"/>
                <w:szCs w:val="24"/>
                <w:vertAlign w:val="superscript"/>
              </w:rPr>
              <w:t>-4</w:t>
            </w:r>
          </w:p>
        </w:tc>
      </w:tr>
      <w:tr w:rsidR="00A80EE0" w14:paraId="67D57BA8" w14:textId="77777777">
        <w:trPr>
          <w:trHeight w:val="283"/>
        </w:trPr>
        <w:tc>
          <w:tcPr>
            <w:tcW w:w="1668" w:type="dxa"/>
            <w:shd w:val="clear" w:color="auto" w:fill="FFFFFF"/>
            <w:tcMar>
              <w:top w:w="0" w:type="dxa"/>
              <w:left w:w="118" w:type="dxa"/>
              <w:bottom w:w="0" w:type="dxa"/>
              <w:right w:w="108" w:type="dxa"/>
            </w:tcMar>
          </w:tcPr>
          <w:p w14:paraId="3DD04DF4"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H</w:t>
            </w:r>
          </w:p>
        </w:tc>
        <w:tc>
          <w:tcPr>
            <w:tcW w:w="3260" w:type="dxa"/>
            <w:shd w:val="clear" w:color="auto" w:fill="FFFFFF"/>
            <w:tcMar>
              <w:top w:w="0" w:type="dxa"/>
              <w:left w:w="118" w:type="dxa"/>
              <w:bottom w:w="0" w:type="dxa"/>
              <w:right w:w="108" w:type="dxa"/>
            </w:tcMar>
          </w:tcPr>
          <w:p w14:paraId="220F0C1D"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50 [0.10, 0.91]</w:t>
            </w:r>
          </w:p>
        </w:tc>
        <w:tc>
          <w:tcPr>
            <w:tcW w:w="2693" w:type="dxa"/>
            <w:gridSpan w:val="2"/>
            <w:shd w:val="clear" w:color="auto" w:fill="FFFFFF"/>
            <w:tcMar>
              <w:top w:w="0" w:type="dxa"/>
              <w:left w:w="118" w:type="dxa"/>
              <w:bottom w:w="0" w:type="dxa"/>
              <w:right w:w="108" w:type="dxa"/>
            </w:tcMar>
          </w:tcPr>
          <w:p w14:paraId="2DDBF38B"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24 x 10</w:t>
            </w:r>
            <w:r>
              <w:rPr>
                <w:rFonts w:ascii="Times New Roman" w:eastAsia="Times New Roman" w:hAnsi="Times New Roman" w:cs="Times New Roman"/>
                <w:sz w:val="24"/>
                <w:szCs w:val="24"/>
                <w:vertAlign w:val="superscript"/>
              </w:rPr>
              <w:t>-3</w:t>
            </w:r>
          </w:p>
        </w:tc>
      </w:tr>
      <w:tr w:rsidR="00A80EE0" w14:paraId="70B18178" w14:textId="77777777">
        <w:trPr>
          <w:trHeight w:val="283"/>
        </w:trPr>
        <w:tc>
          <w:tcPr>
            <w:tcW w:w="1668" w:type="dxa"/>
            <w:tcBorders>
              <w:bottom w:val="single" w:sz="4" w:space="0" w:color="00000A"/>
            </w:tcBorders>
            <w:shd w:val="clear" w:color="auto" w:fill="FFFFFF"/>
            <w:tcMar>
              <w:top w:w="0" w:type="dxa"/>
              <w:left w:w="118" w:type="dxa"/>
              <w:bottom w:w="0" w:type="dxa"/>
              <w:right w:w="108" w:type="dxa"/>
            </w:tcMar>
          </w:tcPr>
          <w:p w14:paraId="06546719"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W</w:t>
            </w:r>
          </w:p>
        </w:tc>
        <w:tc>
          <w:tcPr>
            <w:tcW w:w="3260" w:type="dxa"/>
            <w:tcBorders>
              <w:bottom w:val="single" w:sz="4" w:space="0" w:color="00000A"/>
            </w:tcBorders>
            <w:shd w:val="clear" w:color="auto" w:fill="FFFFFF"/>
            <w:tcMar>
              <w:top w:w="0" w:type="dxa"/>
              <w:left w:w="118" w:type="dxa"/>
              <w:bottom w:w="0" w:type="dxa"/>
              <w:right w:w="108" w:type="dxa"/>
            </w:tcMar>
          </w:tcPr>
          <w:p w14:paraId="5567489D"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69 [-1.29, -0.09]</w:t>
            </w:r>
          </w:p>
        </w:tc>
        <w:tc>
          <w:tcPr>
            <w:tcW w:w="2693" w:type="dxa"/>
            <w:gridSpan w:val="2"/>
            <w:tcBorders>
              <w:bottom w:val="single" w:sz="4" w:space="0" w:color="00000A"/>
            </w:tcBorders>
            <w:shd w:val="clear" w:color="auto" w:fill="FFFFFF"/>
            <w:tcMar>
              <w:top w:w="0" w:type="dxa"/>
              <w:left w:w="118" w:type="dxa"/>
              <w:bottom w:w="0" w:type="dxa"/>
              <w:right w:w="108" w:type="dxa"/>
            </w:tcMar>
          </w:tcPr>
          <w:p w14:paraId="5C3F961B" w14:textId="77777777" w:rsidR="00A80EE0" w:rsidRDefault="002412E5">
            <w:pPr>
              <w:pStyle w:val="Standard1"/>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4 x 10</w:t>
            </w:r>
            <w:r>
              <w:rPr>
                <w:rFonts w:ascii="Times New Roman" w:eastAsia="Times New Roman" w:hAnsi="Times New Roman" w:cs="Times New Roman"/>
                <w:sz w:val="24"/>
                <w:szCs w:val="24"/>
                <w:vertAlign w:val="superscript"/>
              </w:rPr>
              <w:t>-2</w:t>
            </w:r>
          </w:p>
        </w:tc>
      </w:tr>
    </w:tbl>
    <w:p w14:paraId="3C247D46" w14:textId="77777777" w:rsidR="00A80EE0" w:rsidRPr="001B236D" w:rsidRDefault="1F0A5DF5" w:rsidP="1F0A5DF5">
      <w:pPr>
        <w:pStyle w:val="Standard1"/>
        <w:spacing w:after="0" w:line="240" w:lineRule="auto"/>
        <w:rPr>
          <w:lang w:val="fr-FR"/>
        </w:rPr>
      </w:pPr>
      <w:r w:rsidRPr="1F0A5DF5">
        <w:rPr>
          <w:rFonts w:ascii="Times New Roman" w:eastAsia="Times New Roman" w:hAnsi="Times New Roman" w:cs="Times New Roman"/>
          <w:sz w:val="24"/>
          <w:szCs w:val="24"/>
          <w:lang w:val="fr-FR"/>
        </w:rPr>
        <w:t>Abbreviations:</w:t>
      </w:r>
      <w:r w:rsidRPr="1F0A5DF5">
        <w:rPr>
          <w:rFonts w:ascii="Times New Roman" w:eastAsia="Times New Roman" w:hAnsi="Times New Roman" w:cs="Times New Roman"/>
          <w:b/>
          <w:bCs/>
          <w:sz w:val="24"/>
          <w:szCs w:val="24"/>
          <w:lang w:val="fr-FR"/>
        </w:rPr>
        <w:t xml:space="preserve"> </w:t>
      </w:r>
      <w:r w:rsidRPr="1F0A5DF5">
        <w:rPr>
          <w:rFonts w:ascii="Times New Roman" w:eastAsia="Times New Roman" w:hAnsi="Times New Roman" w:cs="Times New Roman"/>
          <w:sz w:val="24"/>
          <w:szCs w:val="24"/>
          <w:lang w:val="fr-FR"/>
        </w:rPr>
        <w:t>CI, confidence interval; SD, standard deviance</w:t>
      </w:r>
    </w:p>
    <w:p w14:paraId="1D839ABB" w14:textId="4AF6B20E" w:rsidR="1F0A5DF5" w:rsidRDefault="1F0A5DF5">
      <w:r>
        <w:br w:type="page"/>
      </w:r>
    </w:p>
    <w:p w14:paraId="1C9E3FB2" w14:textId="58497C50" w:rsidR="1F0A5DF5" w:rsidRDefault="1F0A5DF5" w:rsidP="1F0A5DF5">
      <w:pPr>
        <w:rPr>
          <w:rFonts w:ascii="Times New Roman" w:eastAsia="Times New Roman" w:hAnsi="Times New Roman" w:cs="Times New Roman"/>
          <w:b/>
          <w:bCs/>
          <w:sz w:val="24"/>
          <w:szCs w:val="24"/>
        </w:rPr>
      </w:pPr>
      <w:r w:rsidRPr="1F0A5DF5">
        <w:rPr>
          <w:rFonts w:ascii="Times New Roman" w:eastAsia="Times New Roman" w:hAnsi="Times New Roman" w:cs="Times New Roman"/>
          <w:b/>
          <w:bCs/>
          <w:sz w:val="24"/>
          <w:szCs w:val="24"/>
        </w:rPr>
        <w:lastRenderedPageBreak/>
        <w:t>Abbreviations</w:t>
      </w:r>
    </w:p>
    <w:p w14:paraId="5298C264" w14:textId="3EC7FECB" w:rsidR="1F0A5DF5" w:rsidRDefault="1F0A5DF5" w:rsidP="1F0A5DF5">
      <w:pPr>
        <w:rPr>
          <w:rFonts w:ascii="Times New Roman" w:eastAsia="Times New Roman" w:hAnsi="Times New Roman" w:cs="Times New Roman"/>
          <w:b/>
          <w:bCs/>
          <w:sz w:val="24"/>
          <w:szCs w:val="24"/>
        </w:rPr>
      </w:pPr>
    </w:p>
    <w:p w14:paraId="1C24C453" w14:textId="477A8AA8" w:rsidR="1F0A5DF5" w:rsidRDefault="23E3BF05" w:rsidP="23E3BF05">
      <w:pPr>
        <w:rPr>
          <w:rFonts w:ascii="Times New Roman" w:eastAsia="Times New Roman" w:hAnsi="Times New Roman" w:cs="Times New Roman"/>
          <w:b/>
          <w:bCs/>
          <w:sz w:val="24"/>
          <w:szCs w:val="24"/>
        </w:rPr>
      </w:pPr>
      <w:r w:rsidRPr="23E3BF05">
        <w:rPr>
          <w:rFonts w:ascii="Times New Roman" w:eastAsia="Times New Roman" w:hAnsi="Times New Roman" w:cs="Times New Roman"/>
          <w:sz w:val="24"/>
          <w:szCs w:val="24"/>
        </w:rPr>
        <w:t>mtDNA, mitochondrial DNA; mtSNP, mitochondrial single nucleotide polymorphism; T2DM, type 2 diabetes mellitus; T1DM, type 1 diabetes mellitus, YFS, Young Finns Study; MAF, minor allele frequency; Hba1c, glycated hemoglobin; ANCOVA, analysis of covariance; PC principal component; SE, standard error; SD, standard deviance; CI, confidence interval</w:t>
      </w:r>
    </w:p>
    <w:p w14:paraId="31A2C07F" w14:textId="05928BDE" w:rsidR="1F0A5DF5" w:rsidRDefault="1F0A5DF5" w:rsidP="1F0A5DF5">
      <w:pPr>
        <w:pStyle w:val="Standard1"/>
        <w:spacing w:after="0" w:line="240" w:lineRule="auto"/>
        <w:rPr>
          <w:rFonts w:ascii="Times New Roman" w:eastAsia="Times New Roman" w:hAnsi="Times New Roman" w:cs="Times New Roman"/>
          <w:sz w:val="24"/>
          <w:szCs w:val="24"/>
          <w:lang w:val="fr-FR"/>
        </w:rPr>
      </w:pPr>
    </w:p>
    <w:sectPr w:rsidR="1F0A5DF5">
      <w:type w:val="continuous"/>
      <w:pgSz w:w="11906" w:h="16838"/>
      <w:pgMar w:top="1417" w:right="1134" w:bottom="1417" w:left="1134"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D9C6F4" w14:textId="77777777" w:rsidR="000B272E" w:rsidRDefault="000B272E">
      <w:r>
        <w:separator/>
      </w:r>
    </w:p>
  </w:endnote>
  <w:endnote w:type="continuationSeparator" w:id="0">
    <w:p w14:paraId="4B1F511A" w14:textId="77777777" w:rsidR="000B272E" w:rsidRDefault="000B27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DejaVu Sans">
    <w:altName w:val="Times New Roman"/>
    <w:charset w:val="00"/>
    <w:family w:val="swiss"/>
    <w:pitch w:val="variable"/>
    <w:sig w:usb0="E7002EFF" w:usb1="D200FDFF" w:usb2="0A24602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New Roman">
    <w:panose1 w:val="02020603050405020304"/>
    <w:charset w:val="00"/>
    <w:family w:val="roman"/>
    <w:pitch w:val="variable"/>
    <w:sig w:usb0="20002A87" w:usb1="00000000" w:usb2="00000000" w:usb3="00000000" w:csb0="000001FF" w:csb1="00000000"/>
  </w:font>
  <w:font w:name="Liberation Sans">
    <w:charset w:val="00"/>
    <w:family w:val="swiss"/>
    <w:pitch w:val="variable"/>
    <w:sig w:usb0="E0000AFF" w:usb1="500078FF" w:usb2="00000021" w:usb3="00000000" w:csb0="000001BF" w:csb1="00000000"/>
  </w:font>
  <w:font w:name="WenQuanYi Micro Hei">
    <w:charset w:val="01"/>
    <w:family w:val="auto"/>
    <w:pitch w:val="variable"/>
  </w:font>
  <w:font w:name="Lohit Devanagari">
    <w:altName w:val="Times New Roman"/>
    <w:charset w:val="01"/>
    <w:family w:val="auto"/>
    <w:pitch w:val="variable"/>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FD5DC" w14:textId="77777777" w:rsidR="00BB5051" w:rsidRDefault="00BB5051">
    <w:pPr>
      <w:pStyle w:val="Fuzeile"/>
      <w:jc w:val="right"/>
    </w:pPr>
    <w:r>
      <w:fldChar w:fldCharType="begin"/>
    </w:r>
    <w:r>
      <w:instrText xml:space="preserve"> PAGE </w:instrText>
    </w:r>
    <w:r>
      <w:fldChar w:fldCharType="separate"/>
    </w:r>
    <w:r w:rsidR="005D5ABE">
      <w:rPr>
        <w:noProof/>
      </w:rPr>
      <w:t>1</w:t>
    </w:r>
    <w:r>
      <w:fldChar w:fldCharType="end"/>
    </w:r>
  </w:p>
  <w:p w14:paraId="16DEB4AB" w14:textId="77777777" w:rsidR="00BB5051" w:rsidRDefault="00BB5051">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F9C3DC" w14:textId="77777777" w:rsidR="000B272E" w:rsidRDefault="000B272E">
      <w:r>
        <w:rPr>
          <w:color w:val="000000"/>
        </w:rPr>
        <w:separator/>
      </w:r>
    </w:p>
  </w:footnote>
  <w:footnote w:type="continuationSeparator" w:id="0">
    <w:p w14:paraId="5023141B" w14:textId="77777777" w:rsidR="000B272E" w:rsidRDefault="000B272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FE285C"/>
    <w:multiLevelType w:val="multilevel"/>
    <w:tmpl w:val="1D0CA5B6"/>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fr-FR" w:vendorID="64" w:dllVersion="131078" w:nlCheck="1" w:checkStyle="0"/>
  <w:activeWritingStyle w:appName="MSWord" w:lang="en-US" w:vendorID="64" w:dllVersion="131078" w:nlCheck="1" w:checkStyle="1"/>
  <w:activeWritingStyle w:appName="MSWord" w:lang="de-DE" w:vendorID="64" w:dllVersion="131078" w:nlCheck="1" w:checkStyle="0"/>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0EE0"/>
    <w:rsid w:val="00044AAB"/>
    <w:rsid w:val="000B272E"/>
    <w:rsid w:val="001B236D"/>
    <w:rsid w:val="00203BB8"/>
    <w:rsid w:val="002412E5"/>
    <w:rsid w:val="0026391C"/>
    <w:rsid w:val="002D474B"/>
    <w:rsid w:val="00310ADB"/>
    <w:rsid w:val="00352230"/>
    <w:rsid w:val="00377729"/>
    <w:rsid w:val="00411D81"/>
    <w:rsid w:val="004230AC"/>
    <w:rsid w:val="00447698"/>
    <w:rsid w:val="004E7EA0"/>
    <w:rsid w:val="005D5ABE"/>
    <w:rsid w:val="00651A08"/>
    <w:rsid w:val="0065366F"/>
    <w:rsid w:val="006A2794"/>
    <w:rsid w:val="006B5423"/>
    <w:rsid w:val="006D1A4C"/>
    <w:rsid w:val="00723948"/>
    <w:rsid w:val="008872AE"/>
    <w:rsid w:val="00975C1C"/>
    <w:rsid w:val="00A80EE0"/>
    <w:rsid w:val="00A8327B"/>
    <w:rsid w:val="00AA5604"/>
    <w:rsid w:val="00AA753B"/>
    <w:rsid w:val="00AA7A38"/>
    <w:rsid w:val="00B434C3"/>
    <w:rsid w:val="00BB5051"/>
    <w:rsid w:val="00C1533C"/>
    <w:rsid w:val="00C44F80"/>
    <w:rsid w:val="00C6063F"/>
    <w:rsid w:val="00CF19B4"/>
    <w:rsid w:val="00D46F74"/>
    <w:rsid w:val="00E17295"/>
    <w:rsid w:val="00E95CDE"/>
    <w:rsid w:val="00F230ED"/>
    <w:rsid w:val="00FB165F"/>
    <w:rsid w:val="00FF606E"/>
    <w:rsid w:val="1F0A5DF5"/>
    <w:rsid w:val="23E3BF05"/>
    <w:rsid w:val="3180FB37"/>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BE8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DejaVu Sans"/>
        <w:kern w:val="3"/>
        <w:sz w:val="22"/>
        <w:szCs w:val="22"/>
        <w:lang w:val="en-US" w:eastAsia="en-US" w:bidi="ar-SA"/>
      </w:rPr>
    </w:rPrDefault>
    <w:pPrDefault>
      <w:pPr>
        <w:widowControl w:val="0"/>
        <w:suppressAutoHyphens/>
        <w:autoSpaceDN w:val="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1"/>
    <w:next w:val="Standard1"/>
    <w:pPr>
      <w:keepNext/>
      <w:keepLines/>
      <w:spacing w:before="240" w:after="0"/>
      <w:outlineLvl w:val="0"/>
    </w:pPr>
    <w:rPr>
      <w:rFonts w:ascii="Cambria" w:eastAsia="MS Gothic" w:hAnsi="Cambria" w:cs="DejaVu Sans"/>
      <w:color w:val="365F91"/>
      <w:sz w:val="32"/>
      <w:szCs w:val="32"/>
    </w:rPr>
  </w:style>
  <w:style w:type="paragraph" w:styleId="berschrift2">
    <w:name w:val="heading 2"/>
    <w:basedOn w:val="Standard1"/>
    <w:next w:val="Standard1"/>
    <w:pPr>
      <w:keepNext/>
      <w:keepLines/>
      <w:spacing w:before="40" w:after="0"/>
      <w:outlineLvl w:val="1"/>
    </w:pPr>
    <w:rPr>
      <w:rFonts w:ascii="Cambria" w:eastAsia="MS Gothic" w:hAnsi="Cambria" w:cs="DejaVu Sans"/>
      <w:color w:val="365F91"/>
      <w:sz w:val="26"/>
      <w:szCs w:val="26"/>
    </w:rPr>
  </w:style>
  <w:style w:type="paragraph" w:styleId="berschrift3">
    <w:name w:val="heading 3"/>
    <w:basedOn w:val="Standard1"/>
    <w:next w:val="Standard1"/>
    <w:pPr>
      <w:keepNext/>
      <w:keepLines/>
      <w:spacing w:before="40" w:after="0"/>
      <w:outlineLvl w:val="2"/>
    </w:pPr>
    <w:rPr>
      <w:rFonts w:ascii="Cambria" w:eastAsia="MS Gothic" w:hAnsi="Cambria" w:cs="DejaVu Sans"/>
      <w:color w:val="243F60"/>
      <w:sz w:val="24"/>
      <w:szCs w:val="24"/>
    </w:rPr>
  </w:style>
  <w:style w:type="paragraph" w:styleId="berschrift4">
    <w:name w:val="heading 4"/>
    <w:basedOn w:val="Standard1"/>
    <w:next w:val="Standard1"/>
    <w:pPr>
      <w:keepNext/>
      <w:keepLines/>
      <w:spacing w:before="40" w:after="0"/>
      <w:outlineLvl w:val="3"/>
    </w:pPr>
    <w:rPr>
      <w:rFonts w:ascii="Cambria" w:eastAsia="MS Gothic" w:hAnsi="Cambria" w:cs="DejaVu Sans"/>
      <w:i/>
      <w:iCs/>
      <w:color w:val="365F91"/>
    </w:rPr>
  </w:style>
  <w:style w:type="paragraph" w:styleId="berschrift5">
    <w:name w:val="heading 5"/>
    <w:basedOn w:val="Standard1"/>
    <w:next w:val="Standard1"/>
    <w:pPr>
      <w:keepNext/>
      <w:keepLines/>
      <w:spacing w:before="40" w:after="0"/>
      <w:outlineLvl w:val="4"/>
    </w:pPr>
    <w:rPr>
      <w:rFonts w:ascii="Cambria" w:eastAsia="MS Gothic" w:hAnsi="Cambria" w:cs="DejaVu Sans"/>
      <w:color w:val="365F91"/>
    </w:rPr>
  </w:style>
  <w:style w:type="paragraph" w:styleId="berschrift6">
    <w:name w:val="heading 6"/>
    <w:basedOn w:val="Standard1"/>
    <w:next w:val="Standard1"/>
    <w:pPr>
      <w:keepNext/>
      <w:keepLines/>
      <w:spacing w:before="40" w:after="0"/>
      <w:outlineLvl w:val="5"/>
    </w:pPr>
    <w:rPr>
      <w:rFonts w:ascii="Cambria" w:eastAsia="MS Gothic" w:hAnsi="Cambria" w:cs="DejaVu Sans"/>
      <w:color w:val="243F60"/>
    </w:rPr>
  </w:style>
  <w:style w:type="paragraph" w:styleId="berschrift7">
    <w:name w:val="heading 7"/>
    <w:basedOn w:val="Standard1"/>
    <w:next w:val="Standard1"/>
    <w:pPr>
      <w:keepNext/>
      <w:keepLines/>
      <w:spacing w:before="40" w:after="0"/>
      <w:outlineLvl w:val="6"/>
    </w:pPr>
    <w:rPr>
      <w:rFonts w:ascii="Cambria" w:eastAsia="MS Gothic" w:hAnsi="Cambria" w:cs="DejaVu Sans"/>
      <w:i/>
      <w:iCs/>
      <w:color w:val="243F60"/>
    </w:rPr>
  </w:style>
  <w:style w:type="paragraph" w:styleId="berschrift8">
    <w:name w:val="heading 8"/>
    <w:basedOn w:val="Standard1"/>
    <w:next w:val="Standard1"/>
    <w:pPr>
      <w:keepNext/>
      <w:keepLines/>
      <w:spacing w:before="40" w:after="0"/>
      <w:outlineLvl w:val="7"/>
    </w:pPr>
    <w:rPr>
      <w:rFonts w:ascii="Cambria" w:eastAsia="MS Gothic" w:hAnsi="Cambria" w:cs="DejaVu Sans"/>
      <w:color w:val="272727"/>
      <w:sz w:val="21"/>
      <w:szCs w:val="21"/>
    </w:rPr>
  </w:style>
  <w:style w:type="paragraph" w:styleId="berschrift9">
    <w:name w:val="heading 9"/>
    <w:basedOn w:val="Standard1"/>
    <w:next w:val="Standard1"/>
    <w:pPr>
      <w:keepNext/>
      <w:keepLines/>
      <w:spacing w:before="40" w:after="0"/>
      <w:outlineLvl w:val="8"/>
    </w:pPr>
    <w:rPr>
      <w:rFonts w:ascii="Cambria" w:eastAsia="MS Gothic" w:hAnsi="Cambria" w:cs="DejaVu Sans"/>
      <w:i/>
      <w:iCs/>
      <w:color w:val="272727"/>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1">
    <w:name w:val="Standard1"/>
    <w:pPr>
      <w:widowControl/>
      <w:spacing w:after="200" w:line="276" w:lineRule="auto"/>
    </w:pPr>
    <w:rPr>
      <w:rFonts w:cs="Calibri"/>
      <w:color w:val="00000A"/>
    </w:rPr>
  </w:style>
  <w:style w:type="paragraph" w:customStyle="1" w:styleId="Heading">
    <w:name w:val="Heading"/>
    <w:basedOn w:val="Standard1"/>
    <w:next w:val="Textbody"/>
    <w:pPr>
      <w:keepNext/>
      <w:spacing w:before="240" w:after="120"/>
    </w:pPr>
    <w:rPr>
      <w:rFonts w:ascii="Liberation Sans" w:eastAsia="WenQuanYi Micro Hei" w:hAnsi="Liberation Sans" w:cs="Lohit Devanagari"/>
      <w:sz w:val="28"/>
      <w:szCs w:val="28"/>
    </w:rPr>
  </w:style>
  <w:style w:type="paragraph" w:customStyle="1" w:styleId="Textbody">
    <w:name w:val="Text body"/>
    <w:basedOn w:val="Standard1"/>
    <w:pPr>
      <w:spacing w:after="120"/>
    </w:pPr>
  </w:style>
  <w:style w:type="paragraph" w:styleId="Liste">
    <w:name w:val="List"/>
    <w:basedOn w:val="Standard1"/>
    <w:pPr>
      <w:ind w:left="283" w:hanging="283"/>
    </w:pPr>
  </w:style>
  <w:style w:type="paragraph" w:styleId="Beschriftung">
    <w:name w:val="caption"/>
    <w:basedOn w:val="Standard1"/>
    <w:next w:val="Standard1"/>
    <w:pPr>
      <w:spacing w:line="240" w:lineRule="auto"/>
    </w:pPr>
    <w:rPr>
      <w:b/>
      <w:bCs/>
      <w:color w:val="4F81BD"/>
      <w:sz w:val="18"/>
      <w:szCs w:val="18"/>
    </w:rPr>
  </w:style>
  <w:style w:type="paragraph" w:customStyle="1" w:styleId="Index">
    <w:name w:val="Index"/>
    <w:basedOn w:val="Standard1"/>
    <w:pPr>
      <w:suppressLineNumbers/>
    </w:pPr>
    <w:rPr>
      <w:rFonts w:cs="Lohit Devanagari"/>
    </w:rPr>
  </w:style>
  <w:style w:type="paragraph" w:styleId="Listenabsatz">
    <w:name w:val="List Paragraph"/>
    <w:basedOn w:val="Standard1"/>
    <w:pPr>
      <w:ind w:left="720"/>
    </w:pPr>
  </w:style>
  <w:style w:type="paragraph" w:styleId="StandardWeb">
    <w:name w:val="Normal (Web)"/>
    <w:basedOn w:val="Standard1"/>
    <w:pPr>
      <w:spacing w:before="280" w:after="280" w:line="240" w:lineRule="auto"/>
    </w:pPr>
    <w:rPr>
      <w:rFonts w:ascii="Times New Roman" w:eastAsia="MS Mincho" w:hAnsi="Times New Roman" w:cs="Times New Roman"/>
      <w:sz w:val="24"/>
      <w:szCs w:val="24"/>
      <w:lang w:eastAsia="fi-FI"/>
    </w:rPr>
  </w:style>
  <w:style w:type="paragraph" w:styleId="Sprechblasentext">
    <w:name w:val="Balloon Text"/>
    <w:basedOn w:val="Standard1"/>
    <w:pPr>
      <w:spacing w:after="0" w:line="240" w:lineRule="auto"/>
    </w:pPr>
    <w:rPr>
      <w:rFonts w:ascii="Tahoma" w:eastAsia="Tahoma" w:hAnsi="Tahoma" w:cs="Tahoma"/>
      <w:sz w:val="16"/>
      <w:szCs w:val="16"/>
    </w:rPr>
  </w:style>
  <w:style w:type="paragraph" w:styleId="Kopfzeile">
    <w:name w:val="header"/>
    <w:basedOn w:val="Standard1"/>
    <w:pPr>
      <w:tabs>
        <w:tab w:val="center" w:pos="4986"/>
        <w:tab w:val="right" w:pos="9972"/>
      </w:tabs>
      <w:spacing w:after="0" w:line="240" w:lineRule="auto"/>
    </w:pPr>
  </w:style>
  <w:style w:type="paragraph" w:styleId="Fuzeile">
    <w:name w:val="footer"/>
    <w:basedOn w:val="Standard1"/>
    <w:pPr>
      <w:tabs>
        <w:tab w:val="center" w:pos="4986"/>
        <w:tab w:val="right" w:pos="9972"/>
      </w:tabs>
      <w:spacing w:after="0" w:line="240" w:lineRule="auto"/>
    </w:pPr>
  </w:style>
  <w:style w:type="paragraph" w:styleId="Kommentartext">
    <w:name w:val="annotation text"/>
    <w:basedOn w:val="Standard1"/>
    <w:pPr>
      <w:spacing w:line="240" w:lineRule="auto"/>
    </w:pPr>
    <w:rPr>
      <w:sz w:val="20"/>
      <w:szCs w:val="20"/>
    </w:rPr>
  </w:style>
  <w:style w:type="paragraph" w:styleId="Kommentarthema">
    <w:name w:val="annotation subject"/>
    <w:basedOn w:val="Kommentartext"/>
    <w:rPr>
      <w:b/>
      <w:bCs/>
    </w:rPr>
  </w:style>
  <w:style w:type="paragraph" w:styleId="berarbeitung">
    <w:name w:val="Revision"/>
    <w:pPr>
      <w:widowControl/>
    </w:pPr>
    <w:rPr>
      <w:rFonts w:cs="Calibri"/>
      <w:color w:val="00000A"/>
    </w:rPr>
  </w:style>
  <w:style w:type="paragraph" w:styleId="Literaturverzeichnis">
    <w:name w:val="Bibliography"/>
    <w:basedOn w:val="Standard1"/>
    <w:next w:val="Standard1"/>
  </w:style>
  <w:style w:type="paragraph" w:styleId="Blocktext">
    <w:name w:val="Block Text"/>
    <w:basedOn w:val="Standard1"/>
    <w:pPr>
      <w:pBdr>
        <w:top w:val="single" w:sz="2" w:space="10" w:color="4F81BD"/>
        <w:left w:val="single" w:sz="2" w:space="10" w:color="4F81BD"/>
        <w:bottom w:val="single" w:sz="2" w:space="10" w:color="4F81BD"/>
        <w:right w:val="single" w:sz="2" w:space="10" w:color="4F81BD"/>
      </w:pBdr>
      <w:ind w:left="1152" w:right="1152"/>
    </w:pPr>
    <w:rPr>
      <w:rFonts w:eastAsia="MS Mincho"/>
      <w:i/>
      <w:iCs/>
      <w:color w:val="4F81BD"/>
    </w:rPr>
  </w:style>
  <w:style w:type="paragraph" w:styleId="Textkrper2">
    <w:name w:val="Body Text 2"/>
    <w:basedOn w:val="Standard1"/>
    <w:pPr>
      <w:spacing w:after="120" w:line="480" w:lineRule="auto"/>
    </w:pPr>
  </w:style>
  <w:style w:type="paragraph" w:styleId="Textkrper3">
    <w:name w:val="Body Text 3"/>
    <w:basedOn w:val="Standard1"/>
    <w:pPr>
      <w:spacing w:after="120"/>
    </w:pPr>
    <w:rPr>
      <w:sz w:val="16"/>
      <w:szCs w:val="16"/>
    </w:rPr>
  </w:style>
  <w:style w:type="paragraph" w:customStyle="1" w:styleId="Textbodyindent">
    <w:name w:val="Text body indent"/>
    <w:basedOn w:val="Standard1"/>
    <w:pPr>
      <w:spacing w:after="120"/>
      <w:ind w:left="283"/>
    </w:pPr>
  </w:style>
  <w:style w:type="paragraph" w:styleId="Textkrper-Erstzeileneinzug2">
    <w:name w:val="Body Text First Indent 2"/>
    <w:basedOn w:val="Textbodyindent"/>
    <w:pPr>
      <w:spacing w:after="200"/>
      <w:ind w:left="360" w:firstLine="360"/>
    </w:pPr>
  </w:style>
  <w:style w:type="paragraph" w:styleId="Textkrper-Einzug2">
    <w:name w:val="Body Text Indent 2"/>
    <w:basedOn w:val="Standard1"/>
    <w:pPr>
      <w:spacing w:after="120" w:line="480" w:lineRule="auto"/>
      <w:ind w:left="283"/>
    </w:pPr>
  </w:style>
  <w:style w:type="paragraph" w:styleId="Textkrper-Einzug3">
    <w:name w:val="Body Text Indent 3"/>
    <w:basedOn w:val="Standard1"/>
    <w:pPr>
      <w:spacing w:after="120"/>
      <w:ind w:left="283"/>
    </w:pPr>
    <w:rPr>
      <w:sz w:val="16"/>
      <w:szCs w:val="16"/>
    </w:rPr>
  </w:style>
  <w:style w:type="paragraph" w:styleId="Gruformel">
    <w:name w:val="Closing"/>
    <w:basedOn w:val="Standard1"/>
    <w:pPr>
      <w:spacing w:after="0" w:line="240" w:lineRule="auto"/>
      <w:ind w:left="4252"/>
    </w:pPr>
  </w:style>
  <w:style w:type="paragraph" w:styleId="Datum">
    <w:name w:val="Date"/>
    <w:basedOn w:val="Standard1"/>
    <w:next w:val="Standard1"/>
  </w:style>
  <w:style w:type="paragraph" w:styleId="Dokumentstruktur">
    <w:name w:val="Document Map"/>
    <w:basedOn w:val="Standard1"/>
    <w:pPr>
      <w:spacing w:after="0" w:line="240" w:lineRule="auto"/>
    </w:pPr>
    <w:rPr>
      <w:rFonts w:ascii="Segoe UI" w:eastAsia="Segoe UI" w:hAnsi="Segoe UI" w:cs="Segoe UI"/>
      <w:sz w:val="16"/>
      <w:szCs w:val="16"/>
    </w:rPr>
  </w:style>
  <w:style w:type="paragraph" w:styleId="E-Mail-Signatur">
    <w:name w:val="E-mail Signature"/>
    <w:basedOn w:val="Standard1"/>
    <w:pPr>
      <w:spacing w:after="0" w:line="240" w:lineRule="auto"/>
    </w:pPr>
  </w:style>
  <w:style w:type="paragraph" w:styleId="Endnotentext">
    <w:name w:val="endnote text"/>
    <w:basedOn w:val="Standard1"/>
    <w:pPr>
      <w:spacing w:after="0" w:line="240" w:lineRule="auto"/>
    </w:pPr>
    <w:rPr>
      <w:sz w:val="20"/>
      <w:szCs w:val="20"/>
    </w:rPr>
  </w:style>
  <w:style w:type="paragraph" w:styleId="Umschlagadresse">
    <w:name w:val="envelope address"/>
    <w:basedOn w:val="Standard1"/>
    <w:pPr>
      <w:spacing w:after="0" w:line="240" w:lineRule="auto"/>
      <w:ind w:left="2880"/>
    </w:pPr>
    <w:rPr>
      <w:rFonts w:ascii="Cambria" w:eastAsia="MS Gothic" w:hAnsi="Cambria" w:cs="DejaVu Sans"/>
      <w:sz w:val="24"/>
      <w:szCs w:val="24"/>
    </w:rPr>
  </w:style>
  <w:style w:type="paragraph" w:styleId="Umschlagabsenderadresse">
    <w:name w:val="envelope return"/>
    <w:basedOn w:val="Standard1"/>
    <w:pPr>
      <w:spacing w:after="0" w:line="240" w:lineRule="auto"/>
    </w:pPr>
    <w:rPr>
      <w:rFonts w:ascii="Cambria" w:eastAsia="MS Gothic" w:hAnsi="Cambria" w:cs="DejaVu Sans"/>
      <w:sz w:val="20"/>
      <w:szCs w:val="20"/>
    </w:rPr>
  </w:style>
  <w:style w:type="paragraph" w:styleId="Funotentext">
    <w:name w:val="footnote text"/>
    <w:basedOn w:val="Standard1"/>
    <w:pPr>
      <w:spacing w:after="0" w:line="240" w:lineRule="auto"/>
    </w:pPr>
    <w:rPr>
      <w:sz w:val="20"/>
      <w:szCs w:val="20"/>
    </w:rPr>
  </w:style>
  <w:style w:type="paragraph" w:styleId="HTMLAdresse">
    <w:name w:val="HTML Address"/>
    <w:basedOn w:val="Standard1"/>
    <w:pPr>
      <w:spacing w:after="0" w:line="240" w:lineRule="auto"/>
    </w:pPr>
    <w:rPr>
      <w:i/>
      <w:iCs/>
    </w:rPr>
  </w:style>
  <w:style w:type="paragraph" w:styleId="HTMLVorformatiert">
    <w:name w:val="HTML Preformatted"/>
    <w:basedOn w:val="Standard1"/>
    <w:pPr>
      <w:spacing w:after="0" w:line="240" w:lineRule="auto"/>
    </w:pPr>
    <w:rPr>
      <w:rFonts w:ascii="Consolas" w:eastAsia="Consolas" w:hAnsi="Consolas" w:cs="Consolas"/>
      <w:sz w:val="20"/>
      <w:szCs w:val="20"/>
    </w:rPr>
  </w:style>
  <w:style w:type="paragraph" w:styleId="Index1">
    <w:name w:val="index 1"/>
    <w:basedOn w:val="Standard1"/>
    <w:next w:val="Standard1"/>
    <w:autoRedefine/>
    <w:pPr>
      <w:spacing w:after="0" w:line="240" w:lineRule="auto"/>
      <w:ind w:left="220" w:hanging="220"/>
    </w:pPr>
  </w:style>
  <w:style w:type="paragraph" w:styleId="Index2">
    <w:name w:val="index 2"/>
    <w:basedOn w:val="Standard1"/>
    <w:next w:val="Standard1"/>
    <w:autoRedefine/>
    <w:pPr>
      <w:spacing w:after="0" w:line="240" w:lineRule="auto"/>
      <w:ind w:left="440" w:hanging="220"/>
    </w:pPr>
  </w:style>
  <w:style w:type="paragraph" w:styleId="Index3">
    <w:name w:val="index 3"/>
    <w:basedOn w:val="Standard1"/>
    <w:next w:val="Standard1"/>
    <w:autoRedefine/>
    <w:pPr>
      <w:spacing w:after="0" w:line="240" w:lineRule="auto"/>
      <w:ind w:left="660" w:hanging="220"/>
    </w:pPr>
  </w:style>
  <w:style w:type="paragraph" w:styleId="Index4">
    <w:name w:val="index 4"/>
    <w:basedOn w:val="Standard1"/>
    <w:next w:val="Standard1"/>
    <w:autoRedefine/>
    <w:pPr>
      <w:spacing w:after="0" w:line="240" w:lineRule="auto"/>
      <w:ind w:left="880" w:hanging="220"/>
    </w:pPr>
  </w:style>
  <w:style w:type="paragraph" w:styleId="Index5">
    <w:name w:val="index 5"/>
    <w:basedOn w:val="Standard1"/>
    <w:next w:val="Standard1"/>
    <w:autoRedefine/>
    <w:pPr>
      <w:spacing w:after="0" w:line="240" w:lineRule="auto"/>
      <w:ind w:left="1100" w:hanging="220"/>
    </w:pPr>
  </w:style>
  <w:style w:type="paragraph" w:styleId="Index6">
    <w:name w:val="index 6"/>
    <w:basedOn w:val="Standard1"/>
    <w:next w:val="Standard1"/>
    <w:autoRedefine/>
    <w:pPr>
      <w:spacing w:after="0" w:line="240" w:lineRule="auto"/>
      <w:ind w:left="1320" w:hanging="220"/>
    </w:pPr>
  </w:style>
  <w:style w:type="paragraph" w:styleId="Index7">
    <w:name w:val="index 7"/>
    <w:basedOn w:val="Standard1"/>
    <w:next w:val="Standard1"/>
    <w:autoRedefine/>
    <w:pPr>
      <w:spacing w:after="0" w:line="240" w:lineRule="auto"/>
      <w:ind w:left="1540" w:hanging="220"/>
    </w:pPr>
  </w:style>
  <w:style w:type="paragraph" w:styleId="Index8">
    <w:name w:val="index 8"/>
    <w:basedOn w:val="Standard1"/>
    <w:next w:val="Standard1"/>
    <w:autoRedefine/>
    <w:pPr>
      <w:spacing w:after="0" w:line="240" w:lineRule="auto"/>
      <w:ind w:left="1760" w:hanging="220"/>
    </w:pPr>
  </w:style>
  <w:style w:type="paragraph" w:styleId="Index9">
    <w:name w:val="index 9"/>
    <w:basedOn w:val="Standard1"/>
    <w:next w:val="Standard1"/>
    <w:autoRedefine/>
    <w:pPr>
      <w:spacing w:after="0" w:line="240" w:lineRule="auto"/>
      <w:ind w:left="1980" w:hanging="220"/>
    </w:pPr>
  </w:style>
  <w:style w:type="paragraph" w:styleId="Indexberschrift">
    <w:name w:val="index heading"/>
    <w:basedOn w:val="Standard1"/>
    <w:rPr>
      <w:rFonts w:ascii="Cambria" w:eastAsia="MS Gothic" w:hAnsi="Cambria" w:cs="DejaVu Sans"/>
      <w:b/>
      <w:bCs/>
    </w:rPr>
  </w:style>
  <w:style w:type="paragraph" w:styleId="IntensivesZitat">
    <w:name w:val="Intense Quote"/>
    <w:basedOn w:val="Standard1"/>
    <w:next w:val="Standard1"/>
    <w:pPr>
      <w:pBdr>
        <w:top w:val="single" w:sz="4" w:space="10" w:color="4F81BD"/>
        <w:bottom w:val="single" w:sz="4" w:space="10" w:color="4F81BD"/>
      </w:pBdr>
      <w:spacing w:before="360" w:after="360"/>
      <w:ind w:left="864" w:right="864"/>
      <w:jc w:val="center"/>
    </w:pPr>
    <w:rPr>
      <w:i/>
      <w:iCs/>
      <w:color w:val="4F81BD"/>
    </w:rPr>
  </w:style>
  <w:style w:type="paragraph" w:styleId="Aufzhlungszeichen3">
    <w:name w:val="List Bullet 3"/>
    <w:basedOn w:val="Standard1"/>
  </w:style>
  <w:style w:type="paragraph" w:styleId="Aufzhlungszeichen4">
    <w:name w:val="List Bullet 4"/>
    <w:basedOn w:val="Standard1"/>
  </w:style>
  <w:style w:type="paragraph" w:styleId="Aufzhlungszeichen5">
    <w:name w:val="List Bullet 5"/>
    <w:basedOn w:val="Standard1"/>
  </w:style>
  <w:style w:type="paragraph" w:styleId="Listennummer">
    <w:name w:val="List Number"/>
    <w:basedOn w:val="Standard1"/>
  </w:style>
  <w:style w:type="paragraph" w:styleId="Aufzhlungszeichen">
    <w:name w:val="List Bullet"/>
    <w:basedOn w:val="Standard1"/>
  </w:style>
  <w:style w:type="paragraph" w:styleId="Aufzhlungszeichen2">
    <w:name w:val="List Bullet 2"/>
    <w:basedOn w:val="Standard1"/>
  </w:style>
  <w:style w:type="paragraph" w:styleId="Listenfortsetzung">
    <w:name w:val="List Continue"/>
    <w:basedOn w:val="Standard1"/>
    <w:pPr>
      <w:spacing w:after="120"/>
      <w:ind w:left="283"/>
    </w:pPr>
  </w:style>
  <w:style w:type="paragraph" w:styleId="Listenfortsetzung2">
    <w:name w:val="List Continue 2"/>
    <w:basedOn w:val="Standard1"/>
    <w:pPr>
      <w:spacing w:after="120"/>
      <w:ind w:left="566"/>
    </w:pPr>
  </w:style>
  <w:style w:type="paragraph" w:styleId="Listenfortsetzung3">
    <w:name w:val="List Continue 3"/>
    <w:basedOn w:val="Standard1"/>
    <w:pPr>
      <w:spacing w:after="120"/>
      <w:ind w:left="849"/>
    </w:pPr>
  </w:style>
  <w:style w:type="paragraph" w:styleId="Listenfortsetzung4">
    <w:name w:val="List Continue 4"/>
    <w:basedOn w:val="Standard1"/>
    <w:pPr>
      <w:spacing w:after="120"/>
      <w:ind w:left="1132"/>
    </w:pPr>
  </w:style>
  <w:style w:type="paragraph" w:styleId="Listenfortsetzung5">
    <w:name w:val="List Continue 5"/>
    <w:basedOn w:val="Standard1"/>
    <w:pPr>
      <w:spacing w:after="120"/>
      <w:ind w:left="1415"/>
    </w:pPr>
  </w:style>
  <w:style w:type="paragraph" w:styleId="Listennummer2">
    <w:name w:val="List Number 2"/>
    <w:basedOn w:val="Standard1"/>
  </w:style>
  <w:style w:type="paragraph" w:styleId="Listennummer3">
    <w:name w:val="List Number 3"/>
    <w:basedOn w:val="Standard1"/>
  </w:style>
  <w:style w:type="paragraph" w:styleId="Listennummer4">
    <w:name w:val="List Number 4"/>
    <w:basedOn w:val="Standard1"/>
  </w:style>
  <w:style w:type="paragraph" w:styleId="Listennummer5">
    <w:name w:val="List Number 5"/>
    <w:basedOn w:val="Standard1"/>
  </w:style>
  <w:style w:type="paragraph" w:styleId="Makrotext">
    <w:name w:val="macro"/>
    <w:pPr>
      <w:widowControl/>
      <w:tabs>
        <w:tab w:val="left" w:pos="480"/>
        <w:tab w:val="left" w:pos="960"/>
        <w:tab w:val="left" w:pos="1440"/>
        <w:tab w:val="left" w:pos="1920"/>
        <w:tab w:val="left" w:pos="2400"/>
        <w:tab w:val="left" w:pos="2880"/>
        <w:tab w:val="left" w:pos="3360"/>
        <w:tab w:val="left" w:pos="3840"/>
        <w:tab w:val="left" w:pos="4320"/>
      </w:tabs>
    </w:pPr>
    <w:rPr>
      <w:rFonts w:ascii="Consolas" w:hAnsi="Consolas" w:cs="Consolas"/>
      <w:color w:val="00000A"/>
      <w:szCs w:val="20"/>
    </w:rPr>
  </w:style>
  <w:style w:type="paragraph" w:styleId="Nachrichtenkopf">
    <w:name w:val="Message Header"/>
    <w:basedOn w:val="Standard1"/>
    <w:pPr>
      <w:pBdr>
        <w:top w:val="single" w:sz="6" w:space="1" w:color="00000A"/>
        <w:left w:val="single" w:sz="6" w:space="1" w:color="00000A"/>
        <w:bottom w:val="single" w:sz="6" w:space="1" w:color="00000A"/>
        <w:right w:val="single" w:sz="6" w:space="1" w:color="00000A"/>
      </w:pBdr>
      <w:shd w:val="clear" w:color="auto" w:fill="CCCCCC"/>
      <w:spacing w:after="0" w:line="240" w:lineRule="auto"/>
      <w:ind w:left="1134" w:hanging="1134"/>
    </w:pPr>
    <w:rPr>
      <w:rFonts w:ascii="Cambria" w:eastAsia="MS Gothic" w:hAnsi="Cambria" w:cs="DejaVu Sans"/>
      <w:sz w:val="24"/>
      <w:szCs w:val="24"/>
    </w:rPr>
  </w:style>
  <w:style w:type="paragraph" w:styleId="KeinLeerraum">
    <w:name w:val="No Spacing"/>
    <w:pPr>
      <w:widowControl/>
    </w:pPr>
    <w:rPr>
      <w:rFonts w:cs="Calibri"/>
      <w:color w:val="00000A"/>
    </w:rPr>
  </w:style>
  <w:style w:type="paragraph" w:styleId="Standardeinzug">
    <w:name w:val="Normal Indent"/>
    <w:basedOn w:val="Standard1"/>
    <w:pPr>
      <w:ind w:left="1304"/>
    </w:pPr>
  </w:style>
  <w:style w:type="paragraph" w:styleId="Fu-Endnotenberschrift">
    <w:name w:val="Note Heading"/>
    <w:basedOn w:val="Standard1"/>
    <w:next w:val="Standard1"/>
    <w:pPr>
      <w:spacing w:after="0" w:line="240" w:lineRule="auto"/>
    </w:pPr>
  </w:style>
  <w:style w:type="paragraph" w:styleId="NurText">
    <w:name w:val="Plain Text"/>
    <w:basedOn w:val="Standard1"/>
    <w:pPr>
      <w:spacing w:after="0" w:line="240" w:lineRule="auto"/>
    </w:pPr>
    <w:rPr>
      <w:rFonts w:ascii="Consolas" w:eastAsia="Consolas" w:hAnsi="Consolas" w:cs="Consolas"/>
      <w:sz w:val="21"/>
      <w:szCs w:val="21"/>
    </w:rPr>
  </w:style>
  <w:style w:type="paragraph" w:styleId="Zitat">
    <w:name w:val="Quote"/>
    <w:basedOn w:val="Standard1"/>
    <w:next w:val="Standard1"/>
    <w:pPr>
      <w:spacing w:before="200" w:after="160"/>
      <w:ind w:left="864" w:right="864"/>
      <w:jc w:val="center"/>
    </w:pPr>
    <w:rPr>
      <w:i/>
      <w:iCs/>
      <w:color w:val="404040"/>
    </w:rPr>
  </w:style>
  <w:style w:type="paragraph" w:styleId="Anrede">
    <w:name w:val="Salutation"/>
    <w:basedOn w:val="Standard1"/>
    <w:next w:val="Standard1"/>
  </w:style>
  <w:style w:type="paragraph" w:styleId="Unterschrift">
    <w:name w:val="Signature"/>
    <w:basedOn w:val="Standard1"/>
    <w:pPr>
      <w:spacing w:after="0" w:line="240" w:lineRule="auto"/>
      <w:ind w:left="4252"/>
    </w:pPr>
  </w:style>
  <w:style w:type="paragraph" w:styleId="Untertitel">
    <w:name w:val="Subtitle"/>
    <w:basedOn w:val="Standard1"/>
    <w:next w:val="Standard1"/>
    <w:pPr>
      <w:spacing w:after="160"/>
    </w:pPr>
    <w:rPr>
      <w:rFonts w:eastAsia="MS Mincho"/>
      <w:color w:val="5A5A5A"/>
      <w:spacing w:val="15"/>
    </w:rPr>
  </w:style>
  <w:style w:type="paragraph" w:styleId="Titel">
    <w:name w:val="Title"/>
    <w:basedOn w:val="Standard1"/>
    <w:next w:val="Standard1"/>
    <w:pPr>
      <w:spacing w:after="0" w:line="240" w:lineRule="auto"/>
    </w:pPr>
    <w:rPr>
      <w:rFonts w:ascii="Cambria" w:eastAsia="MS Gothic" w:hAnsi="Cambria" w:cs="DejaVu Sans"/>
      <w:spacing w:val="-10"/>
      <w:sz w:val="56"/>
      <w:szCs w:val="56"/>
    </w:rPr>
  </w:style>
  <w:style w:type="paragraph" w:styleId="Inhaltsverzeichnisberschrift">
    <w:name w:val="TOC Heading"/>
    <w:basedOn w:val="berschrift1"/>
    <w:next w:val="Standard1"/>
  </w:style>
  <w:style w:type="paragraph" w:customStyle="1" w:styleId="Style1">
    <w:name w:val="Style1"/>
    <w:basedOn w:val="Standard1"/>
    <w:pPr>
      <w:spacing w:line="480" w:lineRule="auto"/>
      <w:jc w:val="both"/>
    </w:pPr>
    <w:rPr>
      <w:rFonts w:ascii="Times New Roman" w:eastAsia="Times New Roman" w:hAnsi="Times New Roman" w:cs="Times New Roman"/>
      <w:i/>
    </w:rPr>
  </w:style>
  <w:style w:type="paragraph" w:customStyle="1" w:styleId="TableContents">
    <w:name w:val="Table Contents"/>
    <w:basedOn w:val="Standard1"/>
  </w:style>
  <w:style w:type="paragraph" w:customStyle="1" w:styleId="TableHeading">
    <w:name w:val="Table Heading"/>
    <w:basedOn w:val="TableContents"/>
  </w:style>
  <w:style w:type="character" w:customStyle="1" w:styleId="BalloonTextChar">
    <w:name w:val="Balloon Text Char"/>
    <w:basedOn w:val="Absatz-Standardschriftart"/>
    <w:rPr>
      <w:rFonts w:ascii="Tahoma" w:eastAsia="Tahoma" w:hAnsi="Tahoma" w:cs="Tahoma"/>
      <w:sz w:val="16"/>
      <w:szCs w:val="16"/>
    </w:rPr>
  </w:style>
  <w:style w:type="character" w:customStyle="1" w:styleId="HeaderChar">
    <w:name w:val="Header Char"/>
    <w:basedOn w:val="Absatz-Standardschriftart"/>
  </w:style>
  <w:style w:type="character" w:customStyle="1" w:styleId="FooterChar">
    <w:name w:val="Footer Char"/>
    <w:basedOn w:val="Absatz-Standardschriftart"/>
  </w:style>
  <w:style w:type="character" w:customStyle="1" w:styleId="Internetlink">
    <w:name w:val="Internet link"/>
    <w:basedOn w:val="Absatz-Standardschriftart"/>
    <w:rPr>
      <w:color w:val="0000FF"/>
      <w:u w:val="single"/>
    </w:rPr>
  </w:style>
  <w:style w:type="character" w:styleId="Platzhaltertext">
    <w:name w:val="Placeholder Text"/>
    <w:basedOn w:val="Absatz-Standardschriftart"/>
    <w:rPr>
      <w:color w:val="808080"/>
    </w:rPr>
  </w:style>
  <w:style w:type="character" w:styleId="Kommentarzeichen">
    <w:name w:val="annotation reference"/>
    <w:basedOn w:val="Absatz-Standardschriftart"/>
    <w:rPr>
      <w:sz w:val="16"/>
      <w:szCs w:val="16"/>
    </w:rPr>
  </w:style>
  <w:style w:type="character" w:customStyle="1" w:styleId="CommentTextChar">
    <w:name w:val="Comment Text Char"/>
    <w:basedOn w:val="Absatz-Standardschriftart"/>
    <w:rPr>
      <w:sz w:val="20"/>
      <w:szCs w:val="20"/>
    </w:rPr>
  </w:style>
  <w:style w:type="character" w:customStyle="1" w:styleId="CommentSubjectChar">
    <w:name w:val="Comment Subject Char"/>
    <w:basedOn w:val="CommentTextChar"/>
    <w:rPr>
      <w:b/>
      <w:bCs/>
      <w:sz w:val="20"/>
      <w:szCs w:val="20"/>
    </w:rPr>
  </w:style>
  <w:style w:type="character" w:styleId="Zeilennummer">
    <w:name w:val="line number"/>
    <w:basedOn w:val="Absatz-Standardschriftart"/>
  </w:style>
  <w:style w:type="character" w:customStyle="1" w:styleId="h31">
    <w:name w:val="h31"/>
    <w:basedOn w:val="Absatz-Standardschriftart"/>
    <w:rPr>
      <w:rFonts w:ascii="Arial" w:eastAsia="Arial" w:hAnsi="Arial" w:cs="Arial"/>
    </w:rPr>
  </w:style>
  <w:style w:type="character" w:customStyle="1" w:styleId="BodyTextChar">
    <w:name w:val="Body Text Char"/>
    <w:basedOn w:val="Absatz-Standardschriftart"/>
  </w:style>
  <w:style w:type="character" w:customStyle="1" w:styleId="BodyText2Char">
    <w:name w:val="Body Text 2 Char"/>
    <w:basedOn w:val="Absatz-Standardschriftart"/>
  </w:style>
  <w:style w:type="character" w:customStyle="1" w:styleId="BodyText3Char">
    <w:name w:val="Body Text 3 Char"/>
    <w:basedOn w:val="Absatz-Standardschriftart"/>
    <w:rPr>
      <w:sz w:val="16"/>
      <w:szCs w:val="16"/>
    </w:rPr>
  </w:style>
  <w:style w:type="character" w:customStyle="1" w:styleId="BodyTextFirstIndentChar">
    <w:name w:val="Body Text First Indent Char"/>
    <w:basedOn w:val="BodyTextChar"/>
  </w:style>
  <w:style w:type="character" w:customStyle="1" w:styleId="BodyTextIndentChar">
    <w:name w:val="Body Text Indent Char"/>
    <w:basedOn w:val="Absatz-Standardschriftart"/>
  </w:style>
  <w:style w:type="character" w:customStyle="1" w:styleId="BodyTextFirstIndent2Char">
    <w:name w:val="Body Text First Indent 2 Char"/>
    <w:basedOn w:val="BodyTextIndentChar"/>
  </w:style>
  <w:style w:type="character" w:customStyle="1" w:styleId="BodyTextIndent2Char">
    <w:name w:val="Body Text Indent 2 Char"/>
    <w:basedOn w:val="Absatz-Standardschriftart"/>
  </w:style>
  <w:style w:type="character" w:customStyle="1" w:styleId="BodyTextIndent3Char">
    <w:name w:val="Body Text Indent 3 Char"/>
    <w:basedOn w:val="Absatz-Standardschriftart"/>
    <w:rPr>
      <w:sz w:val="16"/>
      <w:szCs w:val="16"/>
    </w:rPr>
  </w:style>
  <w:style w:type="character" w:customStyle="1" w:styleId="ClosingChar">
    <w:name w:val="Closing Char"/>
    <w:basedOn w:val="Absatz-Standardschriftart"/>
  </w:style>
  <w:style w:type="character" w:customStyle="1" w:styleId="DateChar">
    <w:name w:val="Date Char"/>
    <w:basedOn w:val="Absatz-Standardschriftart"/>
  </w:style>
  <w:style w:type="character" w:customStyle="1" w:styleId="DocumentMapChar">
    <w:name w:val="Document Map Char"/>
    <w:basedOn w:val="Absatz-Standardschriftart"/>
    <w:rPr>
      <w:rFonts w:ascii="Segoe UI" w:eastAsia="Segoe UI" w:hAnsi="Segoe UI" w:cs="Segoe UI"/>
      <w:sz w:val="16"/>
      <w:szCs w:val="16"/>
    </w:rPr>
  </w:style>
  <w:style w:type="character" w:customStyle="1" w:styleId="E-mailSignatureChar">
    <w:name w:val="E-mail Signature Char"/>
    <w:basedOn w:val="Absatz-Standardschriftart"/>
  </w:style>
  <w:style w:type="character" w:customStyle="1" w:styleId="EndnoteTextChar">
    <w:name w:val="Endnote Text Char"/>
    <w:basedOn w:val="Absatz-Standardschriftart"/>
    <w:rPr>
      <w:sz w:val="20"/>
      <w:szCs w:val="20"/>
    </w:rPr>
  </w:style>
  <w:style w:type="character" w:customStyle="1" w:styleId="FootnoteTextChar">
    <w:name w:val="Footnote Text Char"/>
    <w:basedOn w:val="Absatz-Standardschriftart"/>
    <w:rPr>
      <w:sz w:val="20"/>
      <w:szCs w:val="20"/>
    </w:rPr>
  </w:style>
  <w:style w:type="character" w:customStyle="1" w:styleId="Heading1Char">
    <w:name w:val="Heading 1 Char"/>
    <w:basedOn w:val="Absatz-Standardschriftart"/>
    <w:rPr>
      <w:rFonts w:ascii="Cambria" w:eastAsia="MS Gothic" w:hAnsi="Cambria" w:cs="DejaVu Sans"/>
      <w:color w:val="365F91"/>
      <w:sz w:val="32"/>
      <w:szCs w:val="32"/>
    </w:rPr>
  </w:style>
  <w:style w:type="character" w:customStyle="1" w:styleId="Heading2Char">
    <w:name w:val="Heading 2 Char"/>
    <w:basedOn w:val="Absatz-Standardschriftart"/>
    <w:rPr>
      <w:rFonts w:ascii="Cambria" w:eastAsia="MS Gothic" w:hAnsi="Cambria" w:cs="DejaVu Sans"/>
      <w:color w:val="365F91"/>
      <w:sz w:val="26"/>
      <w:szCs w:val="26"/>
    </w:rPr>
  </w:style>
  <w:style w:type="character" w:customStyle="1" w:styleId="Heading3Char">
    <w:name w:val="Heading 3 Char"/>
    <w:basedOn w:val="Absatz-Standardschriftart"/>
    <w:rPr>
      <w:rFonts w:ascii="Cambria" w:eastAsia="MS Gothic" w:hAnsi="Cambria" w:cs="DejaVu Sans"/>
      <w:color w:val="243F60"/>
      <w:sz w:val="24"/>
      <w:szCs w:val="24"/>
    </w:rPr>
  </w:style>
  <w:style w:type="character" w:customStyle="1" w:styleId="Heading4Char">
    <w:name w:val="Heading 4 Char"/>
    <w:basedOn w:val="Absatz-Standardschriftart"/>
    <w:rPr>
      <w:rFonts w:ascii="Cambria" w:eastAsia="MS Gothic" w:hAnsi="Cambria" w:cs="DejaVu Sans"/>
      <w:i/>
      <w:iCs/>
      <w:color w:val="365F91"/>
    </w:rPr>
  </w:style>
  <w:style w:type="character" w:customStyle="1" w:styleId="Heading5Char">
    <w:name w:val="Heading 5 Char"/>
    <w:basedOn w:val="Absatz-Standardschriftart"/>
    <w:rPr>
      <w:rFonts w:ascii="Cambria" w:eastAsia="MS Gothic" w:hAnsi="Cambria" w:cs="DejaVu Sans"/>
      <w:color w:val="365F91"/>
    </w:rPr>
  </w:style>
  <w:style w:type="character" w:customStyle="1" w:styleId="Heading6Char">
    <w:name w:val="Heading 6 Char"/>
    <w:basedOn w:val="Absatz-Standardschriftart"/>
    <w:rPr>
      <w:rFonts w:ascii="Cambria" w:eastAsia="MS Gothic" w:hAnsi="Cambria" w:cs="DejaVu Sans"/>
      <w:color w:val="243F60"/>
    </w:rPr>
  </w:style>
  <w:style w:type="character" w:customStyle="1" w:styleId="Heading7Char">
    <w:name w:val="Heading 7 Char"/>
    <w:basedOn w:val="Absatz-Standardschriftart"/>
    <w:rPr>
      <w:rFonts w:ascii="Cambria" w:eastAsia="MS Gothic" w:hAnsi="Cambria" w:cs="DejaVu Sans"/>
      <w:i/>
      <w:iCs/>
      <w:color w:val="243F60"/>
    </w:rPr>
  </w:style>
  <w:style w:type="character" w:customStyle="1" w:styleId="Heading8Char">
    <w:name w:val="Heading 8 Char"/>
    <w:basedOn w:val="Absatz-Standardschriftart"/>
    <w:rPr>
      <w:rFonts w:ascii="Cambria" w:eastAsia="MS Gothic" w:hAnsi="Cambria" w:cs="DejaVu Sans"/>
      <w:color w:val="272727"/>
      <w:sz w:val="21"/>
      <w:szCs w:val="21"/>
    </w:rPr>
  </w:style>
  <w:style w:type="character" w:customStyle="1" w:styleId="Heading9Char">
    <w:name w:val="Heading 9 Char"/>
    <w:basedOn w:val="Absatz-Standardschriftart"/>
    <w:rPr>
      <w:rFonts w:ascii="Cambria" w:eastAsia="MS Gothic" w:hAnsi="Cambria" w:cs="DejaVu Sans"/>
      <w:i/>
      <w:iCs/>
      <w:color w:val="272727"/>
      <w:sz w:val="21"/>
      <w:szCs w:val="21"/>
    </w:rPr>
  </w:style>
  <w:style w:type="character" w:customStyle="1" w:styleId="HTMLAddressChar">
    <w:name w:val="HTML Address Char"/>
    <w:basedOn w:val="Absatz-Standardschriftart"/>
    <w:rPr>
      <w:i/>
      <w:iCs/>
    </w:rPr>
  </w:style>
  <w:style w:type="character" w:customStyle="1" w:styleId="HTMLPreformattedChar">
    <w:name w:val="HTML Preformatted Char"/>
    <w:basedOn w:val="Absatz-Standardschriftart"/>
    <w:rPr>
      <w:rFonts w:ascii="Consolas" w:eastAsia="Consolas" w:hAnsi="Consolas" w:cs="Consolas"/>
      <w:sz w:val="20"/>
      <w:szCs w:val="20"/>
    </w:rPr>
  </w:style>
  <w:style w:type="character" w:customStyle="1" w:styleId="IntenseQuoteChar">
    <w:name w:val="Intense Quote Char"/>
    <w:basedOn w:val="Absatz-Standardschriftart"/>
    <w:rPr>
      <w:i/>
      <w:iCs/>
      <w:color w:val="4F81BD"/>
    </w:rPr>
  </w:style>
  <w:style w:type="character" w:customStyle="1" w:styleId="MacroTextChar">
    <w:name w:val="Macro Text Char"/>
    <w:basedOn w:val="Absatz-Standardschriftart"/>
    <w:rPr>
      <w:rFonts w:ascii="Consolas" w:eastAsia="Consolas" w:hAnsi="Consolas" w:cs="Consolas"/>
      <w:sz w:val="20"/>
      <w:szCs w:val="20"/>
    </w:rPr>
  </w:style>
  <w:style w:type="character" w:customStyle="1" w:styleId="MessageHeaderChar">
    <w:name w:val="Message Header Char"/>
    <w:basedOn w:val="Absatz-Standardschriftart"/>
    <w:rPr>
      <w:rFonts w:ascii="Cambria" w:eastAsia="MS Gothic" w:hAnsi="Cambria" w:cs="DejaVu Sans"/>
      <w:sz w:val="24"/>
      <w:szCs w:val="24"/>
      <w:shd w:val="clear" w:color="auto" w:fill="CCCCCC"/>
    </w:rPr>
  </w:style>
  <w:style w:type="character" w:customStyle="1" w:styleId="NoteHeadingChar">
    <w:name w:val="Note Heading Char"/>
    <w:basedOn w:val="Absatz-Standardschriftart"/>
  </w:style>
  <w:style w:type="character" w:customStyle="1" w:styleId="PlainTextChar">
    <w:name w:val="Plain Text Char"/>
    <w:basedOn w:val="Absatz-Standardschriftart"/>
    <w:rPr>
      <w:rFonts w:ascii="Consolas" w:eastAsia="Consolas" w:hAnsi="Consolas" w:cs="Consolas"/>
      <w:sz w:val="21"/>
      <w:szCs w:val="21"/>
    </w:rPr>
  </w:style>
  <w:style w:type="character" w:customStyle="1" w:styleId="QuoteChar">
    <w:name w:val="Quote Char"/>
    <w:basedOn w:val="Absatz-Standardschriftart"/>
    <w:rPr>
      <w:i/>
      <w:iCs/>
      <w:color w:val="404040"/>
    </w:rPr>
  </w:style>
  <w:style w:type="character" w:customStyle="1" w:styleId="SalutationChar">
    <w:name w:val="Salutation Char"/>
    <w:basedOn w:val="Absatz-Standardschriftart"/>
  </w:style>
  <w:style w:type="character" w:customStyle="1" w:styleId="SignatureChar">
    <w:name w:val="Signature Char"/>
    <w:basedOn w:val="Absatz-Standardschriftart"/>
  </w:style>
  <w:style w:type="character" w:customStyle="1" w:styleId="SubtitleChar">
    <w:name w:val="Subtitle Char"/>
    <w:basedOn w:val="Absatz-Standardschriftart"/>
    <w:rPr>
      <w:rFonts w:eastAsia="MS Mincho"/>
      <w:color w:val="5A5A5A"/>
      <w:spacing w:val="15"/>
    </w:rPr>
  </w:style>
  <w:style w:type="character" w:customStyle="1" w:styleId="TitleChar">
    <w:name w:val="Title Char"/>
    <w:basedOn w:val="Absatz-Standardschriftart"/>
    <w:rPr>
      <w:rFonts w:ascii="Cambria" w:eastAsia="MS Gothic" w:hAnsi="Cambria" w:cs="DejaVu Sans"/>
      <w:spacing w:val="-10"/>
      <w:sz w:val="56"/>
      <w:szCs w:val="56"/>
    </w:rPr>
  </w:style>
  <w:style w:type="character" w:customStyle="1" w:styleId="Style1Char">
    <w:name w:val="Style1 Char"/>
    <w:basedOn w:val="Absatz-Standardschriftart"/>
    <w:rPr>
      <w:rFonts w:ascii="Times New Roman" w:eastAsia="Times New Roman" w:hAnsi="Times New Roman" w:cs="Times New Roman"/>
      <w:i/>
    </w:rPr>
  </w:style>
  <w:style w:type="character" w:customStyle="1" w:styleId="ListLabel1">
    <w:name w:val="ListLabel 1"/>
    <w:rPr>
      <w:rFonts w:eastAsia="Calibri" w:cs="Times New Roman"/>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stLabel5">
    <w:name w:val="ListLabel 5"/>
    <w:rPr>
      <w:rFonts w:eastAsia="Calibri" w:cs="Times New Roman"/>
    </w:rPr>
  </w:style>
  <w:style w:type="character" w:customStyle="1" w:styleId="ListLabel6">
    <w:name w:val="ListLabel 6"/>
    <w:rPr>
      <w:rFonts w:cs="Courier New"/>
    </w:rPr>
  </w:style>
  <w:style w:type="character" w:customStyle="1" w:styleId="ListLabel7">
    <w:name w:val="ListLabel 7"/>
    <w:rPr>
      <w:rFonts w:cs="Courier New"/>
    </w:rPr>
  </w:style>
  <w:style w:type="character" w:customStyle="1" w:styleId="ListLabel8">
    <w:name w:val="ListLabel 8"/>
    <w:rPr>
      <w:rFonts w:cs="Courier New"/>
    </w:rPr>
  </w:style>
  <w:style w:type="character" w:customStyle="1" w:styleId="ListLabel9">
    <w:name w:val="ListLabel 9"/>
    <w:rPr>
      <w:rFonts w:eastAsia="Calibri" w:cs="Times New Roman"/>
    </w:rPr>
  </w:style>
  <w:style w:type="character" w:customStyle="1" w:styleId="ListLabel10">
    <w:name w:val="ListLabel 10"/>
    <w:rPr>
      <w:rFonts w:cs="Courier New"/>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eastAsia="Calibri" w:cs="Times New Roman"/>
    </w:rPr>
  </w:style>
  <w:style w:type="character" w:customStyle="1" w:styleId="ListLabel14">
    <w:name w:val="ListLabel 14"/>
    <w:rPr>
      <w:rFonts w:cs="Courier New"/>
    </w:rPr>
  </w:style>
  <w:style w:type="character" w:customStyle="1" w:styleId="ListLabel15">
    <w:name w:val="ListLabel 15"/>
    <w:rPr>
      <w:rFonts w:cs="Courier New"/>
    </w:rPr>
  </w:style>
  <w:style w:type="character" w:customStyle="1" w:styleId="ListLabel16">
    <w:name w:val="ListLabel 16"/>
    <w:rPr>
      <w:rFonts w:cs="Courier New"/>
    </w:rPr>
  </w:style>
  <w:style w:type="character" w:customStyle="1" w:styleId="ListLabel17">
    <w:name w:val="ListLabel 17"/>
    <w:rPr>
      <w:rFonts w:cs="Courier New"/>
    </w:rPr>
  </w:style>
  <w:style w:type="character" w:customStyle="1" w:styleId="ListLabel18">
    <w:name w:val="ListLabel 18"/>
    <w:rPr>
      <w:rFonts w:cs="Courier New"/>
    </w:rPr>
  </w:style>
  <w:style w:type="character" w:customStyle="1" w:styleId="ListLabel19">
    <w:name w:val="ListLabel 19"/>
    <w:rPr>
      <w:rFonts w:cs="Courier New"/>
    </w:rPr>
  </w:style>
  <w:style w:type="numbering" w:customStyle="1" w:styleId="NoList1">
    <w:name w:val="No List_1"/>
    <w:basedOn w:val="KeineListe"/>
    <w:pPr>
      <w:numPr>
        <w:numId w:val="1"/>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DejaVu Sans"/>
        <w:kern w:val="3"/>
        <w:sz w:val="22"/>
        <w:szCs w:val="22"/>
        <w:lang w:val="en-US" w:eastAsia="en-US" w:bidi="ar-SA"/>
      </w:rPr>
    </w:rPrDefault>
    <w:pPrDefault>
      <w:pPr>
        <w:widowControl w:val="0"/>
        <w:suppressAutoHyphens/>
        <w:autoSpaceDN w:val="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1"/>
    <w:next w:val="Standard1"/>
    <w:pPr>
      <w:keepNext/>
      <w:keepLines/>
      <w:spacing w:before="240" w:after="0"/>
      <w:outlineLvl w:val="0"/>
    </w:pPr>
    <w:rPr>
      <w:rFonts w:ascii="Cambria" w:eastAsia="MS Gothic" w:hAnsi="Cambria" w:cs="DejaVu Sans"/>
      <w:color w:val="365F91"/>
      <w:sz w:val="32"/>
      <w:szCs w:val="32"/>
    </w:rPr>
  </w:style>
  <w:style w:type="paragraph" w:styleId="berschrift2">
    <w:name w:val="heading 2"/>
    <w:basedOn w:val="Standard1"/>
    <w:next w:val="Standard1"/>
    <w:pPr>
      <w:keepNext/>
      <w:keepLines/>
      <w:spacing w:before="40" w:after="0"/>
      <w:outlineLvl w:val="1"/>
    </w:pPr>
    <w:rPr>
      <w:rFonts w:ascii="Cambria" w:eastAsia="MS Gothic" w:hAnsi="Cambria" w:cs="DejaVu Sans"/>
      <w:color w:val="365F91"/>
      <w:sz w:val="26"/>
      <w:szCs w:val="26"/>
    </w:rPr>
  </w:style>
  <w:style w:type="paragraph" w:styleId="berschrift3">
    <w:name w:val="heading 3"/>
    <w:basedOn w:val="Standard1"/>
    <w:next w:val="Standard1"/>
    <w:pPr>
      <w:keepNext/>
      <w:keepLines/>
      <w:spacing w:before="40" w:after="0"/>
      <w:outlineLvl w:val="2"/>
    </w:pPr>
    <w:rPr>
      <w:rFonts w:ascii="Cambria" w:eastAsia="MS Gothic" w:hAnsi="Cambria" w:cs="DejaVu Sans"/>
      <w:color w:val="243F60"/>
      <w:sz w:val="24"/>
      <w:szCs w:val="24"/>
    </w:rPr>
  </w:style>
  <w:style w:type="paragraph" w:styleId="berschrift4">
    <w:name w:val="heading 4"/>
    <w:basedOn w:val="Standard1"/>
    <w:next w:val="Standard1"/>
    <w:pPr>
      <w:keepNext/>
      <w:keepLines/>
      <w:spacing w:before="40" w:after="0"/>
      <w:outlineLvl w:val="3"/>
    </w:pPr>
    <w:rPr>
      <w:rFonts w:ascii="Cambria" w:eastAsia="MS Gothic" w:hAnsi="Cambria" w:cs="DejaVu Sans"/>
      <w:i/>
      <w:iCs/>
      <w:color w:val="365F91"/>
    </w:rPr>
  </w:style>
  <w:style w:type="paragraph" w:styleId="berschrift5">
    <w:name w:val="heading 5"/>
    <w:basedOn w:val="Standard1"/>
    <w:next w:val="Standard1"/>
    <w:pPr>
      <w:keepNext/>
      <w:keepLines/>
      <w:spacing w:before="40" w:after="0"/>
      <w:outlineLvl w:val="4"/>
    </w:pPr>
    <w:rPr>
      <w:rFonts w:ascii="Cambria" w:eastAsia="MS Gothic" w:hAnsi="Cambria" w:cs="DejaVu Sans"/>
      <w:color w:val="365F91"/>
    </w:rPr>
  </w:style>
  <w:style w:type="paragraph" w:styleId="berschrift6">
    <w:name w:val="heading 6"/>
    <w:basedOn w:val="Standard1"/>
    <w:next w:val="Standard1"/>
    <w:pPr>
      <w:keepNext/>
      <w:keepLines/>
      <w:spacing w:before="40" w:after="0"/>
      <w:outlineLvl w:val="5"/>
    </w:pPr>
    <w:rPr>
      <w:rFonts w:ascii="Cambria" w:eastAsia="MS Gothic" w:hAnsi="Cambria" w:cs="DejaVu Sans"/>
      <w:color w:val="243F60"/>
    </w:rPr>
  </w:style>
  <w:style w:type="paragraph" w:styleId="berschrift7">
    <w:name w:val="heading 7"/>
    <w:basedOn w:val="Standard1"/>
    <w:next w:val="Standard1"/>
    <w:pPr>
      <w:keepNext/>
      <w:keepLines/>
      <w:spacing w:before="40" w:after="0"/>
      <w:outlineLvl w:val="6"/>
    </w:pPr>
    <w:rPr>
      <w:rFonts w:ascii="Cambria" w:eastAsia="MS Gothic" w:hAnsi="Cambria" w:cs="DejaVu Sans"/>
      <w:i/>
      <w:iCs/>
      <w:color w:val="243F60"/>
    </w:rPr>
  </w:style>
  <w:style w:type="paragraph" w:styleId="berschrift8">
    <w:name w:val="heading 8"/>
    <w:basedOn w:val="Standard1"/>
    <w:next w:val="Standard1"/>
    <w:pPr>
      <w:keepNext/>
      <w:keepLines/>
      <w:spacing w:before="40" w:after="0"/>
      <w:outlineLvl w:val="7"/>
    </w:pPr>
    <w:rPr>
      <w:rFonts w:ascii="Cambria" w:eastAsia="MS Gothic" w:hAnsi="Cambria" w:cs="DejaVu Sans"/>
      <w:color w:val="272727"/>
      <w:sz w:val="21"/>
      <w:szCs w:val="21"/>
    </w:rPr>
  </w:style>
  <w:style w:type="paragraph" w:styleId="berschrift9">
    <w:name w:val="heading 9"/>
    <w:basedOn w:val="Standard1"/>
    <w:next w:val="Standard1"/>
    <w:pPr>
      <w:keepNext/>
      <w:keepLines/>
      <w:spacing w:before="40" w:after="0"/>
      <w:outlineLvl w:val="8"/>
    </w:pPr>
    <w:rPr>
      <w:rFonts w:ascii="Cambria" w:eastAsia="MS Gothic" w:hAnsi="Cambria" w:cs="DejaVu Sans"/>
      <w:i/>
      <w:iCs/>
      <w:color w:val="272727"/>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1">
    <w:name w:val="Standard1"/>
    <w:pPr>
      <w:widowControl/>
      <w:spacing w:after="200" w:line="276" w:lineRule="auto"/>
    </w:pPr>
    <w:rPr>
      <w:rFonts w:cs="Calibri"/>
      <w:color w:val="00000A"/>
    </w:rPr>
  </w:style>
  <w:style w:type="paragraph" w:customStyle="1" w:styleId="Heading">
    <w:name w:val="Heading"/>
    <w:basedOn w:val="Standard1"/>
    <w:next w:val="Textbody"/>
    <w:pPr>
      <w:keepNext/>
      <w:spacing w:before="240" w:after="120"/>
    </w:pPr>
    <w:rPr>
      <w:rFonts w:ascii="Liberation Sans" w:eastAsia="WenQuanYi Micro Hei" w:hAnsi="Liberation Sans" w:cs="Lohit Devanagari"/>
      <w:sz w:val="28"/>
      <w:szCs w:val="28"/>
    </w:rPr>
  </w:style>
  <w:style w:type="paragraph" w:customStyle="1" w:styleId="Textbody">
    <w:name w:val="Text body"/>
    <w:basedOn w:val="Standard1"/>
    <w:pPr>
      <w:spacing w:after="120"/>
    </w:pPr>
  </w:style>
  <w:style w:type="paragraph" w:styleId="Liste">
    <w:name w:val="List"/>
    <w:basedOn w:val="Standard1"/>
    <w:pPr>
      <w:ind w:left="283" w:hanging="283"/>
    </w:pPr>
  </w:style>
  <w:style w:type="paragraph" w:styleId="Beschriftung">
    <w:name w:val="caption"/>
    <w:basedOn w:val="Standard1"/>
    <w:next w:val="Standard1"/>
    <w:pPr>
      <w:spacing w:line="240" w:lineRule="auto"/>
    </w:pPr>
    <w:rPr>
      <w:b/>
      <w:bCs/>
      <w:color w:val="4F81BD"/>
      <w:sz w:val="18"/>
      <w:szCs w:val="18"/>
    </w:rPr>
  </w:style>
  <w:style w:type="paragraph" w:customStyle="1" w:styleId="Index">
    <w:name w:val="Index"/>
    <w:basedOn w:val="Standard1"/>
    <w:pPr>
      <w:suppressLineNumbers/>
    </w:pPr>
    <w:rPr>
      <w:rFonts w:cs="Lohit Devanagari"/>
    </w:rPr>
  </w:style>
  <w:style w:type="paragraph" w:styleId="Listenabsatz">
    <w:name w:val="List Paragraph"/>
    <w:basedOn w:val="Standard1"/>
    <w:pPr>
      <w:ind w:left="720"/>
    </w:pPr>
  </w:style>
  <w:style w:type="paragraph" w:styleId="StandardWeb">
    <w:name w:val="Normal (Web)"/>
    <w:basedOn w:val="Standard1"/>
    <w:pPr>
      <w:spacing w:before="280" w:after="280" w:line="240" w:lineRule="auto"/>
    </w:pPr>
    <w:rPr>
      <w:rFonts w:ascii="Times New Roman" w:eastAsia="MS Mincho" w:hAnsi="Times New Roman" w:cs="Times New Roman"/>
      <w:sz w:val="24"/>
      <w:szCs w:val="24"/>
      <w:lang w:eastAsia="fi-FI"/>
    </w:rPr>
  </w:style>
  <w:style w:type="paragraph" w:styleId="Sprechblasentext">
    <w:name w:val="Balloon Text"/>
    <w:basedOn w:val="Standard1"/>
    <w:pPr>
      <w:spacing w:after="0" w:line="240" w:lineRule="auto"/>
    </w:pPr>
    <w:rPr>
      <w:rFonts w:ascii="Tahoma" w:eastAsia="Tahoma" w:hAnsi="Tahoma" w:cs="Tahoma"/>
      <w:sz w:val="16"/>
      <w:szCs w:val="16"/>
    </w:rPr>
  </w:style>
  <w:style w:type="paragraph" w:styleId="Kopfzeile">
    <w:name w:val="header"/>
    <w:basedOn w:val="Standard1"/>
    <w:pPr>
      <w:tabs>
        <w:tab w:val="center" w:pos="4986"/>
        <w:tab w:val="right" w:pos="9972"/>
      </w:tabs>
      <w:spacing w:after="0" w:line="240" w:lineRule="auto"/>
    </w:pPr>
  </w:style>
  <w:style w:type="paragraph" w:styleId="Fuzeile">
    <w:name w:val="footer"/>
    <w:basedOn w:val="Standard1"/>
    <w:pPr>
      <w:tabs>
        <w:tab w:val="center" w:pos="4986"/>
        <w:tab w:val="right" w:pos="9972"/>
      </w:tabs>
      <w:spacing w:after="0" w:line="240" w:lineRule="auto"/>
    </w:pPr>
  </w:style>
  <w:style w:type="paragraph" w:styleId="Kommentartext">
    <w:name w:val="annotation text"/>
    <w:basedOn w:val="Standard1"/>
    <w:pPr>
      <w:spacing w:line="240" w:lineRule="auto"/>
    </w:pPr>
    <w:rPr>
      <w:sz w:val="20"/>
      <w:szCs w:val="20"/>
    </w:rPr>
  </w:style>
  <w:style w:type="paragraph" w:styleId="Kommentarthema">
    <w:name w:val="annotation subject"/>
    <w:basedOn w:val="Kommentartext"/>
    <w:rPr>
      <w:b/>
      <w:bCs/>
    </w:rPr>
  </w:style>
  <w:style w:type="paragraph" w:styleId="berarbeitung">
    <w:name w:val="Revision"/>
    <w:pPr>
      <w:widowControl/>
    </w:pPr>
    <w:rPr>
      <w:rFonts w:cs="Calibri"/>
      <w:color w:val="00000A"/>
    </w:rPr>
  </w:style>
  <w:style w:type="paragraph" w:styleId="Literaturverzeichnis">
    <w:name w:val="Bibliography"/>
    <w:basedOn w:val="Standard1"/>
    <w:next w:val="Standard1"/>
  </w:style>
  <w:style w:type="paragraph" w:styleId="Blocktext">
    <w:name w:val="Block Text"/>
    <w:basedOn w:val="Standard1"/>
    <w:pPr>
      <w:pBdr>
        <w:top w:val="single" w:sz="2" w:space="10" w:color="4F81BD"/>
        <w:left w:val="single" w:sz="2" w:space="10" w:color="4F81BD"/>
        <w:bottom w:val="single" w:sz="2" w:space="10" w:color="4F81BD"/>
        <w:right w:val="single" w:sz="2" w:space="10" w:color="4F81BD"/>
      </w:pBdr>
      <w:ind w:left="1152" w:right="1152"/>
    </w:pPr>
    <w:rPr>
      <w:rFonts w:eastAsia="MS Mincho"/>
      <w:i/>
      <w:iCs/>
      <w:color w:val="4F81BD"/>
    </w:rPr>
  </w:style>
  <w:style w:type="paragraph" w:styleId="Textkrper2">
    <w:name w:val="Body Text 2"/>
    <w:basedOn w:val="Standard1"/>
    <w:pPr>
      <w:spacing w:after="120" w:line="480" w:lineRule="auto"/>
    </w:pPr>
  </w:style>
  <w:style w:type="paragraph" w:styleId="Textkrper3">
    <w:name w:val="Body Text 3"/>
    <w:basedOn w:val="Standard1"/>
    <w:pPr>
      <w:spacing w:after="120"/>
    </w:pPr>
    <w:rPr>
      <w:sz w:val="16"/>
      <w:szCs w:val="16"/>
    </w:rPr>
  </w:style>
  <w:style w:type="paragraph" w:customStyle="1" w:styleId="Textbodyindent">
    <w:name w:val="Text body indent"/>
    <w:basedOn w:val="Standard1"/>
    <w:pPr>
      <w:spacing w:after="120"/>
      <w:ind w:left="283"/>
    </w:pPr>
  </w:style>
  <w:style w:type="paragraph" w:styleId="Textkrper-Erstzeileneinzug2">
    <w:name w:val="Body Text First Indent 2"/>
    <w:basedOn w:val="Textbodyindent"/>
    <w:pPr>
      <w:spacing w:after="200"/>
      <w:ind w:left="360" w:firstLine="360"/>
    </w:pPr>
  </w:style>
  <w:style w:type="paragraph" w:styleId="Textkrper-Einzug2">
    <w:name w:val="Body Text Indent 2"/>
    <w:basedOn w:val="Standard1"/>
    <w:pPr>
      <w:spacing w:after="120" w:line="480" w:lineRule="auto"/>
      <w:ind w:left="283"/>
    </w:pPr>
  </w:style>
  <w:style w:type="paragraph" w:styleId="Textkrper-Einzug3">
    <w:name w:val="Body Text Indent 3"/>
    <w:basedOn w:val="Standard1"/>
    <w:pPr>
      <w:spacing w:after="120"/>
      <w:ind w:left="283"/>
    </w:pPr>
    <w:rPr>
      <w:sz w:val="16"/>
      <w:szCs w:val="16"/>
    </w:rPr>
  </w:style>
  <w:style w:type="paragraph" w:styleId="Gruformel">
    <w:name w:val="Closing"/>
    <w:basedOn w:val="Standard1"/>
    <w:pPr>
      <w:spacing w:after="0" w:line="240" w:lineRule="auto"/>
      <w:ind w:left="4252"/>
    </w:pPr>
  </w:style>
  <w:style w:type="paragraph" w:styleId="Datum">
    <w:name w:val="Date"/>
    <w:basedOn w:val="Standard1"/>
    <w:next w:val="Standard1"/>
  </w:style>
  <w:style w:type="paragraph" w:styleId="Dokumentstruktur">
    <w:name w:val="Document Map"/>
    <w:basedOn w:val="Standard1"/>
    <w:pPr>
      <w:spacing w:after="0" w:line="240" w:lineRule="auto"/>
    </w:pPr>
    <w:rPr>
      <w:rFonts w:ascii="Segoe UI" w:eastAsia="Segoe UI" w:hAnsi="Segoe UI" w:cs="Segoe UI"/>
      <w:sz w:val="16"/>
      <w:szCs w:val="16"/>
    </w:rPr>
  </w:style>
  <w:style w:type="paragraph" w:styleId="E-Mail-Signatur">
    <w:name w:val="E-mail Signature"/>
    <w:basedOn w:val="Standard1"/>
    <w:pPr>
      <w:spacing w:after="0" w:line="240" w:lineRule="auto"/>
    </w:pPr>
  </w:style>
  <w:style w:type="paragraph" w:styleId="Endnotentext">
    <w:name w:val="endnote text"/>
    <w:basedOn w:val="Standard1"/>
    <w:pPr>
      <w:spacing w:after="0" w:line="240" w:lineRule="auto"/>
    </w:pPr>
    <w:rPr>
      <w:sz w:val="20"/>
      <w:szCs w:val="20"/>
    </w:rPr>
  </w:style>
  <w:style w:type="paragraph" w:styleId="Umschlagadresse">
    <w:name w:val="envelope address"/>
    <w:basedOn w:val="Standard1"/>
    <w:pPr>
      <w:spacing w:after="0" w:line="240" w:lineRule="auto"/>
      <w:ind w:left="2880"/>
    </w:pPr>
    <w:rPr>
      <w:rFonts w:ascii="Cambria" w:eastAsia="MS Gothic" w:hAnsi="Cambria" w:cs="DejaVu Sans"/>
      <w:sz w:val="24"/>
      <w:szCs w:val="24"/>
    </w:rPr>
  </w:style>
  <w:style w:type="paragraph" w:styleId="Umschlagabsenderadresse">
    <w:name w:val="envelope return"/>
    <w:basedOn w:val="Standard1"/>
    <w:pPr>
      <w:spacing w:after="0" w:line="240" w:lineRule="auto"/>
    </w:pPr>
    <w:rPr>
      <w:rFonts w:ascii="Cambria" w:eastAsia="MS Gothic" w:hAnsi="Cambria" w:cs="DejaVu Sans"/>
      <w:sz w:val="20"/>
      <w:szCs w:val="20"/>
    </w:rPr>
  </w:style>
  <w:style w:type="paragraph" w:styleId="Funotentext">
    <w:name w:val="footnote text"/>
    <w:basedOn w:val="Standard1"/>
    <w:pPr>
      <w:spacing w:after="0" w:line="240" w:lineRule="auto"/>
    </w:pPr>
    <w:rPr>
      <w:sz w:val="20"/>
      <w:szCs w:val="20"/>
    </w:rPr>
  </w:style>
  <w:style w:type="paragraph" w:styleId="HTMLAdresse">
    <w:name w:val="HTML Address"/>
    <w:basedOn w:val="Standard1"/>
    <w:pPr>
      <w:spacing w:after="0" w:line="240" w:lineRule="auto"/>
    </w:pPr>
    <w:rPr>
      <w:i/>
      <w:iCs/>
    </w:rPr>
  </w:style>
  <w:style w:type="paragraph" w:styleId="HTMLVorformatiert">
    <w:name w:val="HTML Preformatted"/>
    <w:basedOn w:val="Standard1"/>
    <w:pPr>
      <w:spacing w:after="0" w:line="240" w:lineRule="auto"/>
    </w:pPr>
    <w:rPr>
      <w:rFonts w:ascii="Consolas" w:eastAsia="Consolas" w:hAnsi="Consolas" w:cs="Consolas"/>
      <w:sz w:val="20"/>
      <w:szCs w:val="20"/>
    </w:rPr>
  </w:style>
  <w:style w:type="paragraph" w:styleId="Index1">
    <w:name w:val="index 1"/>
    <w:basedOn w:val="Standard1"/>
    <w:next w:val="Standard1"/>
    <w:autoRedefine/>
    <w:pPr>
      <w:spacing w:after="0" w:line="240" w:lineRule="auto"/>
      <w:ind w:left="220" w:hanging="220"/>
    </w:pPr>
  </w:style>
  <w:style w:type="paragraph" w:styleId="Index2">
    <w:name w:val="index 2"/>
    <w:basedOn w:val="Standard1"/>
    <w:next w:val="Standard1"/>
    <w:autoRedefine/>
    <w:pPr>
      <w:spacing w:after="0" w:line="240" w:lineRule="auto"/>
      <w:ind w:left="440" w:hanging="220"/>
    </w:pPr>
  </w:style>
  <w:style w:type="paragraph" w:styleId="Index3">
    <w:name w:val="index 3"/>
    <w:basedOn w:val="Standard1"/>
    <w:next w:val="Standard1"/>
    <w:autoRedefine/>
    <w:pPr>
      <w:spacing w:after="0" w:line="240" w:lineRule="auto"/>
      <w:ind w:left="660" w:hanging="220"/>
    </w:pPr>
  </w:style>
  <w:style w:type="paragraph" w:styleId="Index4">
    <w:name w:val="index 4"/>
    <w:basedOn w:val="Standard1"/>
    <w:next w:val="Standard1"/>
    <w:autoRedefine/>
    <w:pPr>
      <w:spacing w:after="0" w:line="240" w:lineRule="auto"/>
      <w:ind w:left="880" w:hanging="220"/>
    </w:pPr>
  </w:style>
  <w:style w:type="paragraph" w:styleId="Index5">
    <w:name w:val="index 5"/>
    <w:basedOn w:val="Standard1"/>
    <w:next w:val="Standard1"/>
    <w:autoRedefine/>
    <w:pPr>
      <w:spacing w:after="0" w:line="240" w:lineRule="auto"/>
      <w:ind w:left="1100" w:hanging="220"/>
    </w:pPr>
  </w:style>
  <w:style w:type="paragraph" w:styleId="Index6">
    <w:name w:val="index 6"/>
    <w:basedOn w:val="Standard1"/>
    <w:next w:val="Standard1"/>
    <w:autoRedefine/>
    <w:pPr>
      <w:spacing w:after="0" w:line="240" w:lineRule="auto"/>
      <w:ind w:left="1320" w:hanging="220"/>
    </w:pPr>
  </w:style>
  <w:style w:type="paragraph" w:styleId="Index7">
    <w:name w:val="index 7"/>
    <w:basedOn w:val="Standard1"/>
    <w:next w:val="Standard1"/>
    <w:autoRedefine/>
    <w:pPr>
      <w:spacing w:after="0" w:line="240" w:lineRule="auto"/>
      <w:ind w:left="1540" w:hanging="220"/>
    </w:pPr>
  </w:style>
  <w:style w:type="paragraph" w:styleId="Index8">
    <w:name w:val="index 8"/>
    <w:basedOn w:val="Standard1"/>
    <w:next w:val="Standard1"/>
    <w:autoRedefine/>
    <w:pPr>
      <w:spacing w:after="0" w:line="240" w:lineRule="auto"/>
      <w:ind w:left="1760" w:hanging="220"/>
    </w:pPr>
  </w:style>
  <w:style w:type="paragraph" w:styleId="Index9">
    <w:name w:val="index 9"/>
    <w:basedOn w:val="Standard1"/>
    <w:next w:val="Standard1"/>
    <w:autoRedefine/>
    <w:pPr>
      <w:spacing w:after="0" w:line="240" w:lineRule="auto"/>
      <w:ind w:left="1980" w:hanging="220"/>
    </w:pPr>
  </w:style>
  <w:style w:type="paragraph" w:styleId="Indexberschrift">
    <w:name w:val="index heading"/>
    <w:basedOn w:val="Standard1"/>
    <w:rPr>
      <w:rFonts w:ascii="Cambria" w:eastAsia="MS Gothic" w:hAnsi="Cambria" w:cs="DejaVu Sans"/>
      <w:b/>
      <w:bCs/>
    </w:rPr>
  </w:style>
  <w:style w:type="paragraph" w:styleId="IntensivesZitat">
    <w:name w:val="Intense Quote"/>
    <w:basedOn w:val="Standard1"/>
    <w:next w:val="Standard1"/>
    <w:pPr>
      <w:pBdr>
        <w:top w:val="single" w:sz="4" w:space="10" w:color="4F81BD"/>
        <w:bottom w:val="single" w:sz="4" w:space="10" w:color="4F81BD"/>
      </w:pBdr>
      <w:spacing w:before="360" w:after="360"/>
      <w:ind w:left="864" w:right="864"/>
      <w:jc w:val="center"/>
    </w:pPr>
    <w:rPr>
      <w:i/>
      <w:iCs/>
      <w:color w:val="4F81BD"/>
    </w:rPr>
  </w:style>
  <w:style w:type="paragraph" w:styleId="Aufzhlungszeichen3">
    <w:name w:val="List Bullet 3"/>
    <w:basedOn w:val="Standard1"/>
  </w:style>
  <w:style w:type="paragraph" w:styleId="Aufzhlungszeichen4">
    <w:name w:val="List Bullet 4"/>
    <w:basedOn w:val="Standard1"/>
  </w:style>
  <w:style w:type="paragraph" w:styleId="Aufzhlungszeichen5">
    <w:name w:val="List Bullet 5"/>
    <w:basedOn w:val="Standard1"/>
  </w:style>
  <w:style w:type="paragraph" w:styleId="Listennummer">
    <w:name w:val="List Number"/>
    <w:basedOn w:val="Standard1"/>
  </w:style>
  <w:style w:type="paragraph" w:styleId="Aufzhlungszeichen">
    <w:name w:val="List Bullet"/>
    <w:basedOn w:val="Standard1"/>
  </w:style>
  <w:style w:type="paragraph" w:styleId="Aufzhlungszeichen2">
    <w:name w:val="List Bullet 2"/>
    <w:basedOn w:val="Standard1"/>
  </w:style>
  <w:style w:type="paragraph" w:styleId="Listenfortsetzung">
    <w:name w:val="List Continue"/>
    <w:basedOn w:val="Standard1"/>
    <w:pPr>
      <w:spacing w:after="120"/>
      <w:ind w:left="283"/>
    </w:pPr>
  </w:style>
  <w:style w:type="paragraph" w:styleId="Listenfortsetzung2">
    <w:name w:val="List Continue 2"/>
    <w:basedOn w:val="Standard1"/>
    <w:pPr>
      <w:spacing w:after="120"/>
      <w:ind w:left="566"/>
    </w:pPr>
  </w:style>
  <w:style w:type="paragraph" w:styleId="Listenfortsetzung3">
    <w:name w:val="List Continue 3"/>
    <w:basedOn w:val="Standard1"/>
    <w:pPr>
      <w:spacing w:after="120"/>
      <w:ind w:left="849"/>
    </w:pPr>
  </w:style>
  <w:style w:type="paragraph" w:styleId="Listenfortsetzung4">
    <w:name w:val="List Continue 4"/>
    <w:basedOn w:val="Standard1"/>
    <w:pPr>
      <w:spacing w:after="120"/>
      <w:ind w:left="1132"/>
    </w:pPr>
  </w:style>
  <w:style w:type="paragraph" w:styleId="Listenfortsetzung5">
    <w:name w:val="List Continue 5"/>
    <w:basedOn w:val="Standard1"/>
    <w:pPr>
      <w:spacing w:after="120"/>
      <w:ind w:left="1415"/>
    </w:pPr>
  </w:style>
  <w:style w:type="paragraph" w:styleId="Listennummer2">
    <w:name w:val="List Number 2"/>
    <w:basedOn w:val="Standard1"/>
  </w:style>
  <w:style w:type="paragraph" w:styleId="Listennummer3">
    <w:name w:val="List Number 3"/>
    <w:basedOn w:val="Standard1"/>
  </w:style>
  <w:style w:type="paragraph" w:styleId="Listennummer4">
    <w:name w:val="List Number 4"/>
    <w:basedOn w:val="Standard1"/>
  </w:style>
  <w:style w:type="paragraph" w:styleId="Listennummer5">
    <w:name w:val="List Number 5"/>
    <w:basedOn w:val="Standard1"/>
  </w:style>
  <w:style w:type="paragraph" w:styleId="Makrotext">
    <w:name w:val="macro"/>
    <w:pPr>
      <w:widowControl/>
      <w:tabs>
        <w:tab w:val="left" w:pos="480"/>
        <w:tab w:val="left" w:pos="960"/>
        <w:tab w:val="left" w:pos="1440"/>
        <w:tab w:val="left" w:pos="1920"/>
        <w:tab w:val="left" w:pos="2400"/>
        <w:tab w:val="left" w:pos="2880"/>
        <w:tab w:val="left" w:pos="3360"/>
        <w:tab w:val="left" w:pos="3840"/>
        <w:tab w:val="left" w:pos="4320"/>
      </w:tabs>
    </w:pPr>
    <w:rPr>
      <w:rFonts w:ascii="Consolas" w:hAnsi="Consolas" w:cs="Consolas"/>
      <w:color w:val="00000A"/>
      <w:szCs w:val="20"/>
    </w:rPr>
  </w:style>
  <w:style w:type="paragraph" w:styleId="Nachrichtenkopf">
    <w:name w:val="Message Header"/>
    <w:basedOn w:val="Standard1"/>
    <w:pPr>
      <w:pBdr>
        <w:top w:val="single" w:sz="6" w:space="1" w:color="00000A"/>
        <w:left w:val="single" w:sz="6" w:space="1" w:color="00000A"/>
        <w:bottom w:val="single" w:sz="6" w:space="1" w:color="00000A"/>
        <w:right w:val="single" w:sz="6" w:space="1" w:color="00000A"/>
      </w:pBdr>
      <w:shd w:val="clear" w:color="auto" w:fill="CCCCCC"/>
      <w:spacing w:after="0" w:line="240" w:lineRule="auto"/>
      <w:ind w:left="1134" w:hanging="1134"/>
    </w:pPr>
    <w:rPr>
      <w:rFonts w:ascii="Cambria" w:eastAsia="MS Gothic" w:hAnsi="Cambria" w:cs="DejaVu Sans"/>
      <w:sz w:val="24"/>
      <w:szCs w:val="24"/>
    </w:rPr>
  </w:style>
  <w:style w:type="paragraph" w:styleId="KeinLeerraum">
    <w:name w:val="No Spacing"/>
    <w:pPr>
      <w:widowControl/>
    </w:pPr>
    <w:rPr>
      <w:rFonts w:cs="Calibri"/>
      <w:color w:val="00000A"/>
    </w:rPr>
  </w:style>
  <w:style w:type="paragraph" w:styleId="Standardeinzug">
    <w:name w:val="Normal Indent"/>
    <w:basedOn w:val="Standard1"/>
    <w:pPr>
      <w:ind w:left="1304"/>
    </w:pPr>
  </w:style>
  <w:style w:type="paragraph" w:styleId="Fu-Endnotenberschrift">
    <w:name w:val="Note Heading"/>
    <w:basedOn w:val="Standard1"/>
    <w:next w:val="Standard1"/>
    <w:pPr>
      <w:spacing w:after="0" w:line="240" w:lineRule="auto"/>
    </w:pPr>
  </w:style>
  <w:style w:type="paragraph" w:styleId="NurText">
    <w:name w:val="Plain Text"/>
    <w:basedOn w:val="Standard1"/>
    <w:pPr>
      <w:spacing w:after="0" w:line="240" w:lineRule="auto"/>
    </w:pPr>
    <w:rPr>
      <w:rFonts w:ascii="Consolas" w:eastAsia="Consolas" w:hAnsi="Consolas" w:cs="Consolas"/>
      <w:sz w:val="21"/>
      <w:szCs w:val="21"/>
    </w:rPr>
  </w:style>
  <w:style w:type="paragraph" w:styleId="Zitat">
    <w:name w:val="Quote"/>
    <w:basedOn w:val="Standard1"/>
    <w:next w:val="Standard1"/>
    <w:pPr>
      <w:spacing w:before="200" w:after="160"/>
      <w:ind w:left="864" w:right="864"/>
      <w:jc w:val="center"/>
    </w:pPr>
    <w:rPr>
      <w:i/>
      <w:iCs/>
      <w:color w:val="404040"/>
    </w:rPr>
  </w:style>
  <w:style w:type="paragraph" w:styleId="Anrede">
    <w:name w:val="Salutation"/>
    <w:basedOn w:val="Standard1"/>
    <w:next w:val="Standard1"/>
  </w:style>
  <w:style w:type="paragraph" w:styleId="Unterschrift">
    <w:name w:val="Signature"/>
    <w:basedOn w:val="Standard1"/>
    <w:pPr>
      <w:spacing w:after="0" w:line="240" w:lineRule="auto"/>
      <w:ind w:left="4252"/>
    </w:pPr>
  </w:style>
  <w:style w:type="paragraph" w:styleId="Untertitel">
    <w:name w:val="Subtitle"/>
    <w:basedOn w:val="Standard1"/>
    <w:next w:val="Standard1"/>
    <w:pPr>
      <w:spacing w:after="160"/>
    </w:pPr>
    <w:rPr>
      <w:rFonts w:eastAsia="MS Mincho"/>
      <w:color w:val="5A5A5A"/>
      <w:spacing w:val="15"/>
    </w:rPr>
  </w:style>
  <w:style w:type="paragraph" w:styleId="Titel">
    <w:name w:val="Title"/>
    <w:basedOn w:val="Standard1"/>
    <w:next w:val="Standard1"/>
    <w:pPr>
      <w:spacing w:after="0" w:line="240" w:lineRule="auto"/>
    </w:pPr>
    <w:rPr>
      <w:rFonts w:ascii="Cambria" w:eastAsia="MS Gothic" w:hAnsi="Cambria" w:cs="DejaVu Sans"/>
      <w:spacing w:val="-10"/>
      <w:sz w:val="56"/>
      <w:szCs w:val="56"/>
    </w:rPr>
  </w:style>
  <w:style w:type="paragraph" w:styleId="Inhaltsverzeichnisberschrift">
    <w:name w:val="TOC Heading"/>
    <w:basedOn w:val="berschrift1"/>
    <w:next w:val="Standard1"/>
  </w:style>
  <w:style w:type="paragraph" w:customStyle="1" w:styleId="Style1">
    <w:name w:val="Style1"/>
    <w:basedOn w:val="Standard1"/>
    <w:pPr>
      <w:spacing w:line="480" w:lineRule="auto"/>
      <w:jc w:val="both"/>
    </w:pPr>
    <w:rPr>
      <w:rFonts w:ascii="Times New Roman" w:eastAsia="Times New Roman" w:hAnsi="Times New Roman" w:cs="Times New Roman"/>
      <w:i/>
    </w:rPr>
  </w:style>
  <w:style w:type="paragraph" w:customStyle="1" w:styleId="TableContents">
    <w:name w:val="Table Contents"/>
    <w:basedOn w:val="Standard1"/>
  </w:style>
  <w:style w:type="paragraph" w:customStyle="1" w:styleId="TableHeading">
    <w:name w:val="Table Heading"/>
    <w:basedOn w:val="TableContents"/>
  </w:style>
  <w:style w:type="character" w:customStyle="1" w:styleId="BalloonTextChar">
    <w:name w:val="Balloon Text Char"/>
    <w:basedOn w:val="Absatz-Standardschriftart"/>
    <w:rPr>
      <w:rFonts w:ascii="Tahoma" w:eastAsia="Tahoma" w:hAnsi="Tahoma" w:cs="Tahoma"/>
      <w:sz w:val="16"/>
      <w:szCs w:val="16"/>
    </w:rPr>
  </w:style>
  <w:style w:type="character" w:customStyle="1" w:styleId="HeaderChar">
    <w:name w:val="Header Char"/>
    <w:basedOn w:val="Absatz-Standardschriftart"/>
  </w:style>
  <w:style w:type="character" w:customStyle="1" w:styleId="FooterChar">
    <w:name w:val="Footer Char"/>
    <w:basedOn w:val="Absatz-Standardschriftart"/>
  </w:style>
  <w:style w:type="character" w:customStyle="1" w:styleId="Internetlink">
    <w:name w:val="Internet link"/>
    <w:basedOn w:val="Absatz-Standardschriftart"/>
    <w:rPr>
      <w:color w:val="0000FF"/>
      <w:u w:val="single"/>
    </w:rPr>
  </w:style>
  <w:style w:type="character" w:styleId="Platzhaltertext">
    <w:name w:val="Placeholder Text"/>
    <w:basedOn w:val="Absatz-Standardschriftart"/>
    <w:rPr>
      <w:color w:val="808080"/>
    </w:rPr>
  </w:style>
  <w:style w:type="character" w:styleId="Kommentarzeichen">
    <w:name w:val="annotation reference"/>
    <w:basedOn w:val="Absatz-Standardschriftart"/>
    <w:rPr>
      <w:sz w:val="16"/>
      <w:szCs w:val="16"/>
    </w:rPr>
  </w:style>
  <w:style w:type="character" w:customStyle="1" w:styleId="CommentTextChar">
    <w:name w:val="Comment Text Char"/>
    <w:basedOn w:val="Absatz-Standardschriftart"/>
    <w:rPr>
      <w:sz w:val="20"/>
      <w:szCs w:val="20"/>
    </w:rPr>
  </w:style>
  <w:style w:type="character" w:customStyle="1" w:styleId="CommentSubjectChar">
    <w:name w:val="Comment Subject Char"/>
    <w:basedOn w:val="CommentTextChar"/>
    <w:rPr>
      <w:b/>
      <w:bCs/>
      <w:sz w:val="20"/>
      <w:szCs w:val="20"/>
    </w:rPr>
  </w:style>
  <w:style w:type="character" w:styleId="Zeilennummer">
    <w:name w:val="line number"/>
    <w:basedOn w:val="Absatz-Standardschriftart"/>
  </w:style>
  <w:style w:type="character" w:customStyle="1" w:styleId="h31">
    <w:name w:val="h31"/>
    <w:basedOn w:val="Absatz-Standardschriftart"/>
    <w:rPr>
      <w:rFonts w:ascii="Arial" w:eastAsia="Arial" w:hAnsi="Arial" w:cs="Arial"/>
    </w:rPr>
  </w:style>
  <w:style w:type="character" w:customStyle="1" w:styleId="BodyTextChar">
    <w:name w:val="Body Text Char"/>
    <w:basedOn w:val="Absatz-Standardschriftart"/>
  </w:style>
  <w:style w:type="character" w:customStyle="1" w:styleId="BodyText2Char">
    <w:name w:val="Body Text 2 Char"/>
    <w:basedOn w:val="Absatz-Standardschriftart"/>
  </w:style>
  <w:style w:type="character" w:customStyle="1" w:styleId="BodyText3Char">
    <w:name w:val="Body Text 3 Char"/>
    <w:basedOn w:val="Absatz-Standardschriftart"/>
    <w:rPr>
      <w:sz w:val="16"/>
      <w:szCs w:val="16"/>
    </w:rPr>
  </w:style>
  <w:style w:type="character" w:customStyle="1" w:styleId="BodyTextFirstIndentChar">
    <w:name w:val="Body Text First Indent Char"/>
    <w:basedOn w:val="BodyTextChar"/>
  </w:style>
  <w:style w:type="character" w:customStyle="1" w:styleId="BodyTextIndentChar">
    <w:name w:val="Body Text Indent Char"/>
    <w:basedOn w:val="Absatz-Standardschriftart"/>
  </w:style>
  <w:style w:type="character" w:customStyle="1" w:styleId="BodyTextFirstIndent2Char">
    <w:name w:val="Body Text First Indent 2 Char"/>
    <w:basedOn w:val="BodyTextIndentChar"/>
  </w:style>
  <w:style w:type="character" w:customStyle="1" w:styleId="BodyTextIndent2Char">
    <w:name w:val="Body Text Indent 2 Char"/>
    <w:basedOn w:val="Absatz-Standardschriftart"/>
  </w:style>
  <w:style w:type="character" w:customStyle="1" w:styleId="BodyTextIndent3Char">
    <w:name w:val="Body Text Indent 3 Char"/>
    <w:basedOn w:val="Absatz-Standardschriftart"/>
    <w:rPr>
      <w:sz w:val="16"/>
      <w:szCs w:val="16"/>
    </w:rPr>
  </w:style>
  <w:style w:type="character" w:customStyle="1" w:styleId="ClosingChar">
    <w:name w:val="Closing Char"/>
    <w:basedOn w:val="Absatz-Standardschriftart"/>
  </w:style>
  <w:style w:type="character" w:customStyle="1" w:styleId="DateChar">
    <w:name w:val="Date Char"/>
    <w:basedOn w:val="Absatz-Standardschriftart"/>
  </w:style>
  <w:style w:type="character" w:customStyle="1" w:styleId="DocumentMapChar">
    <w:name w:val="Document Map Char"/>
    <w:basedOn w:val="Absatz-Standardschriftart"/>
    <w:rPr>
      <w:rFonts w:ascii="Segoe UI" w:eastAsia="Segoe UI" w:hAnsi="Segoe UI" w:cs="Segoe UI"/>
      <w:sz w:val="16"/>
      <w:szCs w:val="16"/>
    </w:rPr>
  </w:style>
  <w:style w:type="character" w:customStyle="1" w:styleId="E-mailSignatureChar">
    <w:name w:val="E-mail Signature Char"/>
    <w:basedOn w:val="Absatz-Standardschriftart"/>
  </w:style>
  <w:style w:type="character" w:customStyle="1" w:styleId="EndnoteTextChar">
    <w:name w:val="Endnote Text Char"/>
    <w:basedOn w:val="Absatz-Standardschriftart"/>
    <w:rPr>
      <w:sz w:val="20"/>
      <w:szCs w:val="20"/>
    </w:rPr>
  </w:style>
  <w:style w:type="character" w:customStyle="1" w:styleId="FootnoteTextChar">
    <w:name w:val="Footnote Text Char"/>
    <w:basedOn w:val="Absatz-Standardschriftart"/>
    <w:rPr>
      <w:sz w:val="20"/>
      <w:szCs w:val="20"/>
    </w:rPr>
  </w:style>
  <w:style w:type="character" w:customStyle="1" w:styleId="Heading1Char">
    <w:name w:val="Heading 1 Char"/>
    <w:basedOn w:val="Absatz-Standardschriftart"/>
    <w:rPr>
      <w:rFonts w:ascii="Cambria" w:eastAsia="MS Gothic" w:hAnsi="Cambria" w:cs="DejaVu Sans"/>
      <w:color w:val="365F91"/>
      <w:sz w:val="32"/>
      <w:szCs w:val="32"/>
    </w:rPr>
  </w:style>
  <w:style w:type="character" w:customStyle="1" w:styleId="Heading2Char">
    <w:name w:val="Heading 2 Char"/>
    <w:basedOn w:val="Absatz-Standardschriftart"/>
    <w:rPr>
      <w:rFonts w:ascii="Cambria" w:eastAsia="MS Gothic" w:hAnsi="Cambria" w:cs="DejaVu Sans"/>
      <w:color w:val="365F91"/>
      <w:sz w:val="26"/>
      <w:szCs w:val="26"/>
    </w:rPr>
  </w:style>
  <w:style w:type="character" w:customStyle="1" w:styleId="Heading3Char">
    <w:name w:val="Heading 3 Char"/>
    <w:basedOn w:val="Absatz-Standardschriftart"/>
    <w:rPr>
      <w:rFonts w:ascii="Cambria" w:eastAsia="MS Gothic" w:hAnsi="Cambria" w:cs="DejaVu Sans"/>
      <w:color w:val="243F60"/>
      <w:sz w:val="24"/>
      <w:szCs w:val="24"/>
    </w:rPr>
  </w:style>
  <w:style w:type="character" w:customStyle="1" w:styleId="Heading4Char">
    <w:name w:val="Heading 4 Char"/>
    <w:basedOn w:val="Absatz-Standardschriftart"/>
    <w:rPr>
      <w:rFonts w:ascii="Cambria" w:eastAsia="MS Gothic" w:hAnsi="Cambria" w:cs="DejaVu Sans"/>
      <w:i/>
      <w:iCs/>
      <w:color w:val="365F91"/>
    </w:rPr>
  </w:style>
  <w:style w:type="character" w:customStyle="1" w:styleId="Heading5Char">
    <w:name w:val="Heading 5 Char"/>
    <w:basedOn w:val="Absatz-Standardschriftart"/>
    <w:rPr>
      <w:rFonts w:ascii="Cambria" w:eastAsia="MS Gothic" w:hAnsi="Cambria" w:cs="DejaVu Sans"/>
      <w:color w:val="365F91"/>
    </w:rPr>
  </w:style>
  <w:style w:type="character" w:customStyle="1" w:styleId="Heading6Char">
    <w:name w:val="Heading 6 Char"/>
    <w:basedOn w:val="Absatz-Standardschriftart"/>
    <w:rPr>
      <w:rFonts w:ascii="Cambria" w:eastAsia="MS Gothic" w:hAnsi="Cambria" w:cs="DejaVu Sans"/>
      <w:color w:val="243F60"/>
    </w:rPr>
  </w:style>
  <w:style w:type="character" w:customStyle="1" w:styleId="Heading7Char">
    <w:name w:val="Heading 7 Char"/>
    <w:basedOn w:val="Absatz-Standardschriftart"/>
    <w:rPr>
      <w:rFonts w:ascii="Cambria" w:eastAsia="MS Gothic" w:hAnsi="Cambria" w:cs="DejaVu Sans"/>
      <w:i/>
      <w:iCs/>
      <w:color w:val="243F60"/>
    </w:rPr>
  </w:style>
  <w:style w:type="character" w:customStyle="1" w:styleId="Heading8Char">
    <w:name w:val="Heading 8 Char"/>
    <w:basedOn w:val="Absatz-Standardschriftart"/>
    <w:rPr>
      <w:rFonts w:ascii="Cambria" w:eastAsia="MS Gothic" w:hAnsi="Cambria" w:cs="DejaVu Sans"/>
      <w:color w:val="272727"/>
      <w:sz w:val="21"/>
      <w:szCs w:val="21"/>
    </w:rPr>
  </w:style>
  <w:style w:type="character" w:customStyle="1" w:styleId="Heading9Char">
    <w:name w:val="Heading 9 Char"/>
    <w:basedOn w:val="Absatz-Standardschriftart"/>
    <w:rPr>
      <w:rFonts w:ascii="Cambria" w:eastAsia="MS Gothic" w:hAnsi="Cambria" w:cs="DejaVu Sans"/>
      <w:i/>
      <w:iCs/>
      <w:color w:val="272727"/>
      <w:sz w:val="21"/>
      <w:szCs w:val="21"/>
    </w:rPr>
  </w:style>
  <w:style w:type="character" w:customStyle="1" w:styleId="HTMLAddressChar">
    <w:name w:val="HTML Address Char"/>
    <w:basedOn w:val="Absatz-Standardschriftart"/>
    <w:rPr>
      <w:i/>
      <w:iCs/>
    </w:rPr>
  </w:style>
  <w:style w:type="character" w:customStyle="1" w:styleId="HTMLPreformattedChar">
    <w:name w:val="HTML Preformatted Char"/>
    <w:basedOn w:val="Absatz-Standardschriftart"/>
    <w:rPr>
      <w:rFonts w:ascii="Consolas" w:eastAsia="Consolas" w:hAnsi="Consolas" w:cs="Consolas"/>
      <w:sz w:val="20"/>
      <w:szCs w:val="20"/>
    </w:rPr>
  </w:style>
  <w:style w:type="character" w:customStyle="1" w:styleId="IntenseQuoteChar">
    <w:name w:val="Intense Quote Char"/>
    <w:basedOn w:val="Absatz-Standardschriftart"/>
    <w:rPr>
      <w:i/>
      <w:iCs/>
      <w:color w:val="4F81BD"/>
    </w:rPr>
  </w:style>
  <w:style w:type="character" w:customStyle="1" w:styleId="MacroTextChar">
    <w:name w:val="Macro Text Char"/>
    <w:basedOn w:val="Absatz-Standardschriftart"/>
    <w:rPr>
      <w:rFonts w:ascii="Consolas" w:eastAsia="Consolas" w:hAnsi="Consolas" w:cs="Consolas"/>
      <w:sz w:val="20"/>
      <w:szCs w:val="20"/>
    </w:rPr>
  </w:style>
  <w:style w:type="character" w:customStyle="1" w:styleId="MessageHeaderChar">
    <w:name w:val="Message Header Char"/>
    <w:basedOn w:val="Absatz-Standardschriftart"/>
    <w:rPr>
      <w:rFonts w:ascii="Cambria" w:eastAsia="MS Gothic" w:hAnsi="Cambria" w:cs="DejaVu Sans"/>
      <w:sz w:val="24"/>
      <w:szCs w:val="24"/>
      <w:shd w:val="clear" w:color="auto" w:fill="CCCCCC"/>
    </w:rPr>
  </w:style>
  <w:style w:type="character" w:customStyle="1" w:styleId="NoteHeadingChar">
    <w:name w:val="Note Heading Char"/>
    <w:basedOn w:val="Absatz-Standardschriftart"/>
  </w:style>
  <w:style w:type="character" w:customStyle="1" w:styleId="PlainTextChar">
    <w:name w:val="Plain Text Char"/>
    <w:basedOn w:val="Absatz-Standardschriftart"/>
    <w:rPr>
      <w:rFonts w:ascii="Consolas" w:eastAsia="Consolas" w:hAnsi="Consolas" w:cs="Consolas"/>
      <w:sz w:val="21"/>
      <w:szCs w:val="21"/>
    </w:rPr>
  </w:style>
  <w:style w:type="character" w:customStyle="1" w:styleId="QuoteChar">
    <w:name w:val="Quote Char"/>
    <w:basedOn w:val="Absatz-Standardschriftart"/>
    <w:rPr>
      <w:i/>
      <w:iCs/>
      <w:color w:val="404040"/>
    </w:rPr>
  </w:style>
  <w:style w:type="character" w:customStyle="1" w:styleId="SalutationChar">
    <w:name w:val="Salutation Char"/>
    <w:basedOn w:val="Absatz-Standardschriftart"/>
  </w:style>
  <w:style w:type="character" w:customStyle="1" w:styleId="SignatureChar">
    <w:name w:val="Signature Char"/>
    <w:basedOn w:val="Absatz-Standardschriftart"/>
  </w:style>
  <w:style w:type="character" w:customStyle="1" w:styleId="SubtitleChar">
    <w:name w:val="Subtitle Char"/>
    <w:basedOn w:val="Absatz-Standardschriftart"/>
    <w:rPr>
      <w:rFonts w:eastAsia="MS Mincho"/>
      <w:color w:val="5A5A5A"/>
      <w:spacing w:val="15"/>
    </w:rPr>
  </w:style>
  <w:style w:type="character" w:customStyle="1" w:styleId="TitleChar">
    <w:name w:val="Title Char"/>
    <w:basedOn w:val="Absatz-Standardschriftart"/>
    <w:rPr>
      <w:rFonts w:ascii="Cambria" w:eastAsia="MS Gothic" w:hAnsi="Cambria" w:cs="DejaVu Sans"/>
      <w:spacing w:val="-10"/>
      <w:sz w:val="56"/>
      <w:szCs w:val="56"/>
    </w:rPr>
  </w:style>
  <w:style w:type="character" w:customStyle="1" w:styleId="Style1Char">
    <w:name w:val="Style1 Char"/>
    <w:basedOn w:val="Absatz-Standardschriftart"/>
    <w:rPr>
      <w:rFonts w:ascii="Times New Roman" w:eastAsia="Times New Roman" w:hAnsi="Times New Roman" w:cs="Times New Roman"/>
      <w:i/>
    </w:rPr>
  </w:style>
  <w:style w:type="character" w:customStyle="1" w:styleId="ListLabel1">
    <w:name w:val="ListLabel 1"/>
    <w:rPr>
      <w:rFonts w:eastAsia="Calibri" w:cs="Times New Roman"/>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stLabel5">
    <w:name w:val="ListLabel 5"/>
    <w:rPr>
      <w:rFonts w:eastAsia="Calibri" w:cs="Times New Roman"/>
    </w:rPr>
  </w:style>
  <w:style w:type="character" w:customStyle="1" w:styleId="ListLabel6">
    <w:name w:val="ListLabel 6"/>
    <w:rPr>
      <w:rFonts w:cs="Courier New"/>
    </w:rPr>
  </w:style>
  <w:style w:type="character" w:customStyle="1" w:styleId="ListLabel7">
    <w:name w:val="ListLabel 7"/>
    <w:rPr>
      <w:rFonts w:cs="Courier New"/>
    </w:rPr>
  </w:style>
  <w:style w:type="character" w:customStyle="1" w:styleId="ListLabel8">
    <w:name w:val="ListLabel 8"/>
    <w:rPr>
      <w:rFonts w:cs="Courier New"/>
    </w:rPr>
  </w:style>
  <w:style w:type="character" w:customStyle="1" w:styleId="ListLabel9">
    <w:name w:val="ListLabel 9"/>
    <w:rPr>
      <w:rFonts w:eastAsia="Calibri" w:cs="Times New Roman"/>
    </w:rPr>
  </w:style>
  <w:style w:type="character" w:customStyle="1" w:styleId="ListLabel10">
    <w:name w:val="ListLabel 10"/>
    <w:rPr>
      <w:rFonts w:cs="Courier New"/>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eastAsia="Calibri" w:cs="Times New Roman"/>
    </w:rPr>
  </w:style>
  <w:style w:type="character" w:customStyle="1" w:styleId="ListLabel14">
    <w:name w:val="ListLabel 14"/>
    <w:rPr>
      <w:rFonts w:cs="Courier New"/>
    </w:rPr>
  </w:style>
  <w:style w:type="character" w:customStyle="1" w:styleId="ListLabel15">
    <w:name w:val="ListLabel 15"/>
    <w:rPr>
      <w:rFonts w:cs="Courier New"/>
    </w:rPr>
  </w:style>
  <w:style w:type="character" w:customStyle="1" w:styleId="ListLabel16">
    <w:name w:val="ListLabel 16"/>
    <w:rPr>
      <w:rFonts w:cs="Courier New"/>
    </w:rPr>
  </w:style>
  <w:style w:type="character" w:customStyle="1" w:styleId="ListLabel17">
    <w:name w:val="ListLabel 17"/>
    <w:rPr>
      <w:rFonts w:cs="Courier New"/>
    </w:rPr>
  </w:style>
  <w:style w:type="character" w:customStyle="1" w:styleId="ListLabel18">
    <w:name w:val="ListLabel 18"/>
    <w:rPr>
      <w:rFonts w:cs="Courier New"/>
    </w:rPr>
  </w:style>
  <w:style w:type="character" w:customStyle="1" w:styleId="ListLabel19">
    <w:name w:val="ListLabel 19"/>
    <w:rPr>
      <w:rFonts w:cs="Courier New"/>
    </w:rPr>
  </w:style>
  <w:style w:type="numbering" w:customStyle="1" w:styleId="NoList1">
    <w:name w:val="No List_1"/>
    <w:basedOn w:val="KeineListe"/>
    <w:pPr>
      <w:numPr>
        <w:numId w:val="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5562</Words>
  <Characters>35041</Characters>
  <Application>Microsoft Office Word</Application>
  <DocSecurity>4</DocSecurity>
  <Lines>292</Lines>
  <Paragraphs>81</Paragraphs>
  <ScaleCrop>false</ScaleCrop>
  <HeadingPairs>
    <vt:vector size="2" baseType="variant">
      <vt:variant>
        <vt:lpstr>Titel</vt:lpstr>
      </vt:variant>
      <vt:variant>
        <vt:i4>1</vt:i4>
      </vt:variant>
    </vt:vector>
  </HeadingPairs>
  <TitlesOfParts>
    <vt:vector size="1" baseType="lpstr">
      <vt:lpstr>_</vt:lpstr>
    </vt:vector>
  </TitlesOfParts>
  <Company>Tampereen yliopisto - University of Tampere</Company>
  <LinksUpToDate>false</LinksUpToDate>
  <CharactersWithSpaces>40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Jaakko Laaksonen</dc:creator>
  <cp:lastModifiedBy>anna.paulini</cp:lastModifiedBy>
  <cp:revision>2</cp:revision>
  <cp:lastPrinted>2018-07-02T08:44:00Z</cp:lastPrinted>
  <dcterms:created xsi:type="dcterms:W3CDTF">2018-07-02T08:45:00Z</dcterms:created>
  <dcterms:modified xsi:type="dcterms:W3CDTF">2018-07-02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Tampereen yliopisto - University of Tampere</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csl.mendeley.com/styles/511083381/nucleic-acids-research</vt:lpwstr>
  </property>
  <property fmtid="{D5CDD505-2E9C-101B-9397-08002B2CF9AE}" pid="8" name="Mendeley Document_1">
    <vt:lpwstr>True</vt:lpwstr>
  </property>
  <property fmtid="{D5CDD505-2E9C-101B-9397-08002B2CF9AE}" pid="9" name="Mendeley Unique User Id_1">
    <vt:lpwstr>94b42ee5-4d87-349f-8163-b5bd21b3dfcd</vt:lpwstr>
  </property>
  <property fmtid="{D5CDD505-2E9C-101B-9397-08002B2CF9AE}" pid="10" name="Mendeley_Bookmark_0RJdZtBJRl_1">
    <vt:lpwstr>ADDIN CSL_CITATION {"citationItems": [{"id": "ITEM-1", "itemData": {"volume": "25", "container-title": "Human molecular genetics", "issue": "24", "title": "Evidence for mitochondrial genetic control of autosomal gene expression", "author": [{"given": "Irf</vt:lpwstr>
  </property>
  <property fmtid="{D5CDD505-2E9C-101B-9397-08002B2CF9AE}" pid="11" name="Mendeley_Bookmark_0RJdZtBJRl_10">
    <vt:lpwstr> 49 Abstract The pathobiochemical pathways determining the wide variability in phenotypic expression of mitochondrial DNA (mtDNA) mutations are not well understood. Most pathogenic mtDNA mu-tations induce a general defect in mitochondrial respiration and </vt:lpwstr>
  </property>
  <property fmtid="{D5CDD505-2E9C-101B-9397-08002B2CF9AE}" pid="12" name="Mendeley_Bookmark_0RJdZtBJRl_11">
    <vt:lpwstr>thereby ATP synthesis. Yet phe-notypic expression of the different mtDNA mutations shows large variations that are difficult to reconcile with ATP depletion as sole pathogenic factor, implying that additional mechanisms contribute to the phenotype. Here w</vt:lpwstr>
  </property>
  <property fmtid="{D5CDD505-2E9C-101B-9397-08002B2CF9AE}" pid="13" name="Mendeley_Bookmark_0RJdZtBJRl_12">
    <vt:lpwstr>e use DNA micro-arrays to identify changes in nuclear gene expression resulting from the presence of the A3243G diabetogenic mutation and from a deple-tion of mtDNA (\u03c1 0 cells). We find that cells respond mildly to these mitochondrial states with bot</vt:lpwstr>
  </property>
  <property fmtid="{D5CDD505-2E9C-101B-9397-08002B2CF9AE}" pid="14" name="Mendeley_Bookmark_0RJdZtBJRl_13">
    <vt:lpwstr>h general and specific changes in nuclear gene expression. This observation indicates that cells can sense the status of mtDNA. A number of genes show divergence in expression in \u03c1", "issue": "1-2", "issued": {"date-parts": [["2005"]]}, "title": "Dis</vt:lpwstr>
  </property>
  <property fmtid="{D5CDD505-2E9C-101B-9397-08002B2CF9AE}" pid="15" name="Mendeley_Bookmark_0RJdZtBJRl_14">
    <vt:lpwstr>tinct nuclear gene expression profiles in cells with mtDNA depletion and homoplasmic A3243G mutation", "container-title": "Mutation Research", "id": "ITEM-2", "page": "43-52", "author": [{"given": "Roshan S Jahangir", "suffix": "", "parse-names": false, "</vt:lpwstr>
  </property>
  <property fmtid="{D5CDD505-2E9C-101B-9397-08002B2CF9AE}" pid="16" name="Mendeley_Bookmark_0RJdZtBJRl_15">
    <vt:lpwstr>non-dropping-particle": "", "family": "Tafrechi", "dropping-particle": ""}, {"given": "J Peter", "suffix": "", "parse-names": false, "non-dropping-particle": "", "family": "Svensson", "dropping-particle": ""}, {"given": "George M C", "suffix": "", "parse-</vt:lpwstr>
  </property>
  <property fmtid="{D5CDD505-2E9C-101B-9397-08002B2CF9AE}" pid="17" name="Mendeley_Bookmark_0RJdZtBJRl_16">
    <vt:lpwstr>names": false, "non-dropping-particle": "", "family": "Janssen", "dropping-particle": ""}, {"given": "Karoly", "suffix": "", "parse-names": false, "non-dropping-particle": "", "family": "Szuhai", "dropping-particle": ""}, {"given": "J Antonie", "suffix": </vt:lpwstr>
  </property>
  <property fmtid="{D5CDD505-2E9C-101B-9397-08002B2CF9AE}" pid="18" name="Mendeley_Bookmark_0RJdZtBJRl_17">
    <vt:lpwstr>"", "parse-names": false, "non-dropping-particle": "", "family": "Maassen", "dropping-particle": ""}, {"given": "Anton K", "suffix": "", "parse-names": false, "non-dropping-particle": "", "family": "Raap", "dropping-particle": ""}], "type": "article-journ</vt:lpwstr>
  </property>
  <property fmtid="{D5CDD505-2E9C-101B-9397-08002B2CF9AE}" pid="19" name="Mendeley_Bookmark_0RJdZtBJRl_18">
    <vt:lpwstr>al"}, "uris": ["http://www.mendeley.com/documents/?uuid=8a1e63cf-8c12-3383-851f-1087df7fef7e"]}], "schema": "https://github.com/citation-style-language/schema/raw/master/csl-citation.json", "mendeley": {"plainTextFormattedCitation": "(7, 12)", "formattedC</vt:lpwstr>
  </property>
  <property fmtid="{D5CDD505-2E9C-101B-9397-08002B2CF9AE}" pid="20" name="Mendeley_Bookmark_0RJdZtBJRl_19">
    <vt:lpwstr>itation": "(7, 12)", "previouslyFormattedCitation": "(7, 12)"}, "properties": {"noteIndex": 0}}</vt:lpwstr>
  </property>
  <property fmtid="{D5CDD505-2E9C-101B-9397-08002B2CF9AE}" pid="21" name="Mendeley_Bookmark_0RJdZtBJRl_2">
    <vt:lpwstr>ahan", "suffix": "", "parse-names": false, "non-dropping-particle": "", "family": "Kassam", "dropping-particle": ""}, {"given": "Tuan", "suffix": "", "parse-names": false, "non-dropping-particle": "", "family": "Qi", "dropping-particle": ""}, {"given": "L</vt:lpwstr>
  </property>
  <property fmtid="{D5CDD505-2E9C-101B-9397-08002B2CF9AE}" pid="22" name="Mendeley_Bookmark_0RJdZtBJRl_3">
    <vt:lpwstr>uke", "suffix": "", "parse-names": false, "non-dropping-particle": "", "family": "Lloyd-Jones", "dropping-particle": ""}, {"given": "Alexander", "suffix": "", "parse-names": false, "non-dropping-particle": "", "family": "Holloway", "dropping-particle": ""</vt:lpwstr>
  </property>
  <property fmtid="{D5CDD505-2E9C-101B-9397-08002B2CF9AE}" pid="23" name="Mendeley_Bookmark_0RJdZtBJRl_4">
    <vt:lpwstr>}, {"given": "Marc Jan", "suffix": "", "parse-names": false, "non-dropping-particle": "", "family": "Bonder", "dropping-particle": ""}, {"given": "Anjali K", "suffix": "", "parse-names": false, "non-dropping-particle": "", "family": "Henders", "dropping-p</vt:lpwstr>
  </property>
  <property fmtid="{D5CDD505-2E9C-101B-9397-08002B2CF9AE}" pid="24" name="Mendeley_Bookmark_0RJdZtBJRl_5">
    <vt:lpwstr>article": ""}, {"given": "Nicholas G", "suffix": "", "parse-names": false, "non-dropping-particle": "", "family": "Martin", "dropping-particle": ""}, {"given": "Joseph E", "suffix": "", "parse-names": false, "non-dropping-particle": "", "family": "Powell"</vt:lpwstr>
  </property>
  <property fmtid="{D5CDD505-2E9C-101B-9397-08002B2CF9AE}" pid="25" name="Mendeley_Bookmark_0RJdZtBJRl_6">
    <vt:lpwstr>, "dropping-particle": ""}, {"given": "Lude", "suffix": "", "parse-names": false, "non-dropping-particle": "", "family": "Franke", "dropping-particle": ""}, {"given": "Grant W", "suffix": "", "parse-names": false, "non-dropping-particle": "", "family": "M</vt:lpwstr>
  </property>
  <property fmtid="{D5CDD505-2E9C-101B-9397-08002B2CF9AE}" pid="26" name="Mendeley_Bookmark_0RJdZtBJRl_7">
    <vt:lpwstr>ontgomery", "dropping-particle": ""}, {"given": "Peter M", "suffix": "", "parse-names": false, "non-dropping-particle": "", "family": "Visscher", "dropping-particle": ""}, {"given": "Allan F", "suffix": "", "parse-names": false, "non-dropping-particle": "</vt:lpwstr>
  </property>
  <property fmtid="{D5CDD505-2E9C-101B-9397-08002B2CF9AE}" pid="27" name="Mendeley_Bookmark_0RJdZtBJRl_8">
    <vt:lpwstr>", "family": "McRae", "dropping-particle": ""}], "id": "ITEM-1", "page": "5332-5338", "publisher": "Oxford Univ Press", "issued": {"date-parts": [["2016"]]}, "type": "article-journal", "DOI": "10.1093/hmg/ddw347"}, "uris": ["http://www.mendeley.com/docume</vt:lpwstr>
  </property>
  <property fmtid="{D5CDD505-2E9C-101B-9397-08002B2CF9AE}" pid="28" name="Mendeley_Bookmark_0RJdZtBJRl_9">
    <vt:lpwstr>nts/?uuid=47bef123-95f9-43ee-85ad-05d935fcedfe"]}, {"id": "ITEM-2", "itemData": {"volume": "578", "abstract": "Published in Mutation Reasearch 2005 Oct 15;578 (1-2): 43-52 48 Distinct nuclear gene expression profiles in cells with mtDNA mutation chapter 4</vt:lpwstr>
  </property>
  <property fmtid="{D5CDD505-2E9C-101B-9397-08002B2CF9AE}" pid="29" name="Mendeley_Bookmark_10Bk8lgZeO_1">
    <vt:lpwstr>ADDIN CSL_CITATION {"citationItems": [{"id": "ITEM-1", "itemData": {"volume": "25", "container-title": "Human molecular genetics", "issue": "24", "title": "Evidence for mitochondrial genetic control of autosomal gene expression", "author": [{"given": "Irf</vt:lpwstr>
  </property>
  <property fmtid="{D5CDD505-2E9C-101B-9397-08002B2CF9AE}" pid="30" name="Mendeley_Bookmark_10Bk8lgZeO_10">
    <vt:lpwstr>7)"}, "properties": {"noteIndex": 0}}</vt:lpwstr>
  </property>
  <property fmtid="{D5CDD505-2E9C-101B-9397-08002B2CF9AE}" pid="31" name="Mendeley_Bookmark_10Bk8lgZeO_2">
    <vt:lpwstr>ahan", "suffix": "", "parse-names": false, "non-dropping-particle": "", "family": "Kassam", "dropping-particle": ""}, {"given": "Tuan", "suffix": "", "parse-names": false, "non-dropping-particle": "", "family": "Qi", "dropping-particle": ""}, {"given": "L</vt:lpwstr>
  </property>
  <property fmtid="{D5CDD505-2E9C-101B-9397-08002B2CF9AE}" pid="32" name="Mendeley_Bookmark_10Bk8lgZeO_3">
    <vt:lpwstr>uke", "suffix": "", "parse-names": false, "non-dropping-particle": "", "family": "Lloyd-Jones", "dropping-particle": ""}, {"given": "Alexander", "suffix": "", "parse-names": false, "non-dropping-particle": "", "family": "Holloway", "dropping-particle": ""</vt:lpwstr>
  </property>
  <property fmtid="{D5CDD505-2E9C-101B-9397-08002B2CF9AE}" pid="33" name="Mendeley_Bookmark_10Bk8lgZeO_4">
    <vt:lpwstr>}, {"given": "Marc Jan", "suffix": "", "parse-names": false, "non-dropping-particle": "", "family": "Bonder", "dropping-particle": ""}, {"given": "Anjali K", "suffix": "", "parse-names": false, "non-dropping-particle": "", "family": "Henders", "dropping-p</vt:lpwstr>
  </property>
  <property fmtid="{D5CDD505-2E9C-101B-9397-08002B2CF9AE}" pid="34" name="Mendeley_Bookmark_10Bk8lgZeO_5">
    <vt:lpwstr>article": ""}, {"given": "Nicholas G", "suffix": "", "parse-names": false, "non-dropping-particle": "", "family": "Martin", "dropping-particle": ""}, {"given": "Joseph E", "suffix": "", "parse-names": false, "non-dropping-particle": "", "family": "Powell"</vt:lpwstr>
  </property>
  <property fmtid="{D5CDD505-2E9C-101B-9397-08002B2CF9AE}" pid="35" name="Mendeley_Bookmark_10Bk8lgZeO_6">
    <vt:lpwstr>, "dropping-particle": ""}, {"given": "Lude", "suffix": "", "parse-names": false, "non-dropping-particle": "", "family": "Franke", "dropping-particle": ""}, {"given": "Grant W", "suffix": "", "parse-names": false, "non-dropping-particle": "", "family": "M</vt:lpwstr>
  </property>
  <property fmtid="{D5CDD505-2E9C-101B-9397-08002B2CF9AE}" pid="36" name="Mendeley_Bookmark_10Bk8lgZeO_7">
    <vt:lpwstr>ontgomery", "dropping-particle": ""}, {"given": "Peter M", "suffix": "", "parse-names": false, "non-dropping-particle": "", "family": "Visscher", "dropping-particle": ""}, {"given": "Allan F", "suffix": "", "parse-names": false, "non-dropping-particle": "</vt:lpwstr>
  </property>
  <property fmtid="{D5CDD505-2E9C-101B-9397-08002B2CF9AE}" pid="37" name="Mendeley_Bookmark_10Bk8lgZeO_8">
    <vt:lpwstr>", "family": "McRae", "dropping-particle": ""}], "id": "ITEM-1", "page": "5332-5338", "publisher": "Oxford Univ Press", "issued": {"date-parts": [["2016"]]}, "type": "article-journal", "DOI": "10.1093/hmg/ddw347"}, "uris": ["http://www.mendeley.com/docume</vt:lpwstr>
  </property>
  <property fmtid="{D5CDD505-2E9C-101B-9397-08002B2CF9AE}" pid="38" name="Mendeley_Bookmark_10Bk8lgZeO_9">
    <vt:lpwstr>nts/?uuid=47bef123-95f9-43ee-85ad-05d935fcedfe"]}], "schema": "https://github.com/citation-style-language/schema/raw/master/csl-citation.json", "mendeley": {"plainTextFormattedCitation": "(7)", "formattedCitation": "(7)", "previouslyFormattedCitation": "(</vt:lpwstr>
  </property>
  <property fmtid="{D5CDD505-2E9C-101B-9397-08002B2CF9AE}" pid="39" name="Mendeley_Bookmark_16gxEOqZTc_1">
    <vt:lpwstr>ADDIN CSL_CITATION {"citationItems": [{"itemData": {"type": "article-journal", "author": [{"given": "", "parse-names": false, "dropping-particle": "", "family": "American Diabetes Association", "non-dropping-particle": "", "suffix": ""}], "page": "S62", "</vt:lpwstr>
  </property>
  <property fmtid="{D5CDD505-2E9C-101B-9397-08002B2CF9AE}" pid="40" name="Mendeley_Bookmark_16gxEOqZTc_2">
    <vt:lpwstr>issued": {"date-parts": [["2010"]]}, "issue": "33 (Suppl 1)", "title": "Diagnosis and Classification of Diabetes Mellitus", "container-title": "Diabetes Care", "DOI": "10.2337/dc10-S062", "id": "ITEM-1"}, "id": "ITEM-1", "uris": ["http://www.mendeley.com/</vt:lpwstr>
  </property>
  <property fmtid="{D5CDD505-2E9C-101B-9397-08002B2CF9AE}" pid="41" name="Mendeley_Bookmark_16gxEOqZTc_3">
    <vt:lpwstr>documents/?uuid=a016ae8b-5598-3810-bd56-24714b6409a5"]}], "properties": {"noteIndex": 0}, "mendeley": {"plainTextFormattedCitation": "(14)", "previouslyFormattedCitation": "(14)", "formattedCitation": "(14)"}, "schema": "https://github.com/citation-style-</vt:lpwstr>
  </property>
  <property fmtid="{D5CDD505-2E9C-101B-9397-08002B2CF9AE}" pid="42" name="Mendeley_Bookmark_16gxEOqZTc_4">
    <vt:lpwstr>language/schema/raw/master/csl-citation.json"}</vt:lpwstr>
  </property>
  <property fmtid="{D5CDD505-2E9C-101B-9397-08002B2CF9AE}" pid="43" name="Mendeley_Bookmark_1eBOLueCVO_1">
    <vt:lpwstr>ADDIN CSL_CITATION {"citationItems": [{"itemData": {"type": "article-journal", "ISSN": "0028-0836", "page": "224", "container-title": "Nature", "DOI": "10.1038/383224a0", "id": "ITEM-1", "publisher-place": "London", "title": "Mitochondria and male disease</vt:lpwstr>
  </property>
  <property fmtid="{D5CDD505-2E9C-101B-9397-08002B2CF9AE}" pid="44" name="Mendeley_Bookmark_1eBOLueCVO_2">
    <vt:lpwstr>", "issued": {"date-parts": [["1996"]]}, "issue": "6597", "author": [{"given": "L D", "parse-names": false, "dropping-particle": "", "family": "Hurst", "non-dropping-particle": "", "suffix": ""}, {"given": "S A", "parse-names": false, "dropping-particle":</vt:lpwstr>
  </property>
  <property fmtid="{D5CDD505-2E9C-101B-9397-08002B2CF9AE}" pid="45" name="Mendeley_Bookmark_1eBOLueCVO_3">
    <vt:lpwstr> "", "family": "Frank", "non-dropping-particle": "", "suffix": ""}], "publisher": "Nature Publishing Group", "volume": "383"}, "id": "ITEM-1", "uris": ["http://www.mendeley.com/documents/?uuid=addce2d4-d654-451e-9d3b-29ec3f0e091d"]}], "properties": {"note</vt:lpwstr>
  </property>
  <property fmtid="{D5CDD505-2E9C-101B-9397-08002B2CF9AE}" pid="46" name="Mendeley_Bookmark_1eBOLueCVO_4">
    <vt:lpwstr>Index": 0}, "mendeley": {"plainTextFormattedCitation": "(4)", "previouslyFormattedCitation": "(4)", "formattedCitation": "(4)"}, "schema": "https://github.com/citation-style-language/schema/raw/master/csl-citation.json"}</vt:lpwstr>
  </property>
  <property fmtid="{D5CDD505-2E9C-101B-9397-08002B2CF9AE}" pid="47" name="Mendeley_Bookmark_1msOvuOvBb_1">
    <vt:lpwstr>ADDIN CSL_CITATION {"citationItems": [{"id": "ITEM-1", "itemData": {"volume": "172", "issue": "1", "title": "The role of selection in the evolution of human mitochondrial genomes", "note": "pmid:16172508", "id": "ITEM-1", "publisher": "Genetics Soc Americ</vt:lpwstr>
  </property>
  <property fmtid="{D5CDD505-2E9C-101B-9397-08002B2CF9AE}" pid="48" name="Mendeley_Bookmark_1msOvuOvBb_10">
    <vt:lpwstr>se, "non-dropping-particle": "", "family": "Cavalli-Sforza", "dropping-particle": ""}, {"given": "Peter J", "suffix": "", "parse-names": false, "non-dropping-particle": "", "family": "Oefner", "dropping-particle": ""}], "type": "article-journal", "DOI": "</vt:lpwstr>
  </property>
  <property fmtid="{D5CDD505-2E9C-101B-9397-08002B2CF9AE}" pid="49" name="Mendeley_Bookmark_1msOvuOvBb_11">
    <vt:lpwstr>10.1534/genetics.105.043901", "container-title": "Genetics", "page": "373-387", "issued": {"date-parts": [["2005"]]}}, "uris": ["http://www.mendeley.com/documents/?uuid=b859cf3b-6797-4baf-a241-775378381ea9"]}, {"id": "ITEM-2", "itemData": {"volume": "144"</vt:lpwstr>
  </property>
  <property fmtid="{D5CDD505-2E9C-101B-9397-08002B2CF9AE}" pid="50" name="Mendeley_Bookmark_1msOvuOvBb_12">
    <vt:lpwstr>, "container-title": "Genetics", "issue": "4", "title": "Classification of European mtDNAs from an analysis of three European populations", "note": "pmid:8978068", "author": [{"given": "Antonio", "suffix": "", "parse-names": false, "non-dropping-particle"</vt:lpwstr>
  </property>
  <property fmtid="{D5CDD505-2E9C-101B-9397-08002B2CF9AE}" pid="51" name="Mendeley_Bookmark_1msOvuOvBb_13">
    <vt:lpwstr>: "", "family": "Torroni", "dropping-particle": ""}, {"given": "Kirsi", "suffix": "", "parse-names": false, "non-dropping-particle": "", "family": "Huoponen", "dropping-particle": ""}, {"given": "Paolo", "suffix": "", "parse-names": false, "non-dropping-p</vt:lpwstr>
  </property>
  <property fmtid="{D5CDD505-2E9C-101B-9397-08002B2CF9AE}" pid="52" name="Mendeley_Bookmark_1msOvuOvBb_14">
    <vt:lpwstr>article": "", "family": "Francalacci", "dropping-particle": ""}, {"given": "Maurizio", "suffix": "", "parse-names": false, "non-dropping-particle": "", "family": "Petrozzi", "dropping-particle": ""}, {"given": "Laura", "suffix": "", "parse-names": false, </vt:lpwstr>
  </property>
  <property fmtid="{D5CDD505-2E9C-101B-9397-08002B2CF9AE}" pid="53" name="Mendeley_Bookmark_1msOvuOvBb_15">
    <vt:lpwstr>"non-dropping-particle": "", "family": "Morelli", "dropping-particle": ""}, {"given": "Rosaria", "suffix": "", "parse-names": false, "non-dropping-particle": "", "family": "Scozzari", "dropping-particle": ""}, {"given": "Domenica", "suffix": "", "parse-na</vt:lpwstr>
  </property>
  <property fmtid="{D5CDD505-2E9C-101B-9397-08002B2CF9AE}" pid="54" name="Mendeley_Bookmark_1msOvuOvBb_16">
    <vt:lpwstr>mes": false, "non-dropping-particle": "", "family": "Obinu", "dropping-particle": ""}, {"given": "Marja-Liisa", "suffix": "", "parse-names": false, "non-dropping-particle": "", "family": "Savontaus", "dropping-particle": ""}, {"given": "Douglas C", "suffi</vt:lpwstr>
  </property>
  <property fmtid="{D5CDD505-2E9C-101B-9397-08002B2CF9AE}" pid="55" name="Mendeley_Bookmark_1msOvuOvBb_17">
    <vt:lpwstr>x": "", "parse-names": false, "non-dropping-particle": "", "family": "Wallace", "dropping-particle": ""}], "id": "ITEM-2", "page": "1835-1850", "publisher": "Genetics Soc America", "issued": {"date-parts": [["1996"]]}, "type": "article-journal"}, "uris": </vt:lpwstr>
  </property>
  <property fmtid="{D5CDD505-2E9C-101B-9397-08002B2CF9AE}" pid="56" name="Mendeley_Bookmark_1msOvuOvBb_18">
    <vt:lpwstr>["http://www.mendeley.com/documents/?uuid=ae5041c7-ddf3-4ce8-8b42-7d4b0ad0bc7e"]}], "schema": "https://github.com/citation-style-language/schema/raw/master/csl-citation.json", "mendeley": {"plainTextFormattedCitation": "(2, 3)", "formattedCitation": "(2, </vt:lpwstr>
  </property>
  <property fmtid="{D5CDD505-2E9C-101B-9397-08002B2CF9AE}" pid="57" name="Mendeley_Bookmark_1msOvuOvBb_19">
    <vt:lpwstr>3)", "previouslyFormattedCitation": "(2, 3)"}, "properties": {"noteIndex": 0}}</vt:lpwstr>
  </property>
  <property fmtid="{D5CDD505-2E9C-101B-9397-08002B2CF9AE}" pid="58" name="Mendeley_Bookmark_1msOvuOvBb_2">
    <vt:lpwstr>a", "author": [{"given": "Toomas", "suffix": "", "parse-names": false, "non-dropping-particle": "", "family": "Kivisild", "dropping-particle": ""}, {"given": "Peidong", "suffix": "", "parse-names": false, "non-dropping-particle": "", "family": "Shen", "dr</vt:lpwstr>
  </property>
  <property fmtid="{D5CDD505-2E9C-101B-9397-08002B2CF9AE}" pid="59" name="Mendeley_Bookmark_1msOvuOvBb_3">
    <vt:lpwstr>opping-particle": ""}, {"given": "Dennis P", "suffix": "", "parse-names": false, "non-dropping-particle": "", "family": "Wall", "dropping-particle": ""}, {"given": "Bao", "suffix": "", "parse-names": false, "non-dropping-particle": "", "family": "Do", "dr</vt:lpwstr>
  </property>
  <property fmtid="{D5CDD505-2E9C-101B-9397-08002B2CF9AE}" pid="60" name="Mendeley_Bookmark_1msOvuOvBb_4">
    <vt:lpwstr>opping-particle": ""}, {"given": "Raphael", "suffix": "", "parse-names": false, "non-dropping-particle": "", "family": "Sung", "dropping-particle": ""}, {"given": "Karen K", "suffix": "", "parse-names": false, "non-dropping-particle": "", "family": "Davis</vt:lpwstr>
  </property>
  <property fmtid="{D5CDD505-2E9C-101B-9397-08002B2CF9AE}" pid="61" name="Mendeley_Bookmark_1msOvuOvBb_5">
    <vt:lpwstr>", "dropping-particle": ""}, {"given": "Giuseppe", "suffix": "", "parse-names": false, "non-dropping-particle": "", "family": "Passarino", "dropping-particle": ""}, {"given": "Peter A", "suffix": "", "parse-names": false, "non-dropping-particle": "", "fam</vt:lpwstr>
  </property>
  <property fmtid="{D5CDD505-2E9C-101B-9397-08002B2CF9AE}" pid="62" name="Mendeley_Bookmark_1msOvuOvBb_6">
    <vt:lpwstr>ily": "Underhill", "dropping-particle": ""}, {"given": "Curt", "suffix": "", "parse-names": false, "non-dropping-particle": "", "family": "Scharfe", "dropping-particle": ""}, {"given": "Antonio", "suffix": "", "parse-names": false, "non-dropping-particle"</vt:lpwstr>
  </property>
  <property fmtid="{D5CDD505-2E9C-101B-9397-08002B2CF9AE}" pid="63" name="Mendeley_Bookmark_1msOvuOvBb_7">
    <vt:lpwstr>: "", "family": "Torroni", "dropping-particle": ""}, {"given": "Rosaria", "suffix": "", "parse-names": false, "non-dropping-particle": "", "family": "Scozzari", "dropping-particle": ""}, {"given": "David", "suffix": "", "parse-names": false, "non-dropping</vt:lpwstr>
  </property>
  <property fmtid="{D5CDD505-2E9C-101B-9397-08002B2CF9AE}" pid="64" name="Mendeley_Bookmark_1msOvuOvBb_8">
    <vt:lpwstr>-particle": "", "family": "Modiano", "dropping-particle": ""}, {"given": "Alferdo", "suffix": "", "parse-names": false, "non-dropping-particle": "", "family": "Coppa", "dropping-particle": ""}, {"given": "Peter", "suffix": "", "parse-names": false, "non-d</vt:lpwstr>
  </property>
  <property fmtid="{D5CDD505-2E9C-101B-9397-08002B2CF9AE}" pid="65" name="Mendeley_Bookmark_1msOvuOvBb_9">
    <vt:lpwstr>ropping-particle": "de", "family": "Knijff", "dropping-particle": ""}, {"given": "Marcus", "suffix": "", "parse-names": false, "non-dropping-particle": "", "family": "Feldman", "dropping-particle": ""}, {"given": "Luca L", "suffix": "", "parse-names": fal</vt:lpwstr>
  </property>
  <property fmtid="{D5CDD505-2E9C-101B-9397-08002B2CF9AE}" pid="66" name="Mendeley_Bookmark_2aTYsozhWP_1">
    <vt:lpwstr>ADDIN CSL_CITATION {"citationItems": [{"itemData": {"type": "article-journal", "author": [{"given": "Richard M", "parse-names": false, "dropping-particle": "", "family": "Andrews", "non-dropping-particle": "", "suffix": ""}, {"given": "Iwona", "parse-name</vt:lpwstr>
  </property>
  <property fmtid="{D5CDD505-2E9C-101B-9397-08002B2CF9AE}" pid="67" name="Mendeley_Bookmark_2aTYsozhWP_2">
    <vt:lpwstr>s": false, "dropping-particle": "", "family": "Kubacka", "non-dropping-particle": "", "suffix": ""}, {"given": "Patrick F", "parse-names": false, "dropping-particle": "", "family": "Chinnery", "non-dropping-particle": "", "suffix": ""}, {"given": "Robert </vt:lpwstr>
  </property>
  <property fmtid="{D5CDD505-2E9C-101B-9397-08002B2CF9AE}" pid="68" name="Mendeley_Bookmark_2aTYsozhWP_3">
    <vt:lpwstr>N", "parse-names": false, "dropping-particle": "", "family": "Lightowlers", "non-dropping-particle": "", "suffix": ""}, {"given": "Douglass M", "parse-names": false, "dropping-particle": "", "family": "Turnbull", "non-dropping-particle": "", "suffix": ""}</vt:lpwstr>
  </property>
  <property fmtid="{D5CDD505-2E9C-101B-9397-08002B2CF9AE}" pid="69" name="Mendeley_Bookmark_2aTYsozhWP_4">
    <vt:lpwstr>, {"given": "Neil", "parse-names": false, "dropping-particle": "", "family": "Howell", "non-dropping-particle": "", "suffix": ""}], "page": "147", "issued": {"date-parts": [["1999"]]}, "issue": "2", "title": "Reanalysis and revision of the Cambridge refer</vt:lpwstr>
  </property>
  <property fmtid="{D5CDD505-2E9C-101B-9397-08002B2CF9AE}" pid="70" name="Mendeley_Bookmark_2aTYsozhWP_5">
    <vt:lpwstr>ence sequence for human mitochondrial DNA", "container-title": "Nature genetics", "DOI": "10.1038/13779", "id": "ITEM-1", "volume": "23", "publisher": "Nature Publishing Group"}, "id": "ITEM-1", "uris": ["http://www.mendeley.com/documents/?uuid=317c738c-5</vt:lpwstr>
  </property>
  <property fmtid="{D5CDD505-2E9C-101B-9397-08002B2CF9AE}" pid="71" name="Mendeley_Bookmark_2aTYsozhWP_6">
    <vt:lpwstr>5d8-479f-88da-d72170ab1479"]}], "properties": {"noteIndex": 0}, "mendeley": {"plainTextFormattedCitation": "(1)", "previouslyFormattedCitation": "(1)", "formattedCitation": "(1)"}, "schema": "https://github.com/citation-style-language/schema/raw/master/cs</vt:lpwstr>
  </property>
  <property fmtid="{D5CDD505-2E9C-101B-9397-08002B2CF9AE}" pid="72" name="Mendeley_Bookmark_2aTYsozhWP_7">
    <vt:lpwstr>l-citation.json"}</vt:lpwstr>
  </property>
  <property fmtid="{D5CDD505-2E9C-101B-9397-08002B2CF9AE}" pid="73" name="Mendeley_Bookmark_34t4HHRiNc_1">
    <vt:lpwstr>ADDIN CSL_CITATION {"citationItems": [{"itemData": {"type": "article-journal", "author": [{"given": "Irfahan", "parse-names": false, "dropping-particle": "", "family": "Kassam", "non-dropping-particle": "", "suffix": ""}, {"given": "Tuan", "parse-names": </vt:lpwstr>
  </property>
  <property fmtid="{D5CDD505-2E9C-101B-9397-08002B2CF9AE}" pid="74" name="Mendeley_Bookmark_34t4HHRiNc_10">
    <vt:lpwstr>: "J Peter", "parse-names": false, "dropping-particle": "", "family": "Svensson", "non-dropping-particle": "", "suffix": ""}, {"given": "George M C", "parse-names": false, "dropping-particle": "", "family": "Janssen", "non-dropping-particle": "", "suffix"</vt:lpwstr>
  </property>
  <property fmtid="{D5CDD505-2E9C-101B-9397-08002B2CF9AE}" pid="75" name="Mendeley_Bookmark_34t4HHRiNc_11">
    <vt:lpwstr>: ""}, {"given": "Karoly", "parse-names": false, "dropping-particle": "", "family": "Szuhai", "non-dropping-particle": "", "suffix": ""}, {"given": "J Antonie", "parse-names": false, "dropping-particle": "", "family": "Maassen", "non-dropping-particle": "</vt:lpwstr>
  </property>
  <property fmtid="{D5CDD505-2E9C-101B-9397-08002B2CF9AE}" pid="76" name="Mendeley_Bookmark_34t4HHRiNc_12">
    <vt:lpwstr>", "suffix": ""}, {"given": "Anton K", "parse-names": false, "dropping-particle": "", "family": "Raap", "non-dropping-particle": "", "suffix": ""}], "page": "43-52", "issue": "1-2", "abstract": "Published in Mutation Reasearch 2005 Oct 15;578 (1-2): 43-52</vt:lpwstr>
  </property>
  <property fmtid="{D5CDD505-2E9C-101B-9397-08002B2CF9AE}" pid="77" name="Mendeley_Bookmark_34t4HHRiNc_13">
    <vt:lpwstr> 48 Distinct nuclear gene expression profiles in cells with mtDNA mutation chapter 4 49 Abstract The pathobiochemical pathways determining the wide variability in phenotypic expression of mitochondrial DNA (mtDNA) mutations are not well understood. Most p</vt:lpwstr>
  </property>
  <property fmtid="{D5CDD505-2E9C-101B-9397-08002B2CF9AE}" pid="78" name="Mendeley_Bookmark_34t4HHRiNc_14">
    <vt:lpwstr>athogenic mtDNA mu-tations induce a general defect in mitochondrial respiration and thereby ATP synthesis. Yet phe-notypic expression of the different mtDNA mutations shows large variations that are difficult to reconcile with ATP depletion as sole pathog</vt:lpwstr>
  </property>
  <property fmtid="{D5CDD505-2E9C-101B-9397-08002B2CF9AE}" pid="79" name="Mendeley_Bookmark_34t4HHRiNc_15">
    <vt:lpwstr>enic factor, implying that additional mechanisms contribute to the phenotype. Here we use DNA micro-arrays to identify changes in nuclear gene expression resulting from the presence of the A3243G diabetogenic mutation and from a deple-tion of mtDNA (\u03c</vt:lpwstr>
  </property>
  <property fmtid="{D5CDD505-2E9C-101B-9397-08002B2CF9AE}" pid="80" name="Mendeley_Bookmark_34t4HHRiNc_16">
    <vt:lpwstr>1 0 cells). We find that cells respond mildly to these mitochondrial states with both general and specific changes in nuclear gene expression. This observation indicates that cells can sense the status of mtDNA. A number of genes show divergence in expres</vt:lpwstr>
  </property>
  <property fmtid="{D5CDD505-2E9C-101B-9397-08002B2CF9AE}" pid="81" name="Mendeley_Bookmark_34t4HHRiNc_17">
    <vt:lpwstr>sion in \u03c1", "title": "Distinct nuclear gene expression profiles in cells with mtDNA depletion and homoplasmic A3243G mutation", "container-title": "Mutation Research", "issued": {"date-parts": [["2005"]]}, "id": "ITEM-2", "volume": "578"}, "id": "ITE</vt:lpwstr>
  </property>
  <property fmtid="{D5CDD505-2E9C-101B-9397-08002B2CF9AE}" pid="82" name="Mendeley_Bookmark_34t4HHRiNc_18">
    <vt:lpwstr>M-2", "uris": ["http://www.mendeley.com/documents/?uuid=8a1e63cf-8c12-3383-851f-1087df7fef7e"]}], "properties": {"noteIndex": 0}, "mendeley": {"plainTextFormattedCitation": "(7, 12)", "previouslyFormattedCitation": "(7, 12)", "formattedCitation": "(7, 12)</vt:lpwstr>
  </property>
  <property fmtid="{D5CDD505-2E9C-101B-9397-08002B2CF9AE}" pid="83" name="Mendeley_Bookmark_34t4HHRiNc_19">
    <vt:lpwstr>"}, "schema": "https://github.com/citation-style-language/schema/raw/master/csl-citation.json"}</vt:lpwstr>
  </property>
  <property fmtid="{D5CDD505-2E9C-101B-9397-08002B2CF9AE}" pid="84" name="Mendeley_Bookmark_34t4HHRiNc_2">
    <vt:lpwstr>false, "dropping-particle": "", "family": "Qi", "non-dropping-particle": "", "suffix": ""}, {"given": "Luke", "parse-names": false, "dropping-particle": "", "family": "Lloyd-Jones", "non-dropping-particle": "", "suffix": ""}, {"given": "Alexander", "parse</vt:lpwstr>
  </property>
  <property fmtid="{D5CDD505-2E9C-101B-9397-08002B2CF9AE}" pid="85" name="Mendeley_Bookmark_34t4HHRiNc_3">
    <vt:lpwstr>-names": false, "dropping-particle": "", "family": "Holloway", "non-dropping-particle": "", "suffix": ""}, {"given": "Marc Jan", "parse-names": false, "dropping-particle": "", "family": "Bonder", "non-dropping-particle": "", "suffix": ""}, {"given": "Anja</vt:lpwstr>
  </property>
  <property fmtid="{D5CDD505-2E9C-101B-9397-08002B2CF9AE}" pid="86" name="Mendeley_Bookmark_34t4HHRiNc_4">
    <vt:lpwstr>li K", "parse-names": false, "dropping-particle": "", "family": "Henders", "non-dropping-particle": "", "suffix": ""}, {"given": "Nicholas G", "parse-names": false, "dropping-particle": "", "family": "Martin", "non-dropping-particle": "", "suffix": ""}, {</vt:lpwstr>
  </property>
  <property fmtid="{D5CDD505-2E9C-101B-9397-08002B2CF9AE}" pid="87" name="Mendeley_Bookmark_34t4HHRiNc_5">
    <vt:lpwstr>"given": "Joseph E", "parse-names": false, "dropping-particle": "", "family": "Powell", "non-dropping-particle": "", "suffix": ""}, {"given": "Lude", "parse-names": false, "dropping-particle": "", "family": "Franke", "non-dropping-particle": "", "suffix":</vt:lpwstr>
  </property>
  <property fmtid="{D5CDD505-2E9C-101B-9397-08002B2CF9AE}" pid="88" name="Mendeley_Bookmark_34t4HHRiNc_6">
    <vt:lpwstr> ""}, {"given": "Grant W", "parse-names": false, "dropping-particle": "", "family": "Montgomery", "non-dropping-particle": "", "suffix": ""}, {"given": "Peter M", "parse-names": false, "dropping-particle": "", "family": "Visscher", "non-dropping-particle"</vt:lpwstr>
  </property>
  <property fmtid="{D5CDD505-2E9C-101B-9397-08002B2CF9AE}" pid="89" name="Mendeley_Bookmark_34t4HHRiNc_7">
    <vt:lpwstr>: "", "suffix": ""}, {"given": "Allan F", "parse-names": false, "dropping-particle": "", "family": "McRae", "non-dropping-particle": "", "suffix": ""}], "page": "5332-5338", "issued": {"date-parts": [["2016"]]}, "issue": "24", "title": "Evidence for mitoc</vt:lpwstr>
  </property>
  <property fmtid="{D5CDD505-2E9C-101B-9397-08002B2CF9AE}" pid="90" name="Mendeley_Bookmark_34t4HHRiNc_8">
    <vt:lpwstr>hondrial genetic control of autosomal gene expression", "container-title": "Human molecular genetics", "DOI": "10.1093/hmg/ddw347", "id": "ITEM-1", "volume": "25", "publisher": "Oxford Univ Press"}, "id": "ITEM-1", "uris": ["http://www.mendeley.com/docume</vt:lpwstr>
  </property>
  <property fmtid="{D5CDD505-2E9C-101B-9397-08002B2CF9AE}" pid="91" name="Mendeley_Bookmark_34t4HHRiNc_9">
    <vt:lpwstr>nts/?uuid=47bef123-95f9-43ee-85ad-05d935fcedfe"]}, {"itemData": {"type": "article-journal", "author": [{"given": "Roshan S Jahangir", "parse-names": false, "dropping-particle": "", "family": "Tafrechi", "non-dropping-particle": "", "suffix": ""}, {"given"</vt:lpwstr>
  </property>
  <property fmtid="{D5CDD505-2E9C-101B-9397-08002B2CF9AE}" pid="92" name="Mendeley_Bookmark_3FnvrEuNyS_1">
    <vt:lpwstr>ADDIN CSL_CITATION {"citationItems": [{"itemData": {"type": "article-journal", "author": [{"given": "Kirsi H", "parse-names": false, "dropping-particle": "", "family": "Pietil\u00e4inen", "non-dropping-particle": "", "suffix": ""}, {"given": "Jussi", "par</vt:lpwstr>
  </property>
  <property fmtid="{D5CDD505-2E9C-101B-9397-08002B2CF9AE}" pid="93" name="Mendeley_Bookmark_3FnvrEuNyS_10">
    <vt:lpwstr> 0}, "mendeley": {"plainTextFormattedCitation": "(18)", "previouslyFormattedCitation": "(18)", "formattedCitation": "(18)"}, "schema": "https://github.com/citation-style-language/schema/raw/master/csl-citation.json"}</vt:lpwstr>
  </property>
  <property fmtid="{D5CDD505-2E9C-101B-9397-08002B2CF9AE}" pid="94" name="Mendeley_Bookmark_3FnvrEuNyS_2">
    <vt:lpwstr>se-names": false, "dropping-particle": "", "family": "Naukkarinen", "non-dropping-particle": "", "suffix": ""}, {"given": "Aila", "parse-names": false, "dropping-particle": "", "family": "Rissanen", "non-dropping-particle": "", "suffix": ""}, {"given": "J</vt:lpwstr>
  </property>
  <property fmtid="{D5CDD505-2E9C-101B-9397-08002B2CF9AE}" pid="95" name="Mendeley_Bookmark_3FnvrEuNyS_3">
    <vt:lpwstr>uha", "parse-names": false, "dropping-particle": "", "family": "Saharinen", "non-dropping-particle": "", "suffix": ""}, {"given": "Pekka", "parse-names": false, "dropping-particle": "", "family": "Ellonen", "non-dropping-particle": "", "suffix": ""}, {"gi</vt:lpwstr>
  </property>
  <property fmtid="{D5CDD505-2E9C-101B-9397-08002B2CF9AE}" pid="96" name="Mendeley_Bookmark_3FnvrEuNyS_4">
    <vt:lpwstr>ven": "Heli", "parse-names": false, "dropping-particle": "", "family": "Kernen", "non-dropping-particle": "", "suffix": ""}, {"given": "Anu", "parse-names": false, "dropping-particle": "", "family": "Suomalainen", "non-dropping-particle": "", "suffix": ""</vt:lpwstr>
  </property>
  <property fmtid="{D5CDD505-2E9C-101B-9397-08002B2CF9AE}" pid="97" name="Mendeley_Bookmark_3FnvrEuNyS_5">
    <vt:lpwstr>}, {"given": "Alexandra", "parse-names": false, "dropping-particle": "", "family": "G\u00f6tz", "non-dropping-particle": "", "suffix": ""}, {"given": "Tapani", "parse-names": false, "dropping-particle": "", "family": "Suortti", "non-dropping-particle": ""</vt:lpwstr>
  </property>
  <property fmtid="{D5CDD505-2E9C-101B-9397-08002B2CF9AE}" pid="98" name="Mendeley_Bookmark_3FnvrEuNyS_6">
    <vt:lpwstr>, "suffix": ""}, {"given": "Hannele", "parse-names": false, "dropping-particle": "", "family": "Yki-J\u00e4rvinen", "non-dropping-particle": "", "suffix": ""}, {"given": "Matej", "parse-names": false, "dropping-particle": "", "family": "Oresic", "non-drop</vt:lpwstr>
  </property>
  <property fmtid="{D5CDD505-2E9C-101B-9397-08002B2CF9AE}" pid="99" name="Mendeley_Bookmark_3FnvrEuNyS_7">
    <vt:lpwstr>ping-particle": "", "suffix": ""}, {"given": "Jaakko", "parse-names": false, "dropping-particle": "", "family": "Kaprio", "non-dropping-particle": "", "suffix": ""}, {"given": "Leena", "parse-names": false, "dropping-particle": "", "family": "Peltonen", "</vt:lpwstr>
  </property>
  <property fmtid="{D5CDD505-2E9C-101B-9397-08002B2CF9AE}" pid="100" name="Mendeley_Bookmark_3FnvrEuNyS_8">
    <vt:lpwstr>non-dropping-particle": "", "suffix": ""}], "page": "e51", "issued": {"date-parts": [["2008"]]}, "issue": "3", "title": "Global transcript profiles of fat in monozygotic twins discordant for BMI: pathways behind acquired obesity", "container-title": "PLoS</vt:lpwstr>
  </property>
  <property fmtid="{D5CDD505-2E9C-101B-9397-08002B2CF9AE}" pid="101" name="Mendeley_Bookmark_3FnvrEuNyS_9">
    <vt:lpwstr> Med", "DOI": "10.1371/journal.pmed.0050051", "id": "ITEM-1", "volume": "5", "publisher": "Public Library of Science"}, "id": "ITEM-1", "uris": ["http://www.mendeley.com/documents/?uuid=a7cafb38-1149-4337-aaab-75cfb7a939d4"]}], "properties": {"noteIndex":</vt:lpwstr>
  </property>
  <property fmtid="{D5CDD505-2E9C-101B-9397-08002B2CF9AE}" pid="102" name="Mendeley_Bookmark_3N7kOzVhTy_1">
    <vt:lpwstr>ADDIN CSL_CITATION {"citationItems": [{"itemData": {"type": "article-journal", "author": [{"given": "Alessandro", "parse-names": false, "dropping-particle": "", "family": "Biffi", "non-dropping-particle": "", "suffix": ""}, {"given": "Christopher D", "par</vt:lpwstr>
  </property>
  <property fmtid="{D5CDD505-2E9C-101B-9397-08002B2CF9AE}" pid="103" name="Mendeley_Bookmark_3N7kOzVhTy_10">
    <vt:lpwstr>: "Saxena", "non-dropping-particle": "", "suffix": ""}, {"given": "Jonathan", "parse-names": false, "dropping-particle": "", "family": "Rosand", "non-dropping-particle": "", "suffix": ""}], "page": "904-917", "issued": {"date-parts": [["2010"]]}, "issue":</vt:lpwstr>
  </property>
  <property fmtid="{D5CDD505-2E9C-101B-9397-08002B2CF9AE}" pid="104" name="Mendeley_Bookmark_3N7kOzVhTy_11">
    <vt:lpwstr> "6", "title": "Principal-component analysis for assessment of population stratification in mitochondrial medical genetics", "container-title": "The American Journal of Human Genetics", "DOI": "10.1016/j.ajhg.2010.05.005", "id": "ITEM-1", "volume": "86", </vt:lpwstr>
  </property>
  <property fmtid="{D5CDD505-2E9C-101B-9397-08002B2CF9AE}" pid="105" name="Mendeley_Bookmark_3N7kOzVhTy_12">
    <vt:lpwstr>"publisher": "Elsevier"}, "id": "ITEM-1", "uris": ["http://www.mendeley.com/documents/?uuid=d557485b-abc6-4070-b0a2-a85fb98080f1"]}], "properties": {"noteIndex": 0}, "mendeley": {"plainTextFormattedCitation": "(23)", "previouslyFormattedCitation": "(23)",</vt:lpwstr>
  </property>
  <property fmtid="{D5CDD505-2E9C-101B-9397-08002B2CF9AE}" pid="106" name="Mendeley_Bookmark_3N7kOzVhTy_13">
    <vt:lpwstr> "formattedCitation": "(23)"}, "schema": "https://github.com/citation-style-language/schema/raw/master/csl-citation.json"}</vt:lpwstr>
  </property>
  <property fmtid="{D5CDD505-2E9C-101B-9397-08002B2CF9AE}" pid="107" name="Mendeley_Bookmark_3N7kOzVhTy_2">
    <vt:lpwstr>se-names": false, "dropping-particle": "", "family": "Anderson", "non-dropping-particle": "", "suffix": ""}, {"given": "Michael A", "parse-names": false, "dropping-particle": "", "family": "Nalls", "non-dropping-particle": "", "suffix": ""}, {"given": "Ro</vt:lpwstr>
  </property>
  <property fmtid="{D5CDD505-2E9C-101B-9397-08002B2CF9AE}" pid="108" name="Mendeley_Bookmark_3N7kOzVhTy_3">
    <vt:lpwstr>sanna", "parse-names": false, "dropping-particle": "", "family": "Rahman", "non-dropping-particle": "", "suffix": ""}, {"given": "Akshata", "parse-names": false, "dropping-particle": "", "family": "Sonni", "non-dropping-particle": "", "suffix": ""}, {"giv</vt:lpwstr>
  </property>
  <property fmtid="{D5CDD505-2E9C-101B-9397-08002B2CF9AE}" pid="109" name="Mendeley_Bookmark_3N7kOzVhTy_4">
    <vt:lpwstr>en": "Lynelle", "parse-names": false, "dropping-particle": "", "family": "Cortellini", "non-dropping-particle": "", "suffix": ""}, {"given": "Natalia S", "parse-names": false, "dropping-particle": "", "family": "Rost", "non-dropping-particle": "", "suffix</vt:lpwstr>
  </property>
  <property fmtid="{D5CDD505-2E9C-101B-9397-08002B2CF9AE}" pid="110" name="Mendeley_Bookmark_3N7kOzVhTy_5">
    <vt:lpwstr>": ""}, {"given": "Mar", "parse-names": false, "dropping-particle": "", "family": "Matarin", "non-dropping-particle": "", "suffix": ""}, {"given": "Dena G", "parse-names": false, "dropping-particle": "", "family": "Hernandez", "non-dropping-particle": "",</vt:lpwstr>
  </property>
  <property fmtid="{D5CDD505-2E9C-101B-9397-08002B2CF9AE}" pid="111" name="Mendeley_Bookmark_3N7kOzVhTy_6">
    <vt:lpwstr> "suffix": ""}, {"given": "Anna", "parse-names": false, "dropping-particle": "", "family": "Plourde", "non-dropping-particle": "", "suffix": ""}, {"given": "Paul I W", "parse-names": false, "dropping-particle": "", "family": "Bakker", "non-dropping-partic</vt:lpwstr>
  </property>
  <property fmtid="{D5CDD505-2E9C-101B-9397-08002B2CF9AE}" pid="112" name="Mendeley_Bookmark_3N7kOzVhTy_7">
    <vt:lpwstr>le": "de", "suffix": ""}, {"given": "Owen A", "parse-names": false, "dropping-particle": "", "family": "Ross", "non-dropping-particle": "", "suffix": ""}, {"given": "Steven M", "parse-names": false, "dropping-particle": "", "family": "Greenberg", "non-dro</vt:lpwstr>
  </property>
  <property fmtid="{D5CDD505-2E9C-101B-9397-08002B2CF9AE}" pid="113" name="Mendeley_Bookmark_3N7kOzVhTy_8">
    <vt:lpwstr>pping-particle": "", "suffix": ""}, {"given": "Karen L", "parse-names": false, "dropping-particle": "", "family": "Furie", "non-dropping-particle": "", "suffix": ""}, {"given": "James F", "parse-names": false, "dropping-particle": "", "family": "Meschia",</vt:lpwstr>
  </property>
  <property fmtid="{D5CDD505-2E9C-101B-9397-08002B2CF9AE}" pid="114" name="Mendeley_Bookmark_3N7kOzVhTy_9">
    <vt:lpwstr> "non-dropping-particle": "", "suffix": ""}, {"given": "Andrew B", "parse-names": false, "dropping-particle": "", "family": "Singleton", "non-dropping-particle": "", "suffix": ""}, {"given": "Richa", "parse-names": false, "dropping-particle": "", "family"</vt:lpwstr>
  </property>
  <property fmtid="{D5CDD505-2E9C-101B-9397-08002B2CF9AE}" pid="115" name="Mendeley_Bookmark_3TTkSJgyc0_1">
    <vt:lpwstr>ADDIN CSL_CITATION {"citationItems": [{"itemData": {"type": "article-journal", "author": [{"given": "", "parse-names": false, "dropping-particle": "", "family": "American Diabetes Association", "non-dropping-particle": "", "suffix": ""}], "page": "S62", "</vt:lpwstr>
  </property>
  <property fmtid="{D5CDD505-2E9C-101B-9397-08002B2CF9AE}" pid="116" name="Mendeley_Bookmark_3TTkSJgyc0_2">
    <vt:lpwstr>issued": {"date-parts": [["2010"]]}, "issue": "33 (Suppl 1)", "title": "Diagnosis and Classification of Diabetes Mellitus", "container-title": "Diabetes Care", "DOI": "10.2337/dc10-S062", "id": "ITEM-1"}, "id": "ITEM-1", "uris": ["http://www.mendeley.com/</vt:lpwstr>
  </property>
  <property fmtid="{D5CDD505-2E9C-101B-9397-08002B2CF9AE}" pid="117" name="Mendeley_Bookmark_3TTkSJgyc0_3">
    <vt:lpwstr>documents/?uuid=a016ae8b-5598-3810-bd56-24714b6409a5"]}], "properties": {"noteIndex": 0}, "mendeley": {"plainTextFormattedCitation": "(14)", "previouslyFormattedCitation": "(14)", "formattedCitation": "(14)"}, "schema": "https://github.com/citation-style-</vt:lpwstr>
  </property>
  <property fmtid="{D5CDD505-2E9C-101B-9397-08002B2CF9AE}" pid="118" name="Mendeley_Bookmark_3TTkSJgyc0_4">
    <vt:lpwstr>language/schema/raw/master/csl-citation.json"}</vt:lpwstr>
  </property>
  <property fmtid="{D5CDD505-2E9C-101B-9397-08002B2CF9AE}" pid="119" name="Mendeley_Bookmark_3VzJ48KcWj_1">
    <vt:lpwstr>ADDIN CSL_CITATION {"citationItems": [{"id": "ITEM-1", "itemData": {"volume": "67", "abstract": "At the Definition of Human Blood Mono-cytes conference held in Munich, Germany in October 1999, experts met to discuss data on the characterization of monocyt</vt:lpwstr>
  </property>
  <property fmtid="{D5CDD505-2E9C-101B-9397-08002B2CF9AE}" pid="120" name="Mendeley_Bookmark_3VzJ48KcWj_2">
    <vt:lpwstr>es in health and dis-ease. Emphasis was on how to best define these cells, on which subpopulations can be identified, and on how the monocytes can best be distinguished from other cells such as natural killer cells, granulo-cytes, and dendritic cell precu</vt:lpwstr>
  </property>
  <property fmtid="{D5CDD505-2E9C-101B-9397-08002B2CF9AE}" pid="121" name="Mendeley_Bookmark_3VzJ48KcWj_3">
    <vt:lpwstr>rsors. J. Leukoc. Biol. 67: 603\u2013606; 2000.", "issued": {"date-parts": [["2000"]]}, "title": "Definition of human blood monocytes", "container-title": "Journal of Leukocyte Biology", "id": "ITEM-1", "page": "603-606", "author": [{"given": "H W L", "su</vt:lpwstr>
  </property>
  <property fmtid="{D5CDD505-2E9C-101B-9397-08002B2CF9AE}" pid="122" name="Mendeley_Bookmark_3VzJ48KcWj_4">
    <vt:lpwstr>ffix": "", "parse-names": false, "non-dropping-particle": "", "family": "Ziegler-Heitbrock", "dropping-particle": ""}], "type": "article-journal", "DOI": "10.1002/jlb.67.5.603"}, "uris": ["http://www.mendeley.com/documents/?uuid=b33a987f-6b4f-300f-b82c-3d</vt:lpwstr>
  </property>
  <property fmtid="{D5CDD505-2E9C-101B-9397-08002B2CF9AE}" pid="123" name="Mendeley_Bookmark_3VzJ48KcWj_5">
    <vt:lpwstr>9f3bdb5097"]}], "schema": "https://github.com/citation-style-language/schema/raw/master/csl-citation.json", "mendeley": {"plainTextFormattedCitation": "(34)", "formattedCitation": "(34)", "previouslyFormattedCitation": "(34)"}, "properties": {"noteIndex":</vt:lpwstr>
  </property>
  <property fmtid="{D5CDD505-2E9C-101B-9397-08002B2CF9AE}" pid="124" name="Mendeley_Bookmark_3VzJ48KcWj_6">
    <vt:lpwstr> 0}}</vt:lpwstr>
  </property>
  <property fmtid="{D5CDD505-2E9C-101B-9397-08002B2CF9AE}" pid="125" name="Mendeley_Bookmark_4DmhLObeGn_1">
    <vt:lpwstr>ADDIN CSL_CITATION {"citationItems": [{"itemData": {"type": "article-journal", "author": [{"given": "Irfahan", "parse-names": false, "dropping-particle": "", "family": "Kassam", "non-dropping-particle": "", "suffix": ""}, {"given": "Tuan", "parse-names": </vt:lpwstr>
  </property>
  <property fmtid="{D5CDD505-2E9C-101B-9397-08002B2CF9AE}" pid="126" name="Mendeley_Bookmark_4DmhLObeGn_10">
    <vt:lpwstr>schema/raw/master/csl-citation.json"}</vt:lpwstr>
  </property>
  <property fmtid="{D5CDD505-2E9C-101B-9397-08002B2CF9AE}" pid="127" name="Mendeley_Bookmark_4DmhLObeGn_2">
    <vt:lpwstr>false, "dropping-particle": "", "family": "Qi", "non-dropping-particle": "", "suffix": ""}, {"given": "Luke", "parse-names": false, "dropping-particle": "", "family": "Lloyd-Jones", "non-dropping-particle": "", "suffix": ""}, {"given": "Alexander", "parse</vt:lpwstr>
  </property>
  <property fmtid="{D5CDD505-2E9C-101B-9397-08002B2CF9AE}" pid="128" name="Mendeley_Bookmark_4DmhLObeGn_3">
    <vt:lpwstr>-names": false, "dropping-particle": "", "family": "Holloway", "non-dropping-particle": "", "suffix": ""}, {"given": "Marc Jan", "parse-names": false, "dropping-particle": "", "family": "Bonder", "non-dropping-particle": "", "suffix": ""}, {"given": "Anja</vt:lpwstr>
  </property>
  <property fmtid="{D5CDD505-2E9C-101B-9397-08002B2CF9AE}" pid="129" name="Mendeley_Bookmark_4DmhLObeGn_4">
    <vt:lpwstr>li K", "parse-names": false, "dropping-particle": "", "family": "Henders", "non-dropping-particle": "", "suffix": ""}, {"given": "Nicholas G", "parse-names": false, "dropping-particle": "", "family": "Martin", "non-dropping-particle": "", "suffix": ""}, {</vt:lpwstr>
  </property>
  <property fmtid="{D5CDD505-2E9C-101B-9397-08002B2CF9AE}" pid="130" name="Mendeley_Bookmark_4DmhLObeGn_5">
    <vt:lpwstr>"given": "Joseph E", "parse-names": false, "dropping-particle": "", "family": "Powell", "non-dropping-particle": "", "suffix": ""}, {"given": "Lude", "parse-names": false, "dropping-particle": "", "family": "Franke", "non-dropping-particle": "", "suffix":</vt:lpwstr>
  </property>
  <property fmtid="{D5CDD505-2E9C-101B-9397-08002B2CF9AE}" pid="131" name="Mendeley_Bookmark_4DmhLObeGn_6">
    <vt:lpwstr> ""}, {"given": "Grant W", "parse-names": false, "dropping-particle": "", "family": "Montgomery", "non-dropping-particle": "", "suffix": ""}, {"given": "Peter M", "parse-names": false, "dropping-particle": "", "family": "Visscher", "non-dropping-particle"</vt:lpwstr>
  </property>
  <property fmtid="{D5CDD505-2E9C-101B-9397-08002B2CF9AE}" pid="132" name="Mendeley_Bookmark_4DmhLObeGn_7">
    <vt:lpwstr>: "", "suffix": ""}, {"given": "Allan F", "parse-names": false, "dropping-particle": "", "family": "McRae", "non-dropping-particle": "", "suffix": ""}], "page": "5332-5338", "issued": {"date-parts": [["2016"]]}, "issue": "24", "title": "Evidence for mitoc</vt:lpwstr>
  </property>
  <property fmtid="{D5CDD505-2E9C-101B-9397-08002B2CF9AE}" pid="133" name="Mendeley_Bookmark_4DmhLObeGn_8">
    <vt:lpwstr>hondrial genetic control of autosomal gene expression", "container-title": "Human molecular genetics", "DOI": "10.1093/hmg/ddw347", "id": "ITEM-1", "volume": "25", "publisher": "Oxford Univ Press"}, "id": "ITEM-1", "uris": ["http://www.mendeley.com/docume</vt:lpwstr>
  </property>
  <property fmtid="{D5CDD505-2E9C-101B-9397-08002B2CF9AE}" pid="134" name="Mendeley_Bookmark_4DmhLObeGn_9">
    <vt:lpwstr>nts/?uuid=47bef123-95f9-43ee-85ad-05d935fcedfe"]}], "properties": {"noteIndex": 0}, "mendeley": {"plainTextFormattedCitation": "(7)", "previouslyFormattedCitation": "(7)", "formattedCitation": "(7)"}, "schema": "https://github.com/citation-style-language/</vt:lpwstr>
  </property>
  <property fmtid="{D5CDD505-2E9C-101B-9397-08002B2CF9AE}" pid="135" name="Mendeley_Bookmark_4JSx3aMTNa_1">
    <vt:lpwstr>ADDIN CSL_CITATION {"citationItems": [{"itemData": {"type": "article-journal", "publisher": "AACR", "author": [{"given": "Ren-Kui", "parse-names": false, "dropping-particle": "", "family": "Bai", "non-dropping-particle": "", "suffix": ""}, {"given": "Suza</vt:lpwstr>
  </property>
  <property fmtid="{D5CDD505-2E9C-101B-9397-08002B2CF9AE}" pid="136" name="Mendeley_Bookmark_4JSx3aMTNa_2">
    <vt:lpwstr>nne M", "parse-names": false, "dropping-particle": "", "family": "Leal", "non-dropping-particle": "", "suffix": ""}, {"given": "Daniel", "parse-names": false, "dropping-particle": "", "family": "Covarrubias", "non-dropping-particle": "", "suffix": ""}, {"</vt:lpwstr>
  </property>
  <property fmtid="{D5CDD505-2E9C-101B-9397-08002B2CF9AE}" pid="137" name="Mendeley_Bookmark_4JSx3aMTNa_3">
    <vt:lpwstr>given": "Aiyi", "parse-names": false, "dropping-particle": "", "family": "Liu", "non-dropping-particle": "", "suffix": ""}, {"given": "Lee-Jun C", "parse-names": false, "dropping-particle": "", "family": "Wong", "non-dropping-particle": "", "suffix": ""}]</vt:lpwstr>
  </property>
  <property fmtid="{D5CDD505-2E9C-101B-9397-08002B2CF9AE}" pid="138" name="Mendeley_Bookmark_4JSx3aMTNa_4">
    <vt:lpwstr>, "note": "pmid:17510395", "issued": {"date-parts": [["2007"]]}, "issue": "10", "title": "Mitochondrial genetic background modifies breast cancer risk", "container-title": "Cancer research", "id": "ITEM-1", "volume": "67", "page": "4687-4694"}, "id": "ITE</vt:lpwstr>
  </property>
  <property fmtid="{D5CDD505-2E9C-101B-9397-08002B2CF9AE}" pid="139" name="Mendeley_Bookmark_4JSx3aMTNa_5">
    <vt:lpwstr>M-1", "uris": ["http://www.mendeley.com/documents/?uuid=d20ff3ef-dac5-452e-b66d-74528a88510e"]}], "properties": {"noteIndex": 0}, "mendeley": {"plainTextFormattedCitation": "(27)", "previouslyFormattedCitation": "(28)", "formattedCitation": "(27)"}, "sche</vt:lpwstr>
  </property>
  <property fmtid="{D5CDD505-2E9C-101B-9397-08002B2CF9AE}" pid="140" name="Mendeley_Bookmark_4JSx3aMTNa_6">
    <vt:lpwstr>ma": "https://github.com/citation-style-language/schema/raw/master/csl-citation.json"}</vt:lpwstr>
  </property>
  <property fmtid="{D5CDD505-2E9C-101B-9397-08002B2CF9AE}" pid="141" name="Mendeley_Bookmark_5KYtCzaEOd_1">
    <vt:lpwstr>ADDIN Mendeley Bibliography CSL_BIBLIOGRAPHY </vt:lpwstr>
  </property>
  <property fmtid="{D5CDD505-2E9C-101B-9397-08002B2CF9AE}" pid="142" name="Mendeley_Bookmark_62Bc2eZ0B8_1">
    <vt:lpwstr>ADDIN CSL_CITATION {"citationItems": [{"itemData": {"type": "article-journal", "author": [{"given": "Christopher I", "parse-names": false, "dropping-particle": "", "family": "Li", "non-dropping-particle": "", "suffix": ""}, {"given": "Justin E", "parse-na</vt:lpwstr>
  </property>
  <property fmtid="{D5CDD505-2E9C-101B-9397-08002B2CF9AE}" pid="143" name="Mendeley_Bookmark_62Bc2eZ0B8_2">
    <vt:lpwstr>mes": false, "dropping-particle": "", "family": "Mirus", "non-dropping-particle": "", "suffix": ""}, {"given": "Yuzheng", "parse-names": false, "dropping-particle": "", "family": "Zhang", "non-dropping-particle": "", "suffix": ""}, {"given": "Arturo B", "</vt:lpwstr>
  </property>
  <property fmtid="{D5CDD505-2E9C-101B-9397-08002B2CF9AE}" pid="144" name="Mendeley_Bookmark_62Bc2eZ0B8_3">
    <vt:lpwstr>parse-names": false, "dropping-particle": "", "family": "Ramirez", "non-dropping-particle": "", "suffix": ""}, {"given": "Jon J", "parse-names": false, "dropping-particle": "", "family": "Ladd", "non-dropping-particle": "", "suffix": ""}, {"given": "Ross </vt:lpwstr>
  </property>
  <property fmtid="{D5CDD505-2E9C-101B-9397-08002B2CF9AE}" pid="145" name="Mendeley_Bookmark_62Bc2eZ0B8_4">
    <vt:lpwstr>L", "parse-names": false, "dropping-particle": "", "family": "Prentice", "non-dropping-particle": "", "suffix": ""}, {"given": "Martin W", "parse-names": false, "dropping-particle": "", "family": "McIntosh", "non-dropping-particle": "", "suffix": ""}, {"g</vt:lpwstr>
  </property>
  <property fmtid="{D5CDD505-2E9C-101B-9397-08002B2CF9AE}" pid="146" name="Mendeley_Bookmark_62Bc2eZ0B8_5">
    <vt:lpwstr>iven": "Samir M", "parse-names": false, "dropping-particle": "", "family": "Hanash", "non-dropping-particle": "", "suffix": ""}, {"given": "Paul D", "parse-names": false, "dropping-particle": "", "family": "Lampe", "non-dropping-particle": "", "suffix": "</vt:lpwstr>
  </property>
  <property fmtid="{D5CDD505-2E9C-101B-9397-08002B2CF9AE}" pid="147" name="Mendeley_Bookmark_62Bc2eZ0B8_6">
    <vt:lpwstr>"}], "page": "611-618", "issued": {"date-parts": [["2012"]]}, "issue": "2", "title": "Discovery and preliminary confirmation of novel early detection biomarkers for triple-negative breast cancer using preclinical plasma samples from the Women\u2019s Healt</vt:lpwstr>
  </property>
  <property fmtid="{D5CDD505-2E9C-101B-9397-08002B2CF9AE}" pid="148" name="Mendeley_Bookmark_62Bc2eZ0B8_7">
    <vt:lpwstr>h Initiative observational study", "container-title": "Breast cancer research and treatment", "id": "ITEM-1", "volume": "135", "publisher": "Springer"}, "id": "ITEM-1", "uris": ["http://www.mendeley.com/documents/?uuid=4cda1570-ac91-46a7-a1af-7a56ce62d21f</vt:lpwstr>
  </property>
  <property fmtid="{D5CDD505-2E9C-101B-9397-08002B2CF9AE}" pid="149" name="Mendeley_Bookmark_62Bc2eZ0B8_8">
    <vt:lpwstr>"]}], "properties": {"noteIndex": 0}, "mendeley": {"plainTextFormattedCitation": "(28)", "previouslyFormattedCitation": "(29)", "formattedCitation": "(28)"}, "schema": "https://github.com/citation-style-language/schema/raw/master/csl-citation.json"}</vt:lpwstr>
  </property>
  <property fmtid="{D5CDD505-2E9C-101B-9397-08002B2CF9AE}" pid="150" name="Mendeley_Bookmark_6Mok2ghIa9_1">
    <vt:lpwstr>ADDIN CSL_CITATION {"citationItems": [{"id": "ITEM-1", "itemData": {"volume": "383", "issue": "6597", "title": "Mitochondria and male disease", "author": [{"given": "L D", "suffix": "", "parse-names": false, "non-dropping-particle": "", "family": "Hurst",</vt:lpwstr>
  </property>
  <property fmtid="{D5CDD505-2E9C-101B-9397-08002B2CF9AE}" pid="151" name="Mendeley_Bookmark_6Mok2ghIa9_2">
    <vt:lpwstr> "dropping-particle": ""}, {"given": "S A", "suffix": "", "parse-names": false, "non-dropping-particle": "", "family": "Frank", "dropping-particle": ""}], "id": "ITEM-1", "publisher": "Nature Publishing Group", "type": "article-journal", "DOI": "10.1038/3</vt:lpwstr>
  </property>
  <property fmtid="{D5CDD505-2E9C-101B-9397-08002B2CF9AE}" pid="152" name="Mendeley_Bookmark_6Mok2ghIa9_3">
    <vt:lpwstr>83224a0", "container-title": "Nature", "publisher-place": "London", "ISSN": "0028-0836", "page": "224", "issued": {"date-parts": [["1996"]]}}, "uris": ["http://www.mendeley.com/documents/?uuid=addce2d4-d654-451e-9d3b-29ec3f0e091d"]}], "schema": "https://g</vt:lpwstr>
  </property>
  <property fmtid="{D5CDD505-2E9C-101B-9397-08002B2CF9AE}" pid="153" name="Mendeley_Bookmark_6Mok2ghIa9_4">
    <vt:lpwstr>ithub.com/citation-style-language/schema/raw/master/csl-citation.json", "mendeley": {"plainTextFormattedCitation": "(4)", "formattedCitation": "(4)", "previouslyFormattedCitation": "(4)"}, "properties": {"noteIndex": 0}}</vt:lpwstr>
  </property>
  <property fmtid="{D5CDD505-2E9C-101B-9397-08002B2CF9AE}" pid="154" name="Mendeley_Bookmark_6Oy5p8yILB_1">
    <vt:lpwstr>ADDIN CSL_CITATION {"citationItems": [{"id": "ITEM-1", "itemData": {"volume": "6", "abstract": "Decreased mitochondrial function plays a pivotal role in the pathogenesis of type 2 diabetes mellitus (T2DM). Recently, it was reported that mitochondrial DNA </vt:lpwstr>
  </property>
  <property fmtid="{D5CDD505-2E9C-101B-9397-08002B2CF9AE}" pid="155" name="Mendeley_Bookmark_6Oy5p8yILB_10">
    <vt:lpwstr>ticle": "", "family": "Hwang", "dropping-particle": ""}, {"given": "Soo Heon", "suffix": "", "parse-names": false, "non-dropping-particle": "", "family": "Kwak", "dropping-particle": ""}, {"given": "Jong", "suffix": "", "parse-names": false, "non-dropping</vt:lpwstr>
  </property>
  <property fmtid="{D5CDD505-2E9C-101B-9397-08002B2CF9AE}" pid="156" name="Mendeley_Bookmark_6Oy5p8yILB_11">
    <vt:lpwstr>-particle": "", "family": "Bhak", "dropping-particle": ""}, {"given": "Hae Sun", "suffix": "", "parse-names": false, "non-dropping-particle": "", "family": "Kang", "dropping-particle": ""}, {"given": "You Ri", "suffix": "", "parse-names": false, "non-drop</vt:lpwstr>
  </property>
  <property fmtid="{D5CDD505-2E9C-101B-9397-08002B2CF9AE}" pid="157" name="Mendeley_Bookmark_6Oy5p8yILB_12">
    <vt:lpwstr>ping-particle": "", "family": "Lee", "dropping-particle": ""}, {"given": "Bo Kyung", "suffix": "", "parse-names": false, "non-dropping-particle": "", "family": "Koo", "dropping-particle": ""}, {"given": "Kyong Soo", "suffix": "", "parse-names": false, "no</vt:lpwstr>
  </property>
  <property fmtid="{D5CDD505-2E9C-101B-9397-08002B2CF9AE}" pid="158" name="Mendeley_Bookmark_6Oy5p8yILB_13">
    <vt:lpwstr>n-dropping-particle": "", "family": "Park", "dropping-particle": ""}, {"given": "Hong Kyu", "suffix": "", "parse-names": false, "non-dropping-particle": "", "family": "Lee", "dropping-particle": ""}, {"given": "Young Min", "suffix": "", "parse-names": fal</vt:lpwstr>
  </property>
  <property fmtid="{D5CDD505-2E9C-101B-9397-08002B2CF9AE}" pid="159" name="Mendeley_Bookmark_6Oy5p8yILB_14">
    <vt:lpwstr>se, "non-dropping-particle": "", "family": "Cho", "dropping-particle": ""}, {"given": "Soo", "suffix": "", "parse-names": false, "non-dropping-particle": "", "family": "Heon Kwak", "dropping-particle": ""}, {"given": "Jong", "suffix": "", "parse-names": f</vt:lpwstr>
  </property>
  <property fmtid="{D5CDD505-2E9C-101B-9397-08002B2CF9AE}" pid="160" name="Mendeley_Bookmark_6Oy5p8yILB_15">
    <vt:lpwstr>alse, "non-dropping-particle": "", "family": "Bhak", "dropping-particle": ""}, {"given": "Hae Sun", "suffix": "", "parse-names": false, "non-dropping-particle": "", "family": "Kang", "dropping-particle": ""}, {"given": "You Ri", "suffix": "", "parse-names</vt:lpwstr>
  </property>
  <property fmtid="{D5CDD505-2E9C-101B-9397-08002B2CF9AE}" pid="161" name="Mendeley_Bookmark_6Oy5p8yILB_16">
    <vt:lpwstr>": false, "non-dropping-particle": "", "family": "Lee", "dropping-particle": ""}, {"given": "Bo Kyung", "suffix": "", "parse-names": false, "non-dropping-particle": "", "family": "Koo", "dropping-particle": ""}, {"given": "Kyong Soo", "suffix": "", "parse</vt:lpwstr>
  </property>
  <property fmtid="{D5CDD505-2E9C-101B-9397-08002B2CF9AE}" pid="162" name="Mendeley_Bookmark_6Oy5p8yILB_17">
    <vt:lpwstr>-names": false, "non-dropping-particle": "", "family": "Park", "dropping-particle": ""}, {"given": "Hong Kyu", "suffix": "", "parse-names": false, "non-dropping-particle": "", "family": "Lee", "dropping-particle": ""}, {"given": "Min", "suffix": "", "pars</vt:lpwstr>
  </property>
  <property fmtid="{D5CDD505-2E9C-101B-9397-08002B2CF9AE}" pid="163" name="Mendeley_Bookmark_6Oy5p8yILB_18">
    <vt:lpwstr>e-names": false, "non-dropping-particle": "", "family": "Cho", "dropping-particle": ""}], "id": "ITEM-1", "publisher": "Public Library of Science", "type": "article-journal", "DOI": "10.1371/journal.pone.0022116", "container-title": "PLoS One", "page": "e</vt:lpwstr>
  </property>
  <property fmtid="{D5CDD505-2E9C-101B-9397-08002B2CF9AE}" pid="164" name="Mendeley_Bookmark_6Oy5p8yILB_19">
    <vt:lpwstr>22116", "issued": {"date-parts": [["2011"]]}}, "uris": ["http://www.mendeley.com/documents/?uuid=5b700aea-d62e-41f4-8074-a24d34c3c79d"]}], "schema": "https://github.com/citation-style-language/schema/raw/master/csl-citation.json", "mendeley": {"plainTextF</vt:lpwstr>
  </property>
  <property fmtid="{D5CDD505-2E9C-101B-9397-08002B2CF9AE}" pid="165" name="Mendeley_Bookmark_6Oy5p8yILB_2">
    <vt:lpwstr>(mtDNA) haplogroups confer genetic susceptibility to T2DM in Koreans and Japanese. Particularly, mtDNA haplogroup N9a is associated with a decreased risk of T2DM, whereas haplogroups D5 and F are associated with an increased risk. To examine functional co</vt:lpwstr>
  </property>
  <property fmtid="{D5CDD505-2E9C-101B-9397-08002B2CF9AE}" pid="166" name="Mendeley_Bookmark_6Oy5p8yILB_20">
    <vt:lpwstr>ormattedCitation": "(13)", "formattedCitation": "(13)", "previouslyFormattedCitation": "(13)"}, "properties": {"noteIndex": 0}}</vt:lpwstr>
  </property>
  <property fmtid="{D5CDD505-2E9C-101B-9397-08002B2CF9AE}" pid="167" name="Mendeley_Bookmark_6Oy5p8yILB_3">
    <vt:lpwstr>nsequences of these haplogroups without being confounded by the heterogeneous nuclear genomic backgrounds of different subjects, we constructed transmitochondrial cytoplasmic hybrid (cybrid) cells harboring each of the three haplogroups (N9a, D5, and F) i</vt:lpwstr>
  </property>
  <property fmtid="{D5CDD505-2E9C-101B-9397-08002B2CF9AE}" pid="168" name="Mendeley_Bookmark_6Oy5p8yILB_4">
    <vt:lpwstr>n a background of a shared nuclear genome. We compared the functional consequences of the three haplogroups using cell-based assays and gene expression microarrays. Cell-based assays did not detect differences in mitochondrial functions among the haplogro</vt:lpwstr>
  </property>
  <property fmtid="{D5CDD505-2E9C-101B-9397-08002B2CF9AE}" pid="169" name="Mendeley_Bookmark_6Oy5p8yILB_5">
    <vt:lpwstr>ups in terms of ATP generation, reactive oxygen species production, mitochondrial membrane potential, and cellular dehydrogenase activity. However, differential expression and clustering analyses of microarray data revealed that the three haplogroups exhi</vt:lpwstr>
  </property>
  <property fmtid="{D5CDD505-2E9C-101B-9397-08002B2CF9AE}" pid="170" name="Mendeley_Bookmark_6Oy5p8yILB_6">
    <vt:lpwstr>bit a distinctive nuclear gene expression pattern that correlates with their susceptibility to T2DM. Pathway analysis of microarray data identified several differentially regulated metabolic pathways. Notably, compared to the T2DM-resistant haplogroup N9a</vt:lpwstr>
  </property>
  <property fmtid="{D5CDD505-2E9C-101B-9397-08002B2CF9AE}" pid="171" name="Mendeley_Bookmark_6Oy5p8yILB_7">
    <vt:lpwstr>, the T2DM-susceptible haplogroup F showed down-regulation of oxidative phosphorylation and up-regulation of glycolysis. These results suggest that variations in mtDNA can affect the expression of nuclear genes regulating mitochondrial functions or cellul</vt:lpwstr>
  </property>
  <property fmtid="{D5CDD505-2E9C-101B-9397-08002B2CF9AE}" pid="172" name="Mendeley_Bookmark_6Oy5p8yILB_8">
    <vt:lpwstr>ar energetics. Given that impaired mitochondrial function caused by T2DM-associated mtDNA haplogroups is compensated by the nuclear genome, we speculate that defective nuclear compensation, under certain circumstances, might lead to the development of T2D</vt:lpwstr>
  </property>
  <property fmtid="{D5CDD505-2E9C-101B-9397-08002B2CF9AE}" pid="173" name="Mendeley_Bookmark_6Oy5p8yILB_9">
    <vt:lpwstr>M.", "issue": "7", "title": "Gene expression pattern in transmitochondrial cytoplasmic hybrid cells harboring type 2 diabetes-associated mitochondrial DNA haplogroups", "author": [{"given": "Seungwoo", "suffix": "", "parse-names": false, "non-dropping-par</vt:lpwstr>
  </property>
  <property fmtid="{D5CDD505-2E9C-101B-9397-08002B2CF9AE}" pid="174" name="Mendeley_Bookmark_7BDWPfCN96_1">
    <vt:lpwstr>ADDIN CSL_CITATION {"citationItems": [{"id": "ITEM-1", "itemData": {"volume": "28", "container-title": "Bioinformatics", "issue": "19", "title": "An R package suite for microarray meta-analysis in quality control, differentially expressed gene analysis an</vt:lpwstr>
  </property>
  <property fmtid="{D5CDD505-2E9C-101B-9397-08002B2CF9AE}" pid="175" name="Mendeley_Bookmark_7BDWPfCN96_2">
    <vt:lpwstr>d pathway enrichment detection", "author": [{"given": "Xingbin", "suffix": "", "parse-names": false, "non-dropping-particle": "", "family": "Wang", "dropping-particle": ""}, {"given": "Dongwan D", "suffix": "", "parse-names": false, "non-dropping-particle</vt:lpwstr>
  </property>
  <property fmtid="{D5CDD505-2E9C-101B-9397-08002B2CF9AE}" pid="176" name="Mendeley_Bookmark_7BDWPfCN96_3">
    <vt:lpwstr>": "", "family": "Kang", "dropping-particle": ""}, {"given": "Kui", "suffix": "", "parse-names": false, "non-dropping-particle": "", "family": "Shen", "dropping-particle": ""}, {"given": "Chi", "suffix": "", "parse-names": false, "non-dropping-particle": </vt:lpwstr>
  </property>
  <property fmtid="{D5CDD505-2E9C-101B-9397-08002B2CF9AE}" pid="177" name="Mendeley_Bookmark_7BDWPfCN96_4">
    <vt:lpwstr>"", "family": "Song", "dropping-particle": ""}, {"given": "Shuya", "suffix": "", "parse-names": false, "non-dropping-particle": "", "family": "Lu", "dropping-particle": ""}, {"given": "Lun-Ching", "suffix": "", "parse-names": false, "non-dropping-particle</vt:lpwstr>
  </property>
  <property fmtid="{D5CDD505-2E9C-101B-9397-08002B2CF9AE}" pid="178" name="Mendeley_Bookmark_7BDWPfCN96_5">
    <vt:lpwstr>": "", "family": "Chang", "dropping-particle": ""}, {"given": "Serena G", "suffix": "", "parse-names": false, "non-dropping-particle": "", "family": "Liao", "dropping-particle": ""}, {"given": "Zhiguang", "suffix": "", "parse-names": false, "non-dropping-</vt:lpwstr>
  </property>
  <property fmtid="{D5CDD505-2E9C-101B-9397-08002B2CF9AE}" pid="179" name="Mendeley_Bookmark_7BDWPfCN96_6">
    <vt:lpwstr>particle": "", "family": "Huo", "dropping-particle": ""}, {"given": "Shaowu", "suffix": "", "parse-names": false, "non-dropping-particle": "", "family": "Tang", "dropping-particle": ""}, {"given": "Ying", "suffix": "", "parse-names": false, "non-dropping-</vt:lpwstr>
  </property>
  <property fmtid="{D5CDD505-2E9C-101B-9397-08002B2CF9AE}" pid="180" name="Mendeley_Bookmark_7BDWPfCN96_7">
    <vt:lpwstr>particle": "", "family": "Ding", "dropping-particle": ""}], "id": "ITEM-1", "page": "2534-2536", "publisher": "Oxford University Press", "issued": {"date-parts": [["2012"]]}, "type": "article-journal"}, "uris": ["http://www.mendeley.com/documents/?uuid=2d</vt:lpwstr>
  </property>
  <property fmtid="{D5CDD505-2E9C-101B-9397-08002B2CF9AE}" pid="181" name="Mendeley_Bookmark_7BDWPfCN96_8">
    <vt:lpwstr>354ae5-63f3-448b-a040-115f67c5b40f"]}], "schema": "https://github.com/citation-style-language/schema/raw/master/csl-citation.json", "mendeley": {"plainTextFormattedCitation": "(22)", "formattedCitation": "(22)", "previouslyFormattedCitation": "(22)"}, "pr</vt:lpwstr>
  </property>
  <property fmtid="{D5CDD505-2E9C-101B-9397-08002B2CF9AE}" pid="182" name="Mendeley_Bookmark_7BDWPfCN96_9">
    <vt:lpwstr>operties": {"noteIndex": 0}}</vt:lpwstr>
  </property>
  <property fmtid="{D5CDD505-2E9C-101B-9397-08002B2CF9AE}" pid="183" name="Mendeley_Bookmark_7QyJszt5zF_1">
    <vt:lpwstr>ADDIN CSL_CITATION {"citationItems": [{"itemData": {"ISSN": "0957-9672", "issued": {"date-parts": [["2013", "2", "1"]]}, "container-title": "Current Opinion in Lipidology", "DOI": "10.1097/mol.0b013e32835a7ed4", "id": "ITEM-1", "abstract": "To provide a c</vt:lpwstr>
  </property>
  <property fmtid="{D5CDD505-2E9C-101B-9397-08002B2CF9AE}" pid="184" name="Mendeley_Bookmark_7QyJszt5zF_10">
    <vt:lpwstr>amily": "Raitakari", "non-dropping-particle": "", "suffix": ""}], "publisher": "Current Opinion in Lipidology", "volume": "24"}, "id": "ITEM-1", "uris": ["http://www.mendeley.com/documents/?uuid=5742704f-6430-302b-b3e2-43f132e6a413"]}], "properties": {"no</vt:lpwstr>
  </property>
  <property fmtid="{D5CDD505-2E9C-101B-9397-08002B2CF9AE}" pid="185" name="Mendeley_Bookmark_7QyJszt5zF_11">
    <vt:lpwstr>teIndex": 0}, "mendeley": {"plainTextFormattedCitation": "(15)", "previouslyFormattedCitation": "(15)", "formattedCitation": "(15)"}, "schema": "https://github.com/citation-style-language/schema/raw/master/csl-citation.json"}</vt:lpwstr>
  </property>
  <property fmtid="{D5CDD505-2E9C-101B-9397-08002B2CF9AE}" pid="186" name="Mendeley_Bookmark_7QyJszt5zF_2">
    <vt:lpwstr>omprehensive overview on the main findings from the Cardiovascular Risk in Young Finns Study. This prospective multicenter study initiated in 1980 (N\u200a=\u200a3596, baseline age 3\u201318 years) has followed up study participants over 30 years to inves</vt:lpwstr>
  </property>
  <property fmtid="{D5CDD505-2E9C-101B-9397-08002B2CF9AE}" pid="187" name="Mendeley_Bookmark_7QyJszt5zF_3">
    <vt:lpwstr>tigate childhood risk factors for cardiometabolic outcomes in adulthood.\nChildhood BMI, socioeconomic status, parental risk factor status, as well as genetic polymorphisms are independent predictors of adult obesity, hypertension, and dyslipidemia. Resul</vt:lpwstr>
  </property>
  <property fmtid="{D5CDD505-2E9C-101B-9397-08002B2CF9AE}" pid="188" name="Mendeley_Bookmark_7QyJszt5zF_4">
    <vt:lpwstr>ts from the Young Finns Study and other follow-up studies have shown that conventional childhood risk factors, such as dyslipidemia, obesity, elevated blood pressure and smoking, are predictive of subclinical atherosclerosis in young adults. Recent findin</vt:lpwstr>
  </property>
  <property fmtid="{D5CDD505-2E9C-101B-9397-08002B2CF9AE}" pid="189" name="Mendeley_Bookmark_7QyJszt5zF_5">
    <vt:lpwstr>gs suggest that childhood lifestyle (diet, physical activity) is associated with subclinical atherosclerosis and its progression in adulthood. Concerning the timing of risk factor measurements, they seem to be predictive of adult atherosclerosis from the </vt:lpwstr>
  </property>
  <property fmtid="{D5CDD505-2E9C-101B-9397-08002B2CF9AE}" pid="190" name="Mendeley_Bookmark_7QyJszt5zF_6">
    <vt:lpwstr>age of 9 onwards. From a clinical point of view, a recent observation suggesting that the adverse cardiometabolic effects of childhood overweight/obesity are reversed among those who become nonobese adults, provides optimism during the days of obesity epi</vt:lpwstr>
  </property>
  <property fmtid="{D5CDD505-2E9C-101B-9397-08002B2CF9AE}" pid="191" name="Mendeley_Bookmark_7QyJszt5zF_7">
    <vt:lpwstr>demic.\nCurrent data suggest that childhood risk factors are associated with higher risk of subclinical atherosclerosis in adulthood. Future studies among aging cohorts followed since childhood will provide data on their influence on clinical cardiovascul</vt:lpwstr>
  </property>
  <property fmtid="{D5CDD505-2E9C-101B-9397-08002B2CF9AE}" pid="192" name="Mendeley_Bookmark_7QyJszt5zF_8">
    <vt:lpwstr>ar outcomes.", "type": "article-journal", "title": "Main findings from the prospective Cardiovascular Risk in Young Finns Study", "page": "57-64", "issue": "1", "author": [{"given": "Markus", "parse-names": false, "dropping-particle": "", "family": "Juona</vt:lpwstr>
  </property>
  <property fmtid="{D5CDD505-2E9C-101B-9397-08002B2CF9AE}" pid="193" name="Mendeley_Bookmark_7QyJszt5zF_9">
    <vt:lpwstr>la", "non-dropping-particle": "", "suffix": ""}, {"given": "Jorma S.a.", "parse-names": false, "dropping-particle": "", "family": "Viikari", "non-dropping-particle": "", "suffix": ""}, {"given": "Olli T.", "parse-names": false, "dropping-particle": "", "f</vt:lpwstr>
  </property>
  <property fmtid="{D5CDD505-2E9C-101B-9397-08002B2CF9AE}" pid="194" name="Mendeley_Bookmark_7eFTZXIrjY_1">
    <vt:lpwstr>ADDIN CSL_CITATION {"citationItems": [{"itemData": {"type": "article-journal", "author": [{"given": "Jesse D", "parse-names": false, "dropping-particle": "", "family": "Woodson", "non-dropping-particle": "", "suffix": ""}, {"given": "Joanne", "parse-names</vt:lpwstr>
  </property>
  <property fmtid="{D5CDD505-2E9C-101B-9397-08002B2CF9AE}" pid="195" name="Mendeley_Bookmark_7eFTZXIrjY_2">
    <vt:lpwstr>": false, "dropping-particle": "", "family": "Chory", "non-dropping-particle": "", "suffix": ""}], "page": "383-395", "issued": {"date-parts": [["2008"]]}, "issue": "5", "title": "Coordination of gene expression between organellar and nuclear genomes", "c</vt:lpwstr>
  </property>
  <property fmtid="{D5CDD505-2E9C-101B-9397-08002B2CF9AE}" pid="196" name="Mendeley_Bookmark_7eFTZXIrjY_3">
    <vt:lpwstr>ontainer-title": "Nature Reviews Genetics", "id": "ITEM-1", "volume": "9", "publisher": "Nature Publishing Group"}, "id": "ITEM-1", "uris": ["http://www.mendeley.com/documents/?uuid=0dc749b3-edc3-468d-8d2b-62b6c1f46f16"]}], "properties": {"noteIndex": 0},</vt:lpwstr>
  </property>
  <property fmtid="{D5CDD505-2E9C-101B-9397-08002B2CF9AE}" pid="197" name="Mendeley_Bookmark_7eFTZXIrjY_4">
    <vt:lpwstr> "mendeley": {"plainTextFormattedCitation": "(8)", "previouslyFormattedCitation": "(8)", "formattedCitation": "(8)"}, "schema": "https://github.com/citation-style-language/schema/raw/master/csl-citation.json"}</vt:lpwstr>
  </property>
  <property fmtid="{D5CDD505-2E9C-101B-9397-08002B2CF9AE}" pid="198" name="Mendeley_Bookmark_7eiLTCiDP1_1">
    <vt:lpwstr>ADDIN CSL_CITATION {"citationItems": [{"id": "ITEM-1", "itemData": {"volume": "134", "abstract": "regulation of PCSK expression, we performed, for the first time, a genome-wide expression quantitative trait loci (eQTL) analysis using mRNA expression in &gt;1</vt:lpwstr>
  </property>
  <property fmtid="{D5CDD505-2E9C-101B-9397-08002B2CF9AE}" pid="199" name="Mendeley_Bookmark_7eiLTCiDP1_10">
    <vt:lpwstr>uffix": "", "parse-names": false, "non-dropping-particle": "", "family": "Raitoharju", "dropping-particle": ""}, {"given": "Nina", "suffix": "", "parse-names": false, "non-dropping-particle": "", "family": "Hutri-K\u00e4h\u00f6nen", "dropping-particle": "</vt:lpwstr>
  </property>
  <property fmtid="{D5CDD505-2E9C-101B-9397-08002B2CF9AE}" pid="200" name="Mendeley_Bookmark_7eiLTCiDP1_11">
    <vt:lpwstr>"}, {"given": "Mari", "suffix": "", "parse-names": false, "non-dropping-particle": "", "family": "Levula", "dropping-particle": ""}, {"given": "Niku", "suffix": "", "parse-names": false, "non-dropping-particle": "", "family": "Oksala", "dropping-particle"</vt:lpwstr>
  </property>
  <property fmtid="{D5CDD505-2E9C-101B-9397-08002B2CF9AE}" pid="201" name="Mendeley_Bookmark_7eiLTCiDP1_12">
    <vt:lpwstr>: ""}, {"given": "Melanie", "suffix": "", "parse-names": false, "non-dropping-particle": "", "family": "Waldenberger", "dropping-particle": ""}, {"given": "Norman", "suffix": "", "parse-names": false, "non-dropping-particle": "", "family": "Klopp", "dropp</vt:lpwstr>
  </property>
  <property fmtid="{D5CDD505-2E9C-101B-9397-08002B2CF9AE}" pid="202" name="Mendeley_Bookmark_7eiLTCiDP1_13">
    <vt:lpwstr>ing-particle": ""}, {"given": "Thomas", "suffix": "", "parse-names": false, "non-dropping-particle": "", "family": "Illig", "dropping-particle": ""}, {"given": "Nina", "suffix": "", "parse-names": false, "non-dropping-particle": "", "family": "Mononen", "</vt:lpwstr>
  </property>
  <property fmtid="{D5CDD505-2E9C-101B-9397-08002B2CF9AE}" pid="203" name="Mendeley_Bookmark_7eiLTCiDP1_14">
    <vt:lpwstr>dropping-particle": ""}, {"given": "Reijo", "suffix": "", "parse-names": false, "non-dropping-particle": "", "family": "Laaksonen", "dropping-particle": ""}, {"given": "Olli", "suffix": "", "parse-names": false, "non-dropping-particle": "", "family": "Rai</vt:lpwstr>
  </property>
  <property fmtid="{D5CDD505-2E9C-101B-9397-08002B2CF9AE}" pid="204" name="Mendeley_Bookmark_7eiLTCiDP1_15">
    <vt:lpwstr>takari", "dropping-particle": ""}, {"given": "Mika", "suffix": "", "parse-names": false, "non-dropping-particle": "", "family": "K\u00e4h\u00f6nen", "dropping-particle": ""}, {"given": "Terho", "suffix": "", "parse-names": false, "non-dropping-particle": </vt:lpwstr>
  </property>
  <property fmtid="{D5CDD505-2E9C-101B-9397-08002B2CF9AE}" pid="205" name="Mendeley_Bookmark_7eiLTCiDP1_16">
    <vt:lpwstr>"", "family": "Lehtim\u00e4ki", "dropping-particle": ""}, {"given": "Marko", "suffix": "", "parse-names": false, "non-dropping-particle": "", "family": "Pesu", "dropping-particle": ""}, {"given": "Nina", "suffix": "", "parse-names": false, "non-dropping-p</vt:lpwstr>
  </property>
  <property fmtid="{D5CDD505-2E9C-101B-9397-08002B2CF9AE}" pid="206" name="Mendeley_Bookmark_7eiLTCiDP1_17">
    <vt:lpwstr>article": "", "family": "Hutri\u2011k\u00e4h\u00f6nen", "dropping-particle": ""}, {"given": "Mari", "suffix": "", "parse-names": false, "non-dropping-particle": "", "family": "Levula", "dropping-particle": ""}, {"given": "Niku", "suffix": "", "parse-names</vt:lpwstr>
  </property>
  <property fmtid="{D5CDD505-2E9C-101B-9397-08002B2CF9AE}" pid="207" name="Mendeley_Bookmark_7eiLTCiDP1_18">
    <vt:lpwstr>": false, "non-dropping-particle": "", "family": "Oksala", "dropping-particle": ""}, {"given": "Melanie", "suffix": "", "parse-names": false, "non-dropping-particle": "", "family": "Waldenberger", "dropping-particle": ""}, {"given": "Norman", "suffix": ""</vt:lpwstr>
  </property>
  <property fmtid="{D5CDD505-2E9C-101B-9397-08002B2CF9AE}" pid="208" name="Mendeley_Bookmark_7eiLTCiDP1_19">
    <vt:lpwstr>, "parse-names": false, "non-dropping-particle": "", "family": "Klopp", "dropping-particle": ""}, {"given": "Thomas", "suffix": "", "parse-names": false, "non-dropping-particle": "", "family": "Illig", "dropping-particle": ""}, {"given": "Nina", "suffix":</vt:lpwstr>
  </property>
  <property fmtid="{D5CDD505-2E9C-101B-9397-08002B2CF9AE}" pid="209" name="Mendeley_Bookmark_7eiLTCiDP1_2">
    <vt:lpwstr>400 human peripheral blood samples from the Cardiovascu-lar Risk in Young Finns Study and ca. ten million single-nucleotide polymorphisms (SNPs). The expression data showed clear expression for FURIN, PCSK5, PCSK7 and MBTPS1 (membrane-bound transcription </vt:lpwstr>
  </property>
  <property fmtid="{D5CDD505-2E9C-101B-9397-08002B2CF9AE}" pid="210" name="Mendeley_Bookmark_7eiLTCiDP1_20">
    <vt:lpwstr> "", "parse-names": false, "non-dropping-particle": "", "family": "Mononen", "dropping-particle": ""}, {"given": "Reijo", "suffix": "", "parse-names": false, "non-dropping-particle": "", "family": "Laaksonen", "dropping-particle": ""}, {"given": "Olli", "</vt:lpwstr>
  </property>
  <property fmtid="{D5CDD505-2E9C-101B-9397-08002B2CF9AE}" pid="211" name="Mendeley_Bookmark_7eiLTCiDP1_21">
    <vt:lpwstr>suffix": "", "parse-names": false, "non-dropping-particle": "", "family": "Raitakari", "dropping-particle": ""}, {"given": "Mika", "suffix": "", "parse-names": false, "non-dropping-particle": "", "family": "K\u00e4h\u00f6nen", "dropping-particle": ""}, {"</vt:lpwstr>
  </property>
  <property fmtid="{D5CDD505-2E9C-101B-9397-08002B2CF9AE}" pid="212" name="Mendeley_Bookmark_7eiLTCiDP1_22">
    <vt:lpwstr>given": "Terho", "suffix": "", "parse-names": false, "non-dropping-particle": "", "family": "Lehtim\u00e4ki", "dropping-particle": ""}, {"given": "Marko", "suffix": "", "parse-names": false, "non-dropping-particle": "", "family": "Pesu", "dropping-particl</vt:lpwstr>
  </property>
  <property fmtid="{D5CDD505-2E9C-101B-9397-08002B2CF9AE}" pid="213" name="Mendeley_Bookmark_7eiLTCiDP1_23">
    <vt:lpwstr>e": ""}], "id": "ITEM-1", "publisher": "Springer", "type": "article-journal", "DOI": "10.1007/s00439-015-1546-5", "container-title": "Human genetics", "page": "627-636", "issued": {"date-parts": [["2015"]]}}, "uris": ["http://www.mendeley.com/documents/?u</vt:lpwstr>
  </property>
  <property fmtid="{D5CDD505-2E9C-101B-9397-08002B2CF9AE}" pid="214" name="Mendeley_Bookmark_7eiLTCiDP1_24">
    <vt:lpwstr>uid=ae73a10f-262c-4c14-85da-b25683fff670"]}], "schema": "https://github.com/citation-style-language/schema/raw/master/csl-citation.json", "mendeley": {"plainTextFormattedCitation": "(17)", "formattedCitation": "(17)", "previouslyFormattedCitation": "(17)"</vt:lpwstr>
  </property>
  <property fmtid="{D5CDD505-2E9C-101B-9397-08002B2CF9AE}" pid="215" name="Mendeley_Bookmark_7eiLTCiDP1_25">
    <vt:lpwstr>}, "properties": {"noteIndex": 0}}</vt:lpwstr>
  </property>
  <property fmtid="{D5CDD505-2E9C-101B-9397-08002B2CF9AE}" pid="216" name="Mendeley_Bookmark_7eiLTCiDP1_3">
    <vt:lpwstr>factor pepti-dase, site 1) mRNAs in virtually all tested samples. A discovery analysis demonstrated a genome-wide signifi-cant (p &lt; 5 \u00d7 10 \u22128) association with the selected PCSK probes for 1024 variants, which were located at ten inde-pendent lo</vt:lpwstr>
  </property>
  <property fmtid="{D5CDD505-2E9C-101B-9397-08002B2CF9AE}" pid="217" name="Mendeley_Bookmark_7eiLTCiDP1_4">
    <vt:lpwstr>ci. Of these loci, 5/10 could be confirmed to regulate PCSK expression in two additional and inde-pendent sample sets. Finally, a phenotypic analysis dem-onstrated that a novel cis-eQTL SNP rs4702 for FURIN Abstract Proprotein convertase subtilisin/kexin </vt:lpwstr>
  </property>
  <property fmtid="{D5CDD505-2E9C-101B-9397-08002B2CF9AE}" pid="218" name="Mendeley_Bookmark_7eiLTCiDP1_5">
    <vt:lpwstr>(PCSK) enzymes cleave and convert their immature substrates into biologically active forms. Polymorphisms in the PCSK genes have been reported to associate with human diseases and phenotypes, including hypercholesterolemia and blood pressure (BP), and tar</vt:lpwstr>
  </property>
  <property fmtid="{D5CDD505-2E9C-101B-9397-08002B2CF9AE}" pid="219" name="Mendeley_Bookmark_7eiLTCiDP1_6">
    <vt:lpwstr>geting PCSKs is con-sidered a promising future form of drug therapy. PCSK processing is readily induced upon upregulation of the enzyme, but the genetic factors contributing to PCSK expression have not been thoroughly characterized. To gain a comprehensiv</vt:lpwstr>
  </property>
  <property fmtid="{D5CDD505-2E9C-101B-9397-08002B2CF9AE}" pid="220" name="Mendeley_Bookmark_7eiLTCiDP1_7">
    <vt:lpwstr>e understanding of the genetic T. Lehtim\u00e4ki and M. Pesu equally contributed.", "issue": "6", "title": "A genome-wide expression quantitative trait loci analysis of proprotein convertase subtilisin/kexin enzymes identifies a novel regulatory gene vari</vt:lpwstr>
  </property>
  <property fmtid="{D5CDD505-2E9C-101B-9397-08002B2CF9AE}" pid="221" name="Mendeley_Bookmark_7eiLTCiDP1_8">
    <vt:lpwstr>ant for FURIN expression and blood pressure", "author": [{"given": "Hannu", "suffix": "", "parse-names": false, "non-dropping-particle": "", "family": "Turpeinen", "dropping-particle": ""}, {"given": "Ilkka", "suffix": "", "parse-names": false, "non-dropp</vt:lpwstr>
  </property>
  <property fmtid="{D5CDD505-2E9C-101B-9397-08002B2CF9AE}" pid="222" name="Mendeley_Bookmark_7eiLTCiDP1_9">
    <vt:lpwstr>ing-particle": "", "family": "Sepp\u00e4l\u00e4", "dropping-particle": ""}, {"given": "Leo\u2011pekka Leo-Pekka", "suffix": "", "parse-names": false, "non-dropping-particle": "", "family": "Lyytik\u00e4inen", "dropping-particle": ""}, {"given": "Emma", "s</vt:lpwstr>
  </property>
  <property fmtid="{D5CDD505-2E9C-101B-9397-08002B2CF9AE}" pid="223" name="Mendeley_Bookmark_7uwmfbh8Bs_1">
    <vt:lpwstr>ADDIN CSL_CITATION {"citationItems": [{"itemData": {"issued": {"date-parts": [["2011"]]}, "container-title": "PLoS One", "DOI": "10.1371/journal.pone.0022116", "id": "ITEM-1", "abstract": "Decreased mitochondrial function plays a pivotal role in the patho</vt:lpwstr>
  </property>
  <property fmtid="{D5CDD505-2E9C-101B-9397-08002B2CF9AE}" pid="224" name="Mendeley_Bookmark_7uwmfbh8Bs_10">
    <vt:lpwstr>l DNA haplogroups", "page": "e22116", "issue": "7", "author": [{"given": "Seungwoo", "parse-names": false, "dropping-particle": "", "family": "Hwang", "non-dropping-particle": "", "suffix": ""}, {"given": "Soo Heon", "parse-names": false, "dropping-partic</vt:lpwstr>
  </property>
  <property fmtid="{D5CDD505-2E9C-101B-9397-08002B2CF9AE}" pid="225" name="Mendeley_Bookmark_7uwmfbh8Bs_11">
    <vt:lpwstr>le": "", "family": "Kwak", "non-dropping-particle": "", "suffix": ""}, {"given": "Jong", "parse-names": false, "dropping-particle": "", "family": "Bhak", "non-dropping-particle": "", "suffix": ""}, {"given": "Hae Sun", "parse-names": false, "dropping-part</vt:lpwstr>
  </property>
  <property fmtid="{D5CDD505-2E9C-101B-9397-08002B2CF9AE}" pid="226" name="Mendeley_Bookmark_7uwmfbh8Bs_12">
    <vt:lpwstr>icle": "", "family": "Kang", "non-dropping-particle": "", "suffix": ""}, {"given": "You Ri", "parse-names": false, "dropping-particle": "", "family": "Lee", "non-dropping-particle": "", "suffix": ""}, {"given": "Bo Kyung", "parse-names": false, "dropping-</vt:lpwstr>
  </property>
  <property fmtid="{D5CDD505-2E9C-101B-9397-08002B2CF9AE}" pid="227" name="Mendeley_Bookmark_7uwmfbh8Bs_13">
    <vt:lpwstr>particle": "", "family": "Koo", "non-dropping-particle": "", "suffix": ""}, {"given": "Kyong Soo", "parse-names": false, "dropping-particle": "", "family": "Park", "non-dropping-particle": "", "suffix": ""}, {"given": "Hong Kyu", "parse-names": false, "dr</vt:lpwstr>
  </property>
  <property fmtid="{D5CDD505-2E9C-101B-9397-08002B2CF9AE}" pid="228" name="Mendeley_Bookmark_7uwmfbh8Bs_14">
    <vt:lpwstr>opping-particle": "", "family": "Lee", "non-dropping-particle": "", "suffix": ""}, {"given": "Young Min", "parse-names": false, "dropping-particle": "", "family": "Cho", "non-dropping-particle": "", "suffix": ""}, {"given": "Soo", "parse-names": false, "d</vt:lpwstr>
  </property>
  <property fmtid="{D5CDD505-2E9C-101B-9397-08002B2CF9AE}" pid="229" name="Mendeley_Bookmark_7uwmfbh8Bs_15">
    <vt:lpwstr>ropping-particle": "", "family": "Heon Kwak", "non-dropping-particle": "", "suffix": ""}, {"given": "Jong", "parse-names": false, "dropping-particle": "", "family": "Bhak", "non-dropping-particle": "", "suffix": ""}, {"given": "Hae Sun", "parse-names": fa</vt:lpwstr>
  </property>
  <property fmtid="{D5CDD505-2E9C-101B-9397-08002B2CF9AE}" pid="230" name="Mendeley_Bookmark_7uwmfbh8Bs_16">
    <vt:lpwstr>lse, "dropping-particle": "", "family": "Kang", "non-dropping-particle": "", "suffix": ""}, {"given": "You Ri", "parse-names": false, "dropping-particle": "", "family": "Lee", "non-dropping-particle": "", "suffix": ""}, {"given": "Bo Kyung", "parse-names"</vt:lpwstr>
  </property>
  <property fmtid="{D5CDD505-2E9C-101B-9397-08002B2CF9AE}" pid="231" name="Mendeley_Bookmark_7uwmfbh8Bs_17">
    <vt:lpwstr>: false, "dropping-particle": "", "family": "Koo", "non-dropping-particle": "", "suffix": ""}, {"given": "Kyong Soo", "parse-names": false, "dropping-particle": "", "family": "Park", "non-dropping-particle": "", "suffix": ""}, {"given": "Hong Kyu", "parse</vt:lpwstr>
  </property>
  <property fmtid="{D5CDD505-2E9C-101B-9397-08002B2CF9AE}" pid="232" name="Mendeley_Bookmark_7uwmfbh8Bs_18">
    <vt:lpwstr>-names": false, "dropping-particle": "", "family": "Lee", "non-dropping-particle": "", "suffix": ""}, {"given": "Min", "parse-names": false, "dropping-particle": "", "family": "Cho", "non-dropping-particle": "", "suffix": ""}], "publisher": "Public Librar</vt:lpwstr>
  </property>
  <property fmtid="{D5CDD505-2E9C-101B-9397-08002B2CF9AE}" pid="233" name="Mendeley_Bookmark_7uwmfbh8Bs_19">
    <vt:lpwstr>y of Science", "volume": "6"}, "id": "ITEM-1", "uris": ["http://www.mendeley.com/documents/?uuid=5b700aea-d62e-41f4-8074-a24d34c3c79d"]}], "properties": {"noteIndex": 0}, "mendeley": {"plainTextFormattedCitation": "(13)", "previouslyFormattedCitation": "(</vt:lpwstr>
  </property>
  <property fmtid="{D5CDD505-2E9C-101B-9397-08002B2CF9AE}" pid="234" name="Mendeley_Bookmark_7uwmfbh8Bs_2">
    <vt:lpwstr>genesis of type 2 diabetes mellitus (T2DM). Recently, it was reported that mitochondrial DNA (mtDNA) haplogroups confer genetic susceptibility to T2DM in Koreans and Japanese. Particularly, mtDNA haplogroup N9a is associated with a decreased risk of T2DM,</vt:lpwstr>
  </property>
  <property fmtid="{D5CDD505-2E9C-101B-9397-08002B2CF9AE}" pid="235" name="Mendeley_Bookmark_7uwmfbh8Bs_20">
    <vt:lpwstr>13)", "formattedCitation": "(13)"}, "schema": "https://github.com/citation-style-language/schema/raw/master/csl-citation.json"}</vt:lpwstr>
  </property>
  <property fmtid="{D5CDD505-2E9C-101B-9397-08002B2CF9AE}" pid="236" name="Mendeley_Bookmark_7uwmfbh8Bs_3">
    <vt:lpwstr> whereas haplogroups D5 and F are associated with an increased risk. To examine functional consequences of these haplogroups without being confounded by the heterogeneous nuclear genomic backgrounds of different subjects, we constructed transmitochondrial</vt:lpwstr>
  </property>
  <property fmtid="{D5CDD505-2E9C-101B-9397-08002B2CF9AE}" pid="237" name="Mendeley_Bookmark_7uwmfbh8Bs_4">
    <vt:lpwstr> cytoplasmic hybrid (cybrid) cells harboring each of the three haplogroups (N9a, D5, and F) in a background of a shared nuclear genome. We compared the functional consequences of the three haplogroups using cell-based assays and gene expression microarray</vt:lpwstr>
  </property>
  <property fmtid="{D5CDD505-2E9C-101B-9397-08002B2CF9AE}" pid="238" name="Mendeley_Bookmark_7uwmfbh8Bs_5">
    <vt:lpwstr>s. Cell-based assays did not detect differences in mitochondrial functions among the haplogroups in terms of ATP generation, reactive oxygen species production, mitochondrial membrane potential, and cellular dehydrogenase activity. However, differential e</vt:lpwstr>
  </property>
  <property fmtid="{D5CDD505-2E9C-101B-9397-08002B2CF9AE}" pid="239" name="Mendeley_Bookmark_7uwmfbh8Bs_6">
    <vt:lpwstr>xpression and clustering analyses of microarray data revealed that the three haplogroups exhibit a distinctive nuclear gene expression pattern that correlates with their susceptibility to T2DM. Pathway analysis of microarray data identified several differ</vt:lpwstr>
  </property>
  <property fmtid="{D5CDD505-2E9C-101B-9397-08002B2CF9AE}" pid="240" name="Mendeley_Bookmark_7uwmfbh8Bs_7">
    <vt:lpwstr>entially regulated metabolic pathways. Notably, compared to the T2DM-resistant haplogroup N9a, the T2DM-susceptible haplogroup F showed down-regulation of oxidative phosphorylation and up-regulation of glycolysis. These results suggest that variations in </vt:lpwstr>
  </property>
  <property fmtid="{D5CDD505-2E9C-101B-9397-08002B2CF9AE}" pid="241" name="Mendeley_Bookmark_7uwmfbh8Bs_8">
    <vt:lpwstr>mtDNA can affect the expression of nuclear genes regulating mitochondrial functions or cellular energetics. Given that impaired mitochondrial function caused by T2DM-associated mtDNA haplogroups is compensated by the nuclear genome, we speculate that defe</vt:lpwstr>
  </property>
  <property fmtid="{D5CDD505-2E9C-101B-9397-08002B2CF9AE}" pid="242" name="Mendeley_Bookmark_7uwmfbh8Bs_9">
    <vt:lpwstr>ctive nuclear compensation, under certain circumstances, might lead to the development of T2DM.", "type": "article-journal", "title": "Gene expression pattern in transmitochondrial cytoplasmic hybrid cells harboring type 2 diabetes-associated mitochondria</vt:lpwstr>
  </property>
  <property fmtid="{D5CDD505-2E9C-101B-9397-08002B2CF9AE}" pid="243" name="Mendeley_Bookmark_8J35WbjzcS_1">
    <vt:lpwstr>ADDIN CSL_CITATION {"citationItems": [{"id": "ITEM-1", "itemData": {"volume": "11", "container-title": "Nature Reviews Genetics", "issue": "7", "title": "New approaches to population stratification in genome-wide association studies", "author": [{"given":</vt:lpwstr>
  </property>
  <property fmtid="{D5CDD505-2E9C-101B-9397-08002B2CF9AE}" pid="244" name="Mendeley_Bookmark_8J35WbjzcS_2">
    <vt:lpwstr> "Alkes L", "suffix": "", "parse-names": false, "non-dropping-particle": "", "family": "Price", "dropping-particle": ""}, {"given": "Noah A", "suffix": "", "parse-names": false, "non-dropping-particle": "", "family": "Zaitlen", "dropping-particle": ""}, {</vt:lpwstr>
  </property>
  <property fmtid="{D5CDD505-2E9C-101B-9397-08002B2CF9AE}" pid="245" name="Mendeley_Bookmark_8J35WbjzcS_3">
    <vt:lpwstr>"given": "David", "suffix": "", "parse-names": false, "non-dropping-particle": "", "family": "Reich", "dropping-particle": ""}, {"given": "Nick", "suffix": "", "parse-names": false, "non-dropping-particle": "", "family": "Patterson", "dropping-particle": </vt:lpwstr>
  </property>
  <property fmtid="{D5CDD505-2E9C-101B-9397-08002B2CF9AE}" pid="246" name="Mendeley_Bookmark_8J35WbjzcS_4">
    <vt:lpwstr>""}], "id": "ITEM-1", "page": "459-463", "publisher": "Nature Publishing Group", "issued": {"date-parts": [["2010"]]}, "type": "article-journal"}, "uris": ["http://www.mendeley.com/documents/?uuid=c449310b-bf45-4187-ba24-4c95794ea016"]}], "schema": "https</vt:lpwstr>
  </property>
  <property fmtid="{D5CDD505-2E9C-101B-9397-08002B2CF9AE}" pid="247" name="Mendeley_Bookmark_8J35WbjzcS_5">
    <vt:lpwstr>://github.com/citation-style-language/schema/raw/master/csl-citation.json", "mendeley": {"plainTextFormattedCitation": "(26)", "formattedCitation": "(26)", "previouslyFormattedCitation": "(26)"}, "properties": {"noteIndex": 0}}</vt:lpwstr>
  </property>
  <property fmtid="{D5CDD505-2E9C-101B-9397-08002B2CF9AE}" pid="248" name="Mendeley_Bookmark_8TiHhCwUUp_1">
    <vt:lpwstr>ADDIN CSL_CITATION {"citationItems": [{"itemData": {"issued": {"date-parts": [["2011"]]}, "container-title": "PLoS One", "DOI": "10.1371/journal.pone.0022116", "id": "ITEM-1", "abstract": "Decreased mitochondrial function plays a pivotal role in the patho</vt:lpwstr>
  </property>
  <property fmtid="{D5CDD505-2E9C-101B-9397-08002B2CF9AE}" pid="249" name="Mendeley_Bookmark_8TiHhCwUUp_10">
    <vt:lpwstr>l DNA haplogroups", "page": "e22116", "issue": "7", "author": [{"given": "Seungwoo", "parse-names": false, "dropping-particle": "", "family": "Hwang", "non-dropping-particle": "", "suffix": ""}, {"given": "Soo Heon", "parse-names": false, "dropping-partic</vt:lpwstr>
  </property>
  <property fmtid="{D5CDD505-2E9C-101B-9397-08002B2CF9AE}" pid="250" name="Mendeley_Bookmark_8TiHhCwUUp_11">
    <vt:lpwstr>le": "", "family": "Kwak", "non-dropping-particle": "", "suffix": ""}, {"given": "Jong", "parse-names": false, "dropping-particle": "", "family": "Bhak", "non-dropping-particle": "", "suffix": ""}, {"given": "Hae Sun", "parse-names": false, "dropping-part</vt:lpwstr>
  </property>
  <property fmtid="{D5CDD505-2E9C-101B-9397-08002B2CF9AE}" pid="251" name="Mendeley_Bookmark_8TiHhCwUUp_12">
    <vt:lpwstr>icle": "", "family": "Kang", "non-dropping-particle": "", "suffix": ""}, {"given": "You Ri", "parse-names": false, "dropping-particle": "", "family": "Lee", "non-dropping-particle": "", "suffix": ""}, {"given": "Bo Kyung", "parse-names": false, "dropping-</vt:lpwstr>
  </property>
  <property fmtid="{D5CDD505-2E9C-101B-9397-08002B2CF9AE}" pid="252" name="Mendeley_Bookmark_8TiHhCwUUp_13">
    <vt:lpwstr>particle": "", "family": "Koo", "non-dropping-particle": "", "suffix": ""}, {"given": "Kyong Soo", "parse-names": false, "dropping-particle": "", "family": "Park", "non-dropping-particle": "", "suffix": ""}, {"given": "Hong Kyu", "parse-names": false, "dr</vt:lpwstr>
  </property>
  <property fmtid="{D5CDD505-2E9C-101B-9397-08002B2CF9AE}" pid="253" name="Mendeley_Bookmark_8TiHhCwUUp_14">
    <vt:lpwstr>opping-particle": "", "family": "Lee", "non-dropping-particle": "", "suffix": ""}, {"given": "Young Min", "parse-names": false, "dropping-particle": "", "family": "Cho", "non-dropping-particle": "", "suffix": ""}, {"given": "Soo", "parse-names": false, "d</vt:lpwstr>
  </property>
  <property fmtid="{D5CDD505-2E9C-101B-9397-08002B2CF9AE}" pid="254" name="Mendeley_Bookmark_8TiHhCwUUp_15">
    <vt:lpwstr>ropping-particle": "", "family": "Heon Kwak", "non-dropping-particle": "", "suffix": ""}, {"given": "Jong", "parse-names": false, "dropping-particle": "", "family": "Bhak", "non-dropping-particle": "", "suffix": ""}, {"given": "Hae Sun", "parse-names": fa</vt:lpwstr>
  </property>
  <property fmtid="{D5CDD505-2E9C-101B-9397-08002B2CF9AE}" pid="255" name="Mendeley_Bookmark_8TiHhCwUUp_16">
    <vt:lpwstr>lse, "dropping-particle": "", "family": "Kang", "non-dropping-particle": "", "suffix": ""}, {"given": "You Ri", "parse-names": false, "dropping-particle": "", "family": "Lee", "non-dropping-particle": "", "suffix": ""}, {"given": "Bo Kyung", "parse-names"</vt:lpwstr>
  </property>
  <property fmtid="{D5CDD505-2E9C-101B-9397-08002B2CF9AE}" pid="256" name="Mendeley_Bookmark_8TiHhCwUUp_17">
    <vt:lpwstr>: false, "dropping-particle": "", "family": "Koo", "non-dropping-particle": "", "suffix": ""}, {"given": "Kyong Soo", "parse-names": false, "dropping-particle": "", "family": "Park", "non-dropping-particle": "", "suffix": ""}, {"given": "Hong Kyu", "parse</vt:lpwstr>
  </property>
  <property fmtid="{D5CDD505-2E9C-101B-9397-08002B2CF9AE}" pid="257" name="Mendeley_Bookmark_8TiHhCwUUp_18">
    <vt:lpwstr>-names": false, "dropping-particle": "", "family": "Lee", "non-dropping-particle": "", "suffix": ""}, {"given": "Min", "parse-names": false, "dropping-particle": "", "family": "Cho", "non-dropping-particle": "", "suffix": ""}], "publisher": "Public Librar</vt:lpwstr>
  </property>
  <property fmtid="{D5CDD505-2E9C-101B-9397-08002B2CF9AE}" pid="258" name="Mendeley_Bookmark_8TiHhCwUUp_19">
    <vt:lpwstr>y of Science", "volume": "6"}, "id": "ITEM-1", "uris": ["http://www.mendeley.com/documents/?uuid=5b700aea-d62e-41f4-8074-a24d34c3c79d"]}], "properties": {"noteIndex": 0}, "mendeley": {"plainTextFormattedCitation": "(13)", "previouslyFormattedCitation": "(</vt:lpwstr>
  </property>
  <property fmtid="{D5CDD505-2E9C-101B-9397-08002B2CF9AE}" pid="259" name="Mendeley_Bookmark_8TiHhCwUUp_2">
    <vt:lpwstr>genesis of type 2 diabetes mellitus (T2DM). Recently, it was reported that mitochondrial DNA (mtDNA) haplogroups confer genetic susceptibility to T2DM in Koreans and Japanese. Particularly, mtDNA haplogroup N9a is associated with a decreased risk of T2DM,</vt:lpwstr>
  </property>
  <property fmtid="{D5CDD505-2E9C-101B-9397-08002B2CF9AE}" pid="260" name="Mendeley_Bookmark_8TiHhCwUUp_20">
    <vt:lpwstr>13)", "formattedCitation": "(13)"}, "schema": "https://github.com/citation-style-language/schema/raw/master/csl-citation.json"}</vt:lpwstr>
  </property>
  <property fmtid="{D5CDD505-2E9C-101B-9397-08002B2CF9AE}" pid="261" name="Mendeley_Bookmark_8TiHhCwUUp_3">
    <vt:lpwstr> whereas haplogroups D5 and F are associated with an increased risk. To examine functional consequences of these haplogroups without being confounded by the heterogeneous nuclear genomic backgrounds of different subjects, we constructed transmitochondrial</vt:lpwstr>
  </property>
  <property fmtid="{D5CDD505-2E9C-101B-9397-08002B2CF9AE}" pid="262" name="Mendeley_Bookmark_8TiHhCwUUp_4">
    <vt:lpwstr> cytoplasmic hybrid (cybrid) cells harboring each of the three haplogroups (N9a, D5, and F) in a background of a shared nuclear genome. We compared the functional consequences of the three haplogroups using cell-based assays and gene expression microarray</vt:lpwstr>
  </property>
  <property fmtid="{D5CDD505-2E9C-101B-9397-08002B2CF9AE}" pid="263" name="Mendeley_Bookmark_8TiHhCwUUp_5">
    <vt:lpwstr>s. Cell-based assays did not detect differences in mitochondrial functions among the haplogroups in terms of ATP generation, reactive oxygen species production, mitochondrial membrane potential, and cellular dehydrogenase activity. However, differential e</vt:lpwstr>
  </property>
  <property fmtid="{D5CDD505-2E9C-101B-9397-08002B2CF9AE}" pid="264" name="Mendeley_Bookmark_8TiHhCwUUp_6">
    <vt:lpwstr>xpression and clustering analyses of microarray data revealed that the three haplogroups exhibit a distinctive nuclear gene expression pattern that correlates with their susceptibility to T2DM. Pathway analysis of microarray data identified several differ</vt:lpwstr>
  </property>
  <property fmtid="{D5CDD505-2E9C-101B-9397-08002B2CF9AE}" pid="265" name="Mendeley_Bookmark_8TiHhCwUUp_7">
    <vt:lpwstr>entially regulated metabolic pathways. Notably, compared to the T2DM-resistant haplogroup N9a, the T2DM-susceptible haplogroup F showed down-regulation of oxidative phosphorylation and up-regulation of glycolysis. These results suggest that variations in </vt:lpwstr>
  </property>
  <property fmtid="{D5CDD505-2E9C-101B-9397-08002B2CF9AE}" pid="266" name="Mendeley_Bookmark_8TiHhCwUUp_8">
    <vt:lpwstr>mtDNA can affect the expression of nuclear genes regulating mitochondrial functions or cellular energetics. Given that impaired mitochondrial function caused by T2DM-associated mtDNA haplogroups is compensated by the nuclear genome, we speculate that defe</vt:lpwstr>
  </property>
  <property fmtid="{D5CDD505-2E9C-101B-9397-08002B2CF9AE}" pid="267" name="Mendeley_Bookmark_8TiHhCwUUp_9">
    <vt:lpwstr>ctive nuclear compensation, under certain circumstances, might lead to the development of T2DM.", "type": "article-journal", "title": "Gene expression pattern in transmitochondrial cytoplasmic hybrid cells harboring type 2 diabetes-associated mitochondria</vt:lpwstr>
  </property>
  <property fmtid="{D5CDD505-2E9C-101B-9397-08002B2CF9AE}" pid="268" name="Mendeley_Bookmark_8Uk4idOUgf_1">
    <vt:lpwstr>ADDIN CSL_CITATION {"citationItems": [{"itemData": {"ISSN": "19326203", "issued": {"date-parts": [["2015"]]}, "PMID": "26322975", "container-title": "PLoS ONE", "DOI": "10.1371/journal.pone.0135622", "id": "ITEM-1", "abstract": "BACKGROUND: Recent publica</vt:lpwstr>
  </property>
  <property fmtid="{D5CDD505-2E9C-101B-9397-08002B2CF9AE}" pid="269" name="Mendeley_Bookmark_8Uk4idOUgf_10">
    <vt:lpwstr>ted with obesity in Austrian juveniles and adults", "page": "1-13", "issue": "8", "author": [{"given": "Sabine", "parse-names": false, "dropping-particle": "", "family": "Ebner", "non-dropping-particle": "", "suffix": ""}, {"given": "Harald", "parse-names</vt:lpwstr>
  </property>
  <property fmtid="{D5CDD505-2E9C-101B-9397-08002B2CF9AE}" pid="270" name="Mendeley_Bookmark_8Uk4idOUgf_11">
    <vt:lpwstr>": false, "dropping-particle": "", "family": "Mangge", "non-dropping-particle": "", "suffix": ""}, {"given": "Helmut", "parse-names": false, "dropping-particle": "", "family": "Langhof", "non-dropping-particle": "", "suffix": ""}, {"given": "Martin", "par</vt:lpwstr>
  </property>
  <property fmtid="{D5CDD505-2E9C-101B-9397-08002B2CF9AE}" pid="271" name="Mendeley_Bookmark_8Uk4idOUgf_12">
    <vt:lpwstr>se-names": false, "dropping-particle": "", "family": "Halle", "non-dropping-particle": "", "suffix": ""}, {"given": "Monika", "parse-names": false, "dropping-particle": "", "family": "Siegrist", "non-dropping-particle": "", "suffix": ""}, {"given": "Elmar</vt:lpwstr>
  </property>
  <property fmtid="{D5CDD505-2E9C-101B-9397-08002B2CF9AE}" pid="272" name="Mendeley_Bookmark_8Uk4idOUgf_13">
    <vt:lpwstr>", "parse-names": false, "dropping-particle": "", "family": "Aigner", "non-dropping-particle": "", "suffix": ""}, {"given": "Katharina", "parse-names": false, "dropping-particle": "", "family": "Paulmichl", "non-dropping-particle": "", "suffix": ""}, {"gi</vt:lpwstr>
  </property>
  <property fmtid="{D5CDD505-2E9C-101B-9397-08002B2CF9AE}" pid="273" name="Mendeley_Bookmark_8Uk4idOUgf_14">
    <vt:lpwstr>ven": "Bernhard", "parse-names": false, "dropping-particle": "", "family": "Paulweber", "non-dropping-particle": "", "suffix": ""}, {"given": "Christian", "parse-names": false, "dropping-particle": "", "family": "Datz", "non-dropping-particle": "", "suffi</vt:lpwstr>
  </property>
  <property fmtid="{D5CDD505-2E9C-101B-9397-08002B2CF9AE}" pid="274" name="Mendeley_Bookmark_8Uk4idOUgf_15">
    <vt:lpwstr>x": ""}, {"given": "Wolfgang", "parse-names": false, "dropping-particle": "", "family": "Sperl", "non-dropping-particle": "", "suffix": ""}, {"given": "Barbara", "parse-names": false, "dropping-particle": "", "family": "Kofler", "non-dropping-particle": "</vt:lpwstr>
  </property>
  <property fmtid="{D5CDD505-2E9C-101B-9397-08002B2CF9AE}" pid="275" name="Mendeley_Bookmark_8Uk4idOUgf_16">
    <vt:lpwstr>", "suffix": ""}, {"given": "Daniel", "parse-names": false, "dropping-particle": "", "family": "Weghuber", "non-dropping-particle": "", "suffix": ""}], "volume": "10"}, "id": "ITEM-1", "uris": ["http://www.mendeley.com/documents/?uuid=cd3433cb-a69f-4eaa-8</vt:lpwstr>
  </property>
  <property fmtid="{D5CDD505-2E9C-101B-9397-08002B2CF9AE}" pid="276" name="Mendeley_Bookmark_8Uk4idOUgf_17">
    <vt:lpwstr>e64-ed66f18af84e"]}], "properties": {"noteIndex": 0}, "mendeley": {"plainTextFormattedCitation": "(29)", "previouslyFormattedCitation": "(31)", "formattedCitation": "(29)"}, "schema": "https://github.com/citation-style-language/schema/raw/master/csl-citat</vt:lpwstr>
  </property>
  <property fmtid="{D5CDD505-2E9C-101B-9397-08002B2CF9AE}" pid="277" name="Mendeley_Bookmark_8Uk4idOUgf_18">
    <vt:lpwstr>ion.json"}</vt:lpwstr>
  </property>
  <property fmtid="{D5CDD505-2E9C-101B-9397-08002B2CF9AE}" pid="278" name="Mendeley_Bookmark_8Uk4idOUgf_2">
    <vt:lpwstr>tions have reported contradictory data regarding mitochondrial DNA (mtDNA) variation and its association with body mass index. The aim of the present study was to compare the frequencies of mtDNA haplogroups as well as control region (CR) polymorphisms of</vt:lpwstr>
  </property>
  <property fmtid="{D5CDD505-2E9C-101B-9397-08002B2CF9AE}" pid="279" name="Mendeley_Bookmark_8Uk4idOUgf_3">
    <vt:lpwstr> obese juveniles (n = 248) and obese adults (n = 1003) versus normal weight controls (njuvenile = 266, nadults = 595) in a well-defined, ethnically homogenous, age-matched comparative cohort of Austrian Caucasians.\\n\\nMETHODOLOGY AND PRINCIPAL FINDINGS:</vt:lpwstr>
  </property>
  <property fmtid="{D5CDD505-2E9C-101B-9397-08002B2CF9AE}" pid="280" name="Mendeley_Bookmark_8Uk4idOUgf_4">
    <vt:lpwstr> Using SNP analysis and DNA sequencing, we identified the nine major European mitochondrial haplogroups and CR polymorphisms. Of these, only the T haplogroup frequency was increased in the juvenile obese cohort versus the control subjects [11.7% in obese </vt:lpwstr>
  </property>
  <property fmtid="{D5CDD505-2E9C-101B-9397-08002B2CF9AE}" pid="281" name="Mendeley_Bookmark_8Uk4idOUgf_5">
    <vt:lpwstr>vs. 6.4% in controls], although statistical significance was lost after adjustment for sex and age. Similar data were observed in a local adult cohort, in which haplogroup T was found at a significantly higher frequency in the overweight and obese subject</vt:lpwstr>
  </property>
  <property fmtid="{D5CDD505-2E9C-101B-9397-08002B2CF9AE}" pid="282" name="Mendeley_Bookmark_8Uk4idOUgf_6">
    <vt:lpwstr>s than in the normal weight group [9.7% vs. 6.2%, p = 0.012, adjusted for sex and age]. When all obese subjects were considered together, the difference in the frequency of haplogroup T was even more clearly seen [10.1% vs. 6.3%, p = 0.002, OR (95% CI) 1.</vt:lpwstr>
  </property>
  <property fmtid="{D5CDD505-2E9C-101B-9397-08002B2CF9AE}" pid="283" name="Mendeley_Bookmark_8Uk4idOUgf_7">
    <vt:lpwstr>71 (1.2-2.4), adjusted for sex and age]. The frequencies of the T haplogroup-linked CR polymorphisms C16294T and the C16296T were found to be elevated in both the juvenile and the adult obese cohort compared to the controls. Nevertheless, no mtDNA haplogr</vt:lpwstr>
  </property>
  <property fmtid="{D5CDD505-2E9C-101B-9397-08002B2CF9AE}" pid="284" name="Mendeley_Bookmark_8Uk4idOUgf_8">
    <vt:lpwstr>oup or CR polymorphism was robustly associated with any of several investigated metabolic and cardiovascular parameters (e.g., blood pressure, blood glucose concentration, triglycerides, cholesterol) in all obese subjects.\\n\\nCONCLUSIONS AND SIGNIFICANC</vt:lpwstr>
  </property>
  <property fmtid="{D5CDD505-2E9C-101B-9397-08002B2CF9AE}" pid="285" name="Mendeley_Bookmark_8Uk4idOUgf_9">
    <vt:lpwstr>E: By investigation of this large ethnically and geographically homogenous cohort of Middle European Caucasians, only mtDNA haplogroup T was identified as an obesity risk factor.", "type": "article-journal", "title": "Mitochondrial haplogroup T is associa</vt:lpwstr>
  </property>
  <property fmtid="{D5CDD505-2E9C-101B-9397-08002B2CF9AE}" pid="286" name="Mendeley_Bookmark_9lLJbI0FFF_1">
    <vt:lpwstr>ADDIN CSL_CITATION {"citationItems": [{"id": "ITEM-1", "itemData": {"volume": "25", "container-title": "Human molecular genetics", "issue": "24", "title": "Evidence for mitochondrial genetic control of autosomal gene expression", "author": [{"given": "Irf</vt:lpwstr>
  </property>
  <property fmtid="{D5CDD505-2E9C-101B-9397-08002B2CF9AE}" pid="287" name="Mendeley_Bookmark_9lLJbI0FFF_10">
    <vt:lpwstr>7)"}, "properties": {"noteIndex": 0}}</vt:lpwstr>
  </property>
  <property fmtid="{D5CDD505-2E9C-101B-9397-08002B2CF9AE}" pid="288" name="Mendeley_Bookmark_9lLJbI0FFF_2">
    <vt:lpwstr>ahan", "suffix": "", "parse-names": false, "non-dropping-particle": "", "family": "Kassam", "dropping-particle": ""}, {"given": "Tuan", "suffix": "", "parse-names": false, "non-dropping-particle": "", "family": "Qi", "dropping-particle": ""}, {"given": "L</vt:lpwstr>
  </property>
  <property fmtid="{D5CDD505-2E9C-101B-9397-08002B2CF9AE}" pid="289" name="Mendeley_Bookmark_9lLJbI0FFF_3">
    <vt:lpwstr>uke", "suffix": "", "parse-names": false, "non-dropping-particle": "", "family": "Lloyd-Jones", "dropping-particle": ""}, {"given": "Alexander", "suffix": "", "parse-names": false, "non-dropping-particle": "", "family": "Holloway", "dropping-particle": ""</vt:lpwstr>
  </property>
  <property fmtid="{D5CDD505-2E9C-101B-9397-08002B2CF9AE}" pid="290" name="Mendeley_Bookmark_9lLJbI0FFF_4">
    <vt:lpwstr>}, {"given": "Marc Jan", "suffix": "", "parse-names": false, "non-dropping-particle": "", "family": "Bonder", "dropping-particle": ""}, {"given": "Anjali K", "suffix": "", "parse-names": false, "non-dropping-particle": "", "family": "Henders", "dropping-p</vt:lpwstr>
  </property>
  <property fmtid="{D5CDD505-2E9C-101B-9397-08002B2CF9AE}" pid="291" name="Mendeley_Bookmark_9lLJbI0FFF_5">
    <vt:lpwstr>article": ""}, {"given": "Nicholas G", "suffix": "", "parse-names": false, "non-dropping-particle": "", "family": "Martin", "dropping-particle": ""}, {"given": "Joseph E", "suffix": "", "parse-names": false, "non-dropping-particle": "", "family": "Powell"</vt:lpwstr>
  </property>
  <property fmtid="{D5CDD505-2E9C-101B-9397-08002B2CF9AE}" pid="292" name="Mendeley_Bookmark_9lLJbI0FFF_6">
    <vt:lpwstr>, "dropping-particle": ""}, {"given": "Lude", "suffix": "", "parse-names": false, "non-dropping-particle": "", "family": "Franke", "dropping-particle": ""}, {"given": "Grant W", "suffix": "", "parse-names": false, "non-dropping-particle": "", "family": "M</vt:lpwstr>
  </property>
  <property fmtid="{D5CDD505-2E9C-101B-9397-08002B2CF9AE}" pid="293" name="Mendeley_Bookmark_9lLJbI0FFF_7">
    <vt:lpwstr>ontgomery", "dropping-particle": ""}, {"given": "Peter M", "suffix": "", "parse-names": false, "non-dropping-particle": "", "family": "Visscher", "dropping-particle": ""}, {"given": "Allan F", "suffix": "", "parse-names": false, "non-dropping-particle": "</vt:lpwstr>
  </property>
  <property fmtid="{D5CDD505-2E9C-101B-9397-08002B2CF9AE}" pid="294" name="Mendeley_Bookmark_9lLJbI0FFF_8">
    <vt:lpwstr>", "family": "McRae", "dropping-particle": ""}], "id": "ITEM-1", "page": "5332-5338", "publisher": "Oxford Univ Press", "issued": {"date-parts": [["2016"]]}, "type": "article-journal", "DOI": "10.1093/hmg/ddw347"}, "uris": ["http://www.mendeley.com/docume</vt:lpwstr>
  </property>
  <property fmtid="{D5CDD505-2E9C-101B-9397-08002B2CF9AE}" pid="295" name="Mendeley_Bookmark_9lLJbI0FFF_9">
    <vt:lpwstr>nts/?uuid=47bef123-95f9-43ee-85ad-05d935fcedfe"]}], "schema": "https://github.com/citation-style-language/schema/raw/master/csl-citation.json", "mendeley": {"plainTextFormattedCitation": "(7)", "formattedCitation": "(7)", "previouslyFormattedCitation": "(</vt:lpwstr>
  </property>
  <property fmtid="{D5CDD505-2E9C-101B-9397-08002B2CF9AE}" pid="296" name="Mendeley_Bookmark_APihDpmor7_1">
    <vt:lpwstr>ADDIN CSL_CITATION {"citationItems": [{"itemData": {"type": "article-journal", "author": [{"given": "Mannis", "parse-names": false, "dropping-particle": "", "family": "Oven", "non-dropping-particle": "Van", "suffix": ""}, {"given": "Manfred", "parse-names</vt:lpwstr>
  </property>
  <property fmtid="{D5CDD505-2E9C-101B-9397-08002B2CF9AE}" pid="297" name="Mendeley_Bookmark_APihDpmor7_2">
    <vt:lpwstr>": false, "dropping-particle": "", "family": "Kayser", "non-dropping-particle": "", "suffix": ""}], "page": "E394", "issued": {"date-parts": [["2009"]]}, "issue": "2", "title": "Updated comprehensive phylogenetic tree of global human mitochondrial DNA var</vt:lpwstr>
  </property>
  <property fmtid="{D5CDD505-2E9C-101B-9397-08002B2CF9AE}" pid="298" name="Mendeley_Bookmark_APihDpmor7_3">
    <vt:lpwstr>iation", "container-title": "Human mutation", "DOI": "10.1002/humu.20921", "id": "ITEM-1", "volume": "30", "publisher": "Wiley Online Library"}, "id": "ITEM-1", "uris": ["http://www.mendeley.com/documents/?uuid=57e85ed8-36b6-4a4b-bed9-c65aeed99468"]}], "p</vt:lpwstr>
  </property>
  <property fmtid="{D5CDD505-2E9C-101B-9397-08002B2CF9AE}" pid="299" name="Mendeley_Bookmark_APihDpmor7_4">
    <vt:lpwstr>roperties": {"noteIndex": 0}, "mendeley": {"plainTextFormattedCitation": "(21)", "previouslyFormattedCitation": "(22)", "formattedCitation": "(21)"}, "schema": "https://github.com/citation-style-language/schema/raw/master/csl-citation.json"}</vt:lpwstr>
  </property>
  <property fmtid="{D5CDD505-2E9C-101B-9397-08002B2CF9AE}" pid="300" name="Mendeley_Bookmark_ATZ3iH7xrt_1">
    <vt:lpwstr>ADDIN CSL_CITATION {"citationItems": [{"id": "ITEM-1", "itemData": {"volume": "67", "container-title": "Cancer research", "issue": "10", "title": "Mitochondrial genetic background modifies breast cancer risk", "note": "pmid:17510395", "author": [{"given":</vt:lpwstr>
  </property>
  <property fmtid="{D5CDD505-2E9C-101B-9397-08002B2CF9AE}" pid="301" name="Mendeley_Bookmark_ATZ3iH7xrt_2">
    <vt:lpwstr> "Ren-Kui", "suffix": "", "parse-names": false, "non-dropping-particle": "", "family": "Bai", "dropping-particle": ""}, {"given": "Suzanne M", "suffix": "", "parse-names": false, "non-dropping-particle": "", "family": "Leal", "dropping-particle": ""}, {"g</vt:lpwstr>
  </property>
  <property fmtid="{D5CDD505-2E9C-101B-9397-08002B2CF9AE}" pid="302" name="Mendeley_Bookmark_ATZ3iH7xrt_3">
    <vt:lpwstr>iven": "Daniel", "suffix": "", "parse-names": false, "non-dropping-particle": "", "family": "Covarrubias", "dropping-particle": ""}, {"given": "Aiyi", "suffix": "", "parse-names": false, "non-dropping-particle": "", "family": "Liu", "dropping-particle": "</vt:lpwstr>
  </property>
  <property fmtid="{D5CDD505-2E9C-101B-9397-08002B2CF9AE}" pid="303" name="Mendeley_Bookmark_ATZ3iH7xrt_4">
    <vt:lpwstr>"}, {"given": "Lee-Jun C", "suffix": "", "parse-names": false, "non-dropping-particle": "", "family": "Wong", "dropping-particle": ""}], "id": "ITEM-1", "page": "4687-4694", "publisher": "AACR", "issued": {"date-parts": [["2007"]]}, "type": "article-journ</vt:lpwstr>
  </property>
  <property fmtid="{D5CDD505-2E9C-101B-9397-08002B2CF9AE}" pid="304" name="Mendeley_Bookmark_ATZ3iH7xrt_5">
    <vt:lpwstr>al"}, "uris": ["http://www.mendeley.com/documents/?uuid=d20ff3ef-dac5-452e-b66d-74528a88510e"]}], "schema": "https://github.com/citation-style-language/schema/raw/master/csl-citation.json", "mendeley": {"plainTextFormattedCitation": "(27)", "formattedCita</vt:lpwstr>
  </property>
  <property fmtid="{D5CDD505-2E9C-101B-9397-08002B2CF9AE}" pid="305" name="Mendeley_Bookmark_ATZ3iH7xrt_6">
    <vt:lpwstr>tion": "(27)", "previouslyFormattedCitation": "(27)"}, "properties": {"noteIndex": 0}}</vt:lpwstr>
  </property>
  <property fmtid="{D5CDD505-2E9C-101B-9397-08002B2CF9AE}" pid="306" name="Mendeley_Bookmark_Cu2tl3wr6b_1">
    <vt:lpwstr>ADDIN CSL_CITATION {"citationItems": [{"itemData": {"type": "article-journal", "author": [{"given": "Neil J", "parse-names": false, "dropping-particle": "", "family": "Gemmell", "non-dropping-particle": "", "suffix": ""}, {"given": "Victoria J", "parse-na</vt:lpwstr>
  </property>
  <property fmtid="{D5CDD505-2E9C-101B-9397-08002B2CF9AE}" pid="307" name="Mendeley_Bookmark_Cu2tl3wr6b_2">
    <vt:lpwstr>mes": false, "dropping-particle": "", "family": "Metcalf", "non-dropping-particle": "", "suffix": ""}, {"given": "Fred W", "parse-names": false, "dropping-particle": "", "family": "Allendorf", "non-dropping-particle": "", "suffix": ""}], "page": "238-244"</vt:lpwstr>
  </property>
  <property fmtid="{D5CDD505-2E9C-101B-9397-08002B2CF9AE}" pid="308" name="Mendeley_Bookmark_Cu2tl3wr6b_3">
    <vt:lpwstr>, "issued": {"date-parts": [["2004"]]}, "issue": "5", "title": "Mother's curse: the effect of mtDNA on individual fitness and population viability", "container-title": "Trends in Ecology &amp; Evolution", "id": "ITEM-1", "volume": "19", "publisher": "Elsevier</vt:lpwstr>
  </property>
  <property fmtid="{D5CDD505-2E9C-101B-9397-08002B2CF9AE}" pid="309" name="Mendeley_Bookmark_Cu2tl3wr6b_4">
    <vt:lpwstr>"}, "id": "ITEM-1", "uris": ["http://www.mendeley.com/documents/?uuid=504d3787-9ea8-44fe-a1cd-f147c4ad0c61"]}], "properties": {"noteIndex": 0}, "mendeley": {"plainTextFormattedCitation": "(5)", "previouslyFormattedCitation": "(5)", "formattedCitation": "(</vt:lpwstr>
  </property>
  <property fmtid="{D5CDD505-2E9C-101B-9397-08002B2CF9AE}" pid="310" name="Mendeley_Bookmark_Cu2tl3wr6b_5">
    <vt:lpwstr>5)"}, "schema": "https://github.com/citation-style-language/schema/raw/master/csl-citation.json"}</vt:lpwstr>
  </property>
  <property fmtid="{D5CDD505-2E9C-101B-9397-08002B2CF9AE}" pid="311" name="Mendeley_Bookmark_D7kOdtKgub_1">
    <vt:lpwstr>ADDIN CSL_CITATION {"citationItems": [{"id": "ITEM-1", "itemData": {"volume": "65", "container-title": "Diabetes", "issue": "11", "title": "Adipose Recruitment and Activation of Plasmacytoid Dendritic Cells Fuel Metaflammation", "author": [{"given": "Amri</vt:lpwstr>
  </property>
  <property fmtid="{D5CDD505-2E9C-101B-9397-08002B2CF9AE}" pid="312" name="Mendeley_Bookmark_D7kOdtKgub_10">
    <vt:lpwstr>rticle": "", "family": "Bandyopadhyay", "dropping-particle": ""}, {"given": "Satinath", "suffix": "", "parse-names": false, "non-dropping-particle": "", "family": "Mukhopadhyay", "dropping-particle": ""}, {"given": "Partha", "suffix": "", "parse-names": f</vt:lpwstr>
  </property>
  <property fmtid="{D5CDD505-2E9C-101B-9397-08002B2CF9AE}" pid="313" name="Mendeley_Bookmark_D7kOdtKgub_11">
    <vt:lpwstr>alse, "non-dropping-particle": "", "family": "Chakrabarti", "dropping-particle": ""}, {"given": "Dipyaman", "suffix": "", "parse-names": false, "non-dropping-particle": "", "family": "Ganguly", "dropping-particle": ""}], "id": "ITEM-1", "page": "3440-3452</vt:lpwstr>
  </property>
  <property fmtid="{D5CDD505-2E9C-101B-9397-08002B2CF9AE}" pid="314" name="Mendeley_Bookmark_D7kOdtKgub_12">
    <vt:lpwstr>", "issued": {"date-parts": [["2016"]]}, "type": "article-journal", "DOI": "10.2337/db16-0331"}, "uris": ["http://www.mendeley.com/documents/?uuid=d6f010e1-512a-3bfd-a8a8-906066905835"]}], "schema": "https://github.com/citation-style-language/schema/raw/m</vt:lpwstr>
  </property>
  <property fmtid="{D5CDD505-2E9C-101B-9397-08002B2CF9AE}" pid="315" name="Mendeley_Bookmark_D7kOdtKgub_13">
    <vt:lpwstr>aster/csl-citation.json", "mendeley": {"plainTextFormattedCitation": "(31)", "formattedCitation": "(31)", "previouslyFormattedCitation": "(31)"}, "properties": {"noteIndex": 0}}</vt:lpwstr>
  </property>
  <property fmtid="{D5CDD505-2E9C-101B-9397-08002B2CF9AE}" pid="316" name="Mendeley_Bookmark_D7kOdtKgub_2">
    <vt:lpwstr>t Raj", "suffix": "", "parse-names": false, "non-dropping-particle": "", "family": "Ghosh", "dropping-particle": ""}, {"given": "Roopkatha", "suffix": "", "parse-names": false, "non-dropping-particle": "", "family": "Bhattacharya", "dropping-particle": ""</vt:lpwstr>
  </property>
  <property fmtid="{D5CDD505-2E9C-101B-9397-08002B2CF9AE}" pid="317" name="Mendeley_Bookmark_D7kOdtKgub_3">
    <vt:lpwstr>}, {"given": "Shamik", "suffix": "", "parse-names": false, "non-dropping-particle": "", "family": "Bhattacharya", "dropping-particle": ""}, {"given": "Titli", "suffix": "", "parse-names": false, "non-dropping-particle": "", "family": "Nargis", "dropping-p</vt:lpwstr>
  </property>
  <property fmtid="{D5CDD505-2E9C-101B-9397-08002B2CF9AE}" pid="318" name="Mendeley_Bookmark_D7kOdtKgub_4">
    <vt:lpwstr>article": ""}, {"given": "Oindrila", "suffix": "", "parse-names": false, "non-dropping-particle": "", "family": "Rahaman", "dropping-particle": ""}, {"given": "Pritam", "suffix": "", "parse-names": false, "non-dropping-particle": "", "family": "Duttagupta</vt:lpwstr>
  </property>
  <property fmtid="{D5CDD505-2E9C-101B-9397-08002B2CF9AE}" pid="319" name="Mendeley_Bookmark_D7kOdtKgub_5">
    <vt:lpwstr>", "dropping-particle": ""}, {"given": "Deblina", "suffix": "", "parse-names": false, "non-dropping-particle": "", "family": "Raychaudhuri", "dropping-particle": ""}, {"given": "Chinky", "suffix": "", "parse-names": false, "non-dropping-particle": "", "fa</vt:lpwstr>
  </property>
  <property fmtid="{D5CDD505-2E9C-101B-9397-08002B2CF9AE}" pid="320" name="Mendeley_Bookmark_D7kOdtKgub_6">
    <vt:lpwstr>mily": "Shiu", "dropping-particle": ""}, {"given": "Chen", "suffix": "", "parse-names": false, "non-dropping-particle": "", "family": "Liu", "dropping-particle": ""}, {"given": "Shounak", "suffix": "", "parse-names": false, "non-dropping-particle": "", "f</vt:lpwstr>
  </property>
  <property fmtid="{D5CDD505-2E9C-101B-9397-08002B2CF9AE}" pid="321" name="Mendeley_Bookmark_D7kOdtKgub_7">
    <vt:lpwstr>amily": "Roy", "dropping-particle": ""}, {"given": "Parasar", "suffix": "", "parse-names": false, "non-dropping-particle": "", "family": "Ghosh", "dropping-particle": ""}, {"given": "Shashi", "suffix": "", "parse-names": false, "non-dropping-particle": ""</vt:lpwstr>
  </property>
  <property fmtid="{D5CDD505-2E9C-101B-9397-08002B2CF9AE}" pid="322" name="Mendeley_Bookmark_D7kOdtKgub_8">
    <vt:lpwstr>, "family": "Khanna", "dropping-particle": ""}, {"given": "Tamonas", "suffix": "", "parse-names": false, "non-dropping-particle": "", "family": "Chaudhuri", "dropping-particle": ""}, {"given": "Om", "suffix": "", "parse-names": false, "non-dropping-partic</vt:lpwstr>
  </property>
  <property fmtid="{D5CDD505-2E9C-101B-9397-08002B2CF9AE}" pid="323" name="Mendeley_Bookmark_D7kOdtKgub_9">
    <vt:lpwstr>le": "", "family": "Tantia", "dropping-particle": ""}, {"given": "Stefan", "suffix": "", "parse-names": false, "non-dropping-particle": "", "family": "Haak", "dropping-particle": ""}, {"given": "Santu", "suffix": "", "parse-names": false, "non-dropping-pa</vt:lpwstr>
  </property>
  <property fmtid="{D5CDD505-2E9C-101B-9397-08002B2CF9AE}" pid="324" name="Mendeley_Bookmark_DVvAXpoPla_1">
    <vt:lpwstr>ADDIN CSL_CITATION {"citationItems": [{"itemData": {"page": "373-387", "issued": {"date-parts": [["2005"]]}, "container-title": "Genetics", "DOI": "10.1534/genetics.105.043901", "id": "ITEM-1", "type": "article-journal", "title": "The role of selection in</vt:lpwstr>
  </property>
  <property fmtid="{D5CDD505-2E9C-101B-9397-08002B2CF9AE}" pid="325" name="Mendeley_Bookmark_DVvAXpoPla_10">
    <vt:lpwstr>", "family": "Feldman", "non-dropping-particle": "", "suffix": ""}, {"given": "Luca L", "parse-names": false, "dropping-particle": "", "family": "Cavalli-Sforza", "non-dropping-particle": "", "suffix": ""}, {"given": "Peter J", "parse-names": false, "drop</vt:lpwstr>
  </property>
  <property fmtid="{D5CDD505-2E9C-101B-9397-08002B2CF9AE}" pid="326" name="Mendeley_Bookmark_DVvAXpoPla_11">
    <vt:lpwstr>ping-particle": "", "family": "Oefner", "non-dropping-particle": "", "suffix": ""}], "volume": "172"}, "id": "ITEM-1", "uris": ["http://www.mendeley.com/documents/?uuid=b859cf3b-6797-4baf-a241-775378381ea9"]}, {"itemData": {"type": "article-journal", "pub</vt:lpwstr>
  </property>
  <property fmtid="{D5CDD505-2E9C-101B-9397-08002B2CF9AE}" pid="327" name="Mendeley_Bookmark_DVvAXpoPla_12">
    <vt:lpwstr>lisher": "Genetics Soc America", "author": [{"given": "Antonio", "parse-names": false, "dropping-particle": "", "family": "Torroni", "non-dropping-particle": "", "suffix": ""}, {"given": "Kirsi", "parse-names": false, "dropping-particle": "", "family": "H</vt:lpwstr>
  </property>
  <property fmtid="{D5CDD505-2E9C-101B-9397-08002B2CF9AE}" pid="328" name="Mendeley_Bookmark_DVvAXpoPla_13">
    <vt:lpwstr>uoponen", "non-dropping-particle": "", "suffix": ""}, {"given": "Paolo", "parse-names": false, "dropping-particle": "", "family": "Francalacci", "non-dropping-particle": "", "suffix": ""}, {"given": "Maurizio", "parse-names": false, "dropping-particle": "</vt:lpwstr>
  </property>
  <property fmtid="{D5CDD505-2E9C-101B-9397-08002B2CF9AE}" pid="329" name="Mendeley_Bookmark_DVvAXpoPla_14">
    <vt:lpwstr>", "family": "Petrozzi", "non-dropping-particle": "", "suffix": ""}, {"given": "Laura", "parse-names": false, "dropping-particle": "", "family": "Morelli", "non-dropping-particle": "", "suffix": ""}, {"given": "Rosaria", "parse-names": false, "dropping-pa</vt:lpwstr>
  </property>
  <property fmtid="{D5CDD505-2E9C-101B-9397-08002B2CF9AE}" pid="330" name="Mendeley_Bookmark_DVvAXpoPla_15">
    <vt:lpwstr>rticle": "", "family": "Scozzari", "non-dropping-particle": "", "suffix": ""}, {"given": "Domenica", "parse-names": false, "dropping-particle": "", "family": "Obinu", "non-dropping-particle": "", "suffix": ""}, {"given": "Marja-Liisa", "parse-names": fals</vt:lpwstr>
  </property>
  <property fmtid="{D5CDD505-2E9C-101B-9397-08002B2CF9AE}" pid="331" name="Mendeley_Bookmark_DVvAXpoPla_16">
    <vt:lpwstr>e, "dropping-particle": "", "family": "Savontaus", "non-dropping-particle": "", "suffix": ""}, {"given": "Douglas C", "parse-names": false, "dropping-particle": "", "family": "Wallace", "non-dropping-particle": "", "suffix": ""}], "note": "pmid:8978068", </vt:lpwstr>
  </property>
  <property fmtid="{D5CDD505-2E9C-101B-9397-08002B2CF9AE}" pid="332" name="Mendeley_Bookmark_DVvAXpoPla_17">
    <vt:lpwstr>"issued": {"date-parts": [["1996"]]}, "issue": "4", "title": "Classification of European mtDNAs from an analysis of three European populations", "container-title": "Genetics", "id": "ITEM-2", "volume": "144", "page": "1835-1850"}, "id": "ITEM-2", "uris": </vt:lpwstr>
  </property>
  <property fmtid="{D5CDD505-2E9C-101B-9397-08002B2CF9AE}" pid="333" name="Mendeley_Bookmark_DVvAXpoPla_18">
    <vt:lpwstr>["http://www.mendeley.com/documents/?uuid=ae5041c7-ddf3-4ce8-8b42-7d4b0ad0bc7e"]}], "properties": {"noteIndex": 0}, "mendeley": {"plainTextFormattedCitation": "(2, 3)", "previouslyFormattedCitation": "(2, 3)", "formattedCitation": "(2, 3)"}, "schema": "ht</vt:lpwstr>
  </property>
  <property fmtid="{D5CDD505-2E9C-101B-9397-08002B2CF9AE}" pid="334" name="Mendeley_Bookmark_DVvAXpoPla_19">
    <vt:lpwstr>tps://github.com/citation-style-language/schema/raw/master/csl-citation.json"}</vt:lpwstr>
  </property>
  <property fmtid="{D5CDD505-2E9C-101B-9397-08002B2CF9AE}" pid="335" name="Mendeley_Bookmark_DVvAXpoPla_2">
    <vt:lpwstr> the evolution of human mitochondrial genomes", "note": "pmid:16172508", "issue": "1", "publisher": "Genetics Soc America", "author": [{"given": "Toomas", "parse-names": false, "dropping-particle": "", "family": "Kivisild", "non-dropping-particle": "", "s</vt:lpwstr>
  </property>
  <property fmtid="{D5CDD505-2E9C-101B-9397-08002B2CF9AE}" pid="336" name="Mendeley_Bookmark_DVvAXpoPla_3">
    <vt:lpwstr>uffix": ""}, {"given": "Peidong", "parse-names": false, "dropping-particle": "", "family": "Shen", "non-dropping-particle": "", "suffix": ""}, {"given": "Dennis P", "parse-names": false, "dropping-particle": "", "family": "Wall", "non-dropping-particle": </vt:lpwstr>
  </property>
  <property fmtid="{D5CDD505-2E9C-101B-9397-08002B2CF9AE}" pid="337" name="Mendeley_Bookmark_DVvAXpoPla_4">
    <vt:lpwstr>"", "suffix": ""}, {"given": "Bao", "parse-names": false, "dropping-particle": "", "family": "Do", "non-dropping-particle": "", "suffix": ""}, {"given": "Raphael", "parse-names": false, "dropping-particle": "", "family": "Sung", "non-dropping-particle": "</vt:lpwstr>
  </property>
  <property fmtid="{D5CDD505-2E9C-101B-9397-08002B2CF9AE}" pid="338" name="Mendeley_Bookmark_DVvAXpoPla_5">
    <vt:lpwstr>", "suffix": ""}, {"given": "Karen K", "parse-names": false, "dropping-particle": "", "family": "Davis", "non-dropping-particle": "", "suffix": ""}, {"given": "Giuseppe", "parse-names": false, "dropping-particle": "", "family": "Passarino", "non-dropping-</vt:lpwstr>
  </property>
  <property fmtid="{D5CDD505-2E9C-101B-9397-08002B2CF9AE}" pid="339" name="Mendeley_Bookmark_DVvAXpoPla_6">
    <vt:lpwstr>particle": "", "suffix": ""}, {"given": "Peter A", "parse-names": false, "dropping-particle": "", "family": "Underhill", "non-dropping-particle": "", "suffix": ""}, {"given": "Curt", "parse-names": false, "dropping-particle": "", "family": "Scharfe", "non</vt:lpwstr>
  </property>
  <property fmtid="{D5CDD505-2E9C-101B-9397-08002B2CF9AE}" pid="340" name="Mendeley_Bookmark_DVvAXpoPla_7">
    <vt:lpwstr>-dropping-particle": "", "suffix": ""}, {"given": "Antonio", "parse-names": false, "dropping-particle": "", "family": "Torroni", "non-dropping-particle": "", "suffix": ""}, {"given": "Rosaria", "parse-names": false, "dropping-particle": "", "family": "Sco</vt:lpwstr>
  </property>
  <property fmtid="{D5CDD505-2E9C-101B-9397-08002B2CF9AE}" pid="341" name="Mendeley_Bookmark_DVvAXpoPla_8">
    <vt:lpwstr>zzari", "non-dropping-particle": "", "suffix": ""}, {"given": "David", "parse-names": false, "dropping-particle": "", "family": "Modiano", "non-dropping-particle": "", "suffix": ""}, {"given": "Alferdo", "parse-names": false, "dropping-particle": "", "fam</vt:lpwstr>
  </property>
  <property fmtid="{D5CDD505-2E9C-101B-9397-08002B2CF9AE}" pid="342" name="Mendeley_Bookmark_DVvAXpoPla_9">
    <vt:lpwstr>ily": "Coppa", "non-dropping-particle": "", "suffix": ""}, {"given": "Peter", "parse-names": false, "dropping-particle": "", "family": "Knijff", "non-dropping-particle": "de", "suffix": ""}, {"given": "Marcus", "parse-names": false, "dropping-particle": "</vt:lpwstr>
  </property>
  <property fmtid="{D5CDD505-2E9C-101B-9397-08002B2CF9AE}" pid="343" name="Mendeley_Bookmark_DeFZ90Epg4_1">
    <vt:lpwstr>ADDIN CSL_CITATION {"citationItems": [{"id": "ITEM-1", "itemData": {"volume": "25", "container-title": "Human molecular genetics", "issue": "24", "title": "Evidence for mitochondrial genetic control of autosomal gene expression", "author": [{"given": "Irf</vt:lpwstr>
  </property>
  <property fmtid="{D5CDD505-2E9C-101B-9397-08002B2CF9AE}" pid="344" name="Mendeley_Bookmark_DeFZ90Epg4_10">
    <vt:lpwstr>7)"}, "properties": {"noteIndex": 0}}</vt:lpwstr>
  </property>
  <property fmtid="{D5CDD505-2E9C-101B-9397-08002B2CF9AE}" pid="345" name="Mendeley_Bookmark_DeFZ90Epg4_2">
    <vt:lpwstr>ahan", "suffix": "", "parse-names": false, "non-dropping-particle": "", "family": "Kassam", "dropping-particle": ""}, {"given": "Tuan", "suffix": "", "parse-names": false, "non-dropping-particle": "", "family": "Qi", "dropping-particle": ""}, {"given": "L</vt:lpwstr>
  </property>
  <property fmtid="{D5CDD505-2E9C-101B-9397-08002B2CF9AE}" pid="346" name="Mendeley_Bookmark_DeFZ90Epg4_3">
    <vt:lpwstr>uke", "suffix": "", "parse-names": false, "non-dropping-particle": "", "family": "Lloyd-Jones", "dropping-particle": ""}, {"given": "Alexander", "suffix": "", "parse-names": false, "non-dropping-particle": "", "family": "Holloway", "dropping-particle": ""</vt:lpwstr>
  </property>
  <property fmtid="{D5CDD505-2E9C-101B-9397-08002B2CF9AE}" pid="347" name="Mendeley_Bookmark_DeFZ90Epg4_4">
    <vt:lpwstr>}, {"given": "Marc Jan", "suffix": "", "parse-names": false, "non-dropping-particle": "", "family": "Bonder", "dropping-particle": ""}, {"given": "Anjali K", "suffix": "", "parse-names": false, "non-dropping-particle": "", "family": "Henders", "dropping-p</vt:lpwstr>
  </property>
  <property fmtid="{D5CDD505-2E9C-101B-9397-08002B2CF9AE}" pid="348" name="Mendeley_Bookmark_DeFZ90Epg4_5">
    <vt:lpwstr>article": ""}, {"given": "Nicholas G", "suffix": "", "parse-names": false, "non-dropping-particle": "", "family": "Martin", "dropping-particle": ""}, {"given": "Joseph E", "suffix": "", "parse-names": false, "non-dropping-particle": "", "family": "Powell"</vt:lpwstr>
  </property>
  <property fmtid="{D5CDD505-2E9C-101B-9397-08002B2CF9AE}" pid="349" name="Mendeley_Bookmark_DeFZ90Epg4_6">
    <vt:lpwstr>, "dropping-particle": ""}, {"given": "Lude", "suffix": "", "parse-names": false, "non-dropping-particle": "", "family": "Franke", "dropping-particle": ""}, {"given": "Grant W", "suffix": "", "parse-names": false, "non-dropping-particle": "", "family": "M</vt:lpwstr>
  </property>
  <property fmtid="{D5CDD505-2E9C-101B-9397-08002B2CF9AE}" pid="350" name="Mendeley_Bookmark_DeFZ90Epg4_7">
    <vt:lpwstr>ontgomery", "dropping-particle": ""}, {"given": "Peter M", "suffix": "", "parse-names": false, "non-dropping-particle": "", "family": "Visscher", "dropping-particle": ""}, {"given": "Allan F", "suffix": "", "parse-names": false, "non-dropping-particle": "</vt:lpwstr>
  </property>
  <property fmtid="{D5CDD505-2E9C-101B-9397-08002B2CF9AE}" pid="351" name="Mendeley_Bookmark_DeFZ90Epg4_8">
    <vt:lpwstr>", "family": "McRae", "dropping-particle": ""}], "id": "ITEM-1", "page": "5332-5338", "publisher": "Oxford Univ Press", "issued": {"date-parts": [["2016"]]}, "type": "article-journal", "DOI": "10.1093/hmg/ddw347"}, "uris": ["http://www.mendeley.com/docume</vt:lpwstr>
  </property>
  <property fmtid="{D5CDD505-2E9C-101B-9397-08002B2CF9AE}" pid="352" name="Mendeley_Bookmark_DeFZ90Epg4_9">
    <vt:lpwstr>nts/?uuid=47bef123-95f9-43ee-85ad-05d935fcedfe"]}], "schema": "https://github.com/citation-style-language/schema/raw/master/csl-citation.json", "mendeley": {"plainTextFormattedCitation": "(7)", "formattedCitation": "(7)", "previouslyFormattedCitation": "(</vt:lpwstr>
  </property>
  <property fmtid="{D5CDD505-2E9C-101B-9397-08002B2CF9AE}" pid="353" name="Mendeley_Bookmark_DfQOe0XtBc_1">
    <vt:lpwstr>ADDIN CSL_CITATION {"citationItems": [{"id": "ITEM-1", "itemData": {"volume": "23", "issue": "10", "title": "GenABEL: an R library for genome-wide association analysis", "note": "pmid:17384015", "id": "ITEM-1", "publisher": "Oxford Univ Press", "author": </vt:lpwstr>
  </property>
  <property fmtid="{D5CDD505-2E9C-101B-9397-08002B2CF9AE}" pid="354" name="Mendeley_Bookmark_DfQOe0XtBc_2">
    <vt:lpwstr>[{"given": "Yurii S", "suffix": "", "parse-names": false, "non-dropping-particle": "", "family": "Aulchenko", "dropping-particle": ""}, {"given": "Stephan", "suffix": "", "parse-names": false, "non-dropping-particle": "", "family": "Ripke", "dropping-part</vt:lpwstr>
  </property>
  <property fmtid="{D5CDD505-2E9C-101B-9397-08002B2CF9AE}" pid="355" name="Mendeley_Bookmark_DfQOe0XtBc_3">
    <vt:lpwstr>icle": ""}, {"given": "Aaron", "suffix": "", "parse-names": false, "non-dropping-particle": "", "family": "Isaacs", "dropping-particle": ""}, {"given": "Cornelia M", "suffix": "", "parse-names": false, "non-dropping-particle": "Van", "family": "Duijn", "d</vt:lpwstr>
  </property>
  <property fmtid="{D5CDD505-2E9C-101B-9397-08002B2CF9AE}" pid="356" name="Mendeley_Bookmark_DfQOe0XtBc_4">
    <vt:lpwstr>ropping-particle": ""}], "type": "article-journal", "DOI": "10.1093/bioinformatics/btm108", "container-title": "Bioinformatics", "page": "1294-1296", "issued": {"date-parts": [["2007"]]}}, "uris": ["http://www.mendeley.com/documents/?uuid=c2ee52a4-8698-4a</vt:lpwstr>
  </property>
  <property fmtid="{D5CDD505-2E9C-101B-9397-08002B2CF9AE}" pid="357" name="Mendeley_Bookmark_DfQOe0XtBc_5">
    <vt:lpwstr>44-b745-02c05693e484"]}], "schema": "https://github.com/citation-style-language/schema/raw/master/csl-citation.json", "mendeley": {"plainTextFormattedCitation": "(25)", "formattedCitation": "(25)", "previouslyFormattedCitation": "(25)"}, "properties": {"n</vt:lpwstr>
  </property>
  <property fmtid="{D5CDD505-2E9C-101B-9397-08002B2CF9AE}" pid="358" name="Mendeley_Bookmark_DfQOe0XtBc_6">
    <vt:lpwstr>oteIndex": 0}}</vt:lpwstr>
  </property>
  <property fmtid="{D5CDD505-2E9C-101B-9397-08002B2CF9AE}" pid="359" name="Mendeley_Bookmark_DsabeD0fVU_1">
    <vt:lpwstr>ADDIN CSL_CITATION {"citationItems": [{"itemData": {"type": "article-journal", "author": [{"given": "Anna-Maija", "parse-names": false, "dropping-particle": "", "family": "Sulonen", "non-dropping-particle": "", "suffix": ""}, {"given": "Pekka", "parse-nam</vt:lpwstr>
  </property>
  <property fmtid="{D5CDD505-2E9C-101B-9397-08002B2CF9AE}" pid="360" name="Mendeley_Bookmark_DsabeD0fVU_10">
    <vt:lpwstr>uid=01a3c9b0-dcc2-49d2-a5fd-3e1b78610ebb"]}], "properties": {"noteIndex": 0}, "mendeley": {"plainTextFormattedCitation": "(19)", "previouslyFormattedCitation": "(19)", "formattedCitation": "(19)"}, "schema": "https://github.com/citation-style-language/sch</vt:lpwstr>
  </property>
  <property fmtid="{D5CDD505-2E9C-101B-9397-08002B2CF9AE}" pid="361" name="Mendeley_Bookmark_DsabeD0fVU_11">
    <vt:lpwstr>ema/raw/master/csl-citation.json"}</vt:lpwstr>
  </property>
  <property fmtid="{D5CDD505-2E9C-101B-9397-08002B2CF9AE}" pid="362" name="Mendeley_Bookmark_DsabeD0fVU_2">
    <vt:lpwstr>es": false, "dropping-particle": "", "family": "Ellonen", "non-dropping-particle": "", "suffix": ""}, {"given": "Henrikki", "parse-names": false, "dropping-particle": "", "family": "Almusa", "non-dropping-particle": "", "suffix": ""}, {"given": "Maija", "</vt:lpwstr>
  </property>
  <property fmtid="{D5CDD505-2E9C-101B-9397-08002B2CF9AE}" pid="363" name="Mendeley_Bookmark_DsabeD0fVU_3">
    <vt:lpwstr>parse-names": false, "dropping-particle": "", "family": "Lepist", "non-dropping-particle": "", "suffix": ""}, {"given": "Samuli", "parse-names": false, "dropping-particle": "", "family": "Eldfors", "non-dropping-particle": "", "suffix": ""}, {"given": "Sa</vt:lpwstr>
  </property>
  <property fmtid="{D5CDD505-2E9C-101B-9397-08002B2CF9AE}" pid="364" name="Mendeley_Bookmark_DsabeD0fVU_4">
    <vt:lpwstr>ri", "parse-names": false, "dropping-particle": "", "family": "Hannula", "non-dropping-particle": "", "suffix": ""}, {"given": "Timo", "parse-names": false, "dropping-particle": "", "family": "Miettinen", "non-dropping-particle": "", "suffix": ""}, {"give</vt:lpwstr>
  </property>
  <property fmtid="{D5CDD505-2E9C-101B-9397-08002B2CF9AE}" pid="365" name="Mendeley_Bookmark_DsabeD0fVU_5">
    <vt:lpwstr>n": "Henna", "parse-names": false, "dropping-particle": "", "family": "Tyynismaa", "non-dropping-particle": "", "suffix": ""}, {"given": "Perttu", "parse-names": false, "dropping-particle": "", "family": "Salo", "non-dropping-particle": "", "suffix": ""},</vt:lpwstr>
  </property>
  <property fmtid="{D5CDD505-2E9C-101B-9397-08002B2CF9AE}" pid="366" name="Mendeley_Bookmark_DsabeD0fVU_6">
    <vt:lpwstr> {"given": "Caroline", "parse-names": false, "dropping-particle": "", "family": "Heckman", "non-dropping-particle": "", "suffix": ""}, {"given": "Heikki", "parse-names": false, "dropping-particle": "", "family": "Joensuu", "non-dropping-particle": "", "su</vt:lpwstr>
  </property>
  <property fmtid="{D5CDD505-2E9C-101B-9397-08002B2CF9AE}" pid="367" name="Mendeley_Bookmark_DsabeD0fVU_7">
    <vt:lpwstr>ffix": ""}, {"given": "Taneli", "parse-names": false, "dropping-particle": "", "family": "Raivio", "non-dropping-particle": "", "suffix": ""}, {"given": "Anu", "parse-names": false, "dropping-particle": "", "family": "Suomalainen", "non-dropping-particle"</vt:lpwstr>
  </property>
  <property fmtid="{D5CDD505-2E9C-101B-9397-08002B2CF9AE}" pid="368" name="Mendeley_Bookmark_DsabeD0fVU_8">
    <vt:lpwstr>: "", "suffix": ""}, {"given": "Janna", "parse-names": false, "dropping-particle": "", "family": "Saarela", "non-dropping-particle": "", "suffix": ""}], "page": "1", "issued": {"date-parts": [["2011"]]}, "issue": "9", "title": "Comparison of solution-base</vt:lpwstr>
  </property>
  <property fmtid="{D5CDD505-2E9C-101B-9397-08002B2CF9AE}" pid="369" name="Mendeley_Bookmark_DsabeD0fVU_9">
    <vt:lpwstr>d exome capture methods for next generation sequencing", "container-title": "Genome biology", "DOI": "10.1186/gb-2011-12-9-r94", "id": "ITEM-1", "volume": "12", "publisher": "BioMed Central"}, "id": "ITEM-1", "uris": ["http://www.mendeley.com/documents/?u</vt:lpwstr>
  </property>
  <property fmtid="{D5CDD505-2E9C-101B-9397-08002B2CF9AE}" pid="370" name="Mendeley_Bookmark_Dw4sNKPYB6_1">
    <vt:lpwstr>ADDIN CSL_CITATION {"citationItems": [{"itemData": {"type": "article-journal", "author": [{"given": "Mannis", "parse-names": false, "dropping-particle": "", "family": "Oven", "non-dropping-particle": "Van", "suffix": ""}, {"given": "Manfred", "parse-names</vt:lpwstr>
  </property>
  <property fmtid="{D5CDD505-2E9C-101B-9397-08002B2CF9AE}" pid="371" name="Mendeley_Bookmark_Dw4sNKPYB6_2">
    <vt:lpwstr>": false, "dropping-particle": "", "family": "Kayser", "non-dropping-particle": "", "suffix": ""}], "page": "E394", "issued": {"date-parts": [["2009"]]}, "issue": "2", "title": "Updated comprehensive phylogenetic tree of global human mitochondrial DNA var</vt:lpwstr>
  </property>
  <property fmtid="{D5CDD505-2E9C-101B-9397-08002B2CF9AE}" pid="372" name="Mendeley_Bookmark_Dw4sNKPYB6_3">
    <vt:lpwstr>iation", "container-title": "Human mutation", "DOI": "10.1002/humu.20921", "id": "ITEM-1", "volume": "30", "publisher": "Wiley Online Library"}, "id": "ITEM-1", "uris": ["http://www.mendeley.com/documents/?uuid=57e85ed8-36b6-4a4b-bed9-c65aeed99468"]}], "p</vt:lpwstr>
  </property>
  <property fmtid="{D5CDD505-2E9C-101B-9397-08002B2CF9AE}" pid="373" name="Mendeley_Bookmark_Dw4sNKPYB6_4">
    <vt:lpwstr>roperties": {"noteIndex": 0}, "mendeley": {"plainTextFormattedCitation": "(21)", "previouslyFormattedCitation": "(21)", "formattedCitation": "(21)"}, "schema": "https://github.com/citation-style-language/schema/raw/master/csl-citation.json"}</vt:lpwstr>
  </property>
  <property fmtid="{D5CDD505-2E9C-101B-9397-08002B2CF9AE}" pid="374" name="Mendeley_Bookmark_ENG7mElN43_1">
    <vt:lpwstr>ADDIN CSL_CITATION {"citationItems": [{"itemData": {"type": "chapter", "author": [{"given": "Gordon K", "parse-names": false, "dropping-particle": "", "family": "Smyth", "non-dropping-particle": "", "suffix": ""}], "page": "397-420", "issued": {"date-part</vt:lpwstr>
  </property>
  <property fmtid="{D5CDD505-2E9C-101B-9397-08002B2CF9AE}" pid="375" name="Mendeley_Bookmark_ENG7mElN43_2">
    <vt:lpwstr>s": [["2005"]]}, "title": "Limma: linear models for microarray data", "container-title": "Bioinformatics and computational biology solutions using R and Bioconductor", "DOI": "10.1007/0-387-29362-0_23", "id": "ITEM-1", "publisher": "Springer"}, "id": "ITE</vt:lpwstr>
  </property>
  <property fmtid="{D5CDD505-2E9C-101B-9397-08002B2CF9AE}" pid="376" name="Mendeley_Bookmark_ENG7mElN43_3">
    <vt:lpwstr>M-1", "uris": ["http://www.mendeley.com/documents/?uuid=6bbd7d34-c5bf-4e29-bc5f-4e5a06fb0885"]}], "properties": {"noteIndex": 0}, "mendeley": {"plainTextFormattedCitation": "(16)", "previouslyFormattedCitation": "(16)", "formattedCitation": "(16)"}, "sche</vt:lpwstr>
  </property>
  <property fmtid="{D5CDD505-2E9C-101B-9397-08002B2CF9AE}" pid="377" name="Mendeley_Bookmark_ENG7mElN43_4">
    <vt:lpwstr>ma": "https://github.com/citation-style-language/schema/raw/master/csl-citation.json"}</vt:lpwstr>
  </property>
  <property fmtid="{D5CDD505-2E9C-101B-9397-08002B2CF9AE}" pid="378" name="Mendeley_Bookmark_EkXFh2fQXY_1">
    <vt:lpwstr>ADDIN CSL_CITATION {"citationItems": [{"itemData": {"type": "article-journal", "author": [{"given": "Mannis", "parse-names": false, "dropping-particle": "", "family": "Oven", "non-dropping-particle": "Van", "suffix": ""}, {"given": "Manfred", "parse-names</vt:lpwstr>
  </property>
  <property fmtid="{D5CDD505-2E9C-101B-9397-08002B2CF9AE}" pid="379" name="Mendeley_Bookmark_EkXFh2fQXY_2">
    <vt:lpwstr>": false, "dropping-particle": "", "family": "Kayser", "non-dropping-particle": "", "suffix": ""}], "page": "E394", "issued": {"date-parts": [["2009"]]}, "issue": "2", "title": "Updated comprehensive phylogenetic tree of global human mitochondrial DNA var</vt:lpwstr>
  </property>
  <property fmtid="{D5CDD505-2E9C-101B-9397-08002B2CF9AE}" pid="380" name="Mendeley_Bookmark_EkXFh2fQXY_3">
    <vt:lpwstr>iation", "container-title": "Human mutation", "DOI": "10.1002/humu.20921", "id": "ITEM-1", "volume": "30", "publisher": "Wiley Online Library"}, "id": "ITEM-1", "uris": ["http://www.mendeley.com/documents/?uuid=57e85ed8-36b6-4a4b-bed9-c65aeed99468"]}], "p</vt:lpwstr>
  </property>
  <property fmtid="{D5CDD505-2E9C-101B-9397-08002B2CF9AE}" pid="381" name="Mendeley_Bookmark_EkXFh2fQXY_4">
    <vt:lpwstr>roperties": {"noteIndex": 0}, "mendeley": {"plainTextFormattedCitation": "(21)", "previouslyFormattedCitation": "(22)", "formattedCitation": "(21)"}, "schema": "https://github.com/citation-style-language/schema/raw/master/csl-citation.json"}</vt:lpwstr>
  </property>
  <property fmtid="{D5CDD505-2E9C-101B-9397-08002B2CF9AE}" pid="382" name="Mendeley_Bookmark_EpZtt0PcQW_1">
    <vt:lpwstr>ADDIN CSL_CITATION {"citationItems": [{"id": "ITEM-1", "itemData": {"volume": "24", "abstract": "To provide a comprehensive overview on the main findings from the Cardiovascular Risk in Young Finns Study. This prospective multicenter study initiated in 19</vt:lpwstr>
  </property>
  <property fmtid="{D5CDD505-2E9C-101B-9397-08002B2CF9AE}" pid="383" name="Mendeley_Bookmark_EpZtt0PcQW_10">
    <vt:lpwstr>er-title": "Current Opinion in Lipidology", "ISSN": "0957-9672", "page": "57-64", "issued": {"date-parts": [["2013", "2", "1"]]}}, "uris": ["http://www.mendeley.com/documents/?uuid=5742704f-6430-302b-b3e2-43f132e6a413"]}], "schema": "https://github.com/ci</vt:lpwstr>
  </property>
  <property fmtid="{D5CDD505-2E9C-101B-9397-08002B2CF9AE}" pid="384" name="Mendeley_Bookmark_EpZtt0PcQW_11">
    <vt:lpwstr>tation-style-language/schema/raw/master/csl-citation.json", "mendeley": {"plainTextFormattedCitation": "(15)", "formattedCitation": "(15)", "previouslyFormattedCitation": "(15)"}, "properties": {"noteIndex": 0}}</vt:lpwstr>
  </property>
  <property fmtid="{D5CDD505-2E9C-101B-9397-08002B2CF9AE}" pid="385" name="Mendeley_Bookmark_EpZtt0PcQW_2">
    <vt:lpwstr>80 (N = 3596, baseline age 3\u201318 years) has followed up study participants over 30 years to investigate childhood risk factors for cardiometabolic outcomes in adulthood. Childhood BMI, socioeconomic status, parental risk factor status, as well as gene</vt:lpwstr>
  </property>
  <property fmtid="{D5CDD505-2E9C-101B-9397-08002B2CF9AE}" pid="386" name="Mendeley_Bookmark_EpZtt0PcQW_3">
    <vt:lpwstr>tic polymorphisms are independent predictors of adult obesity, hypertension, and dyslipidemia. Results from the Young Finns Study and other follow-up studies have shown that conventional childhood risk factors, such as dyslipidemia, obesity, elevated bloo</vt:lpwstr>
  </property>
  <property fmtid="{D5CDD505-2E9C-101B-9397-08002B2CF9AE}" pid="387" name="Mendeley_Bookmark_EpZtt0PcQW_4">
    <vt:lpwstr>d pressure and smoking, are predictive of subclinical atherosclerosis in young adults. Recent findings suggest that childhood lifestyle (diet, physical activity) is associated with subclinical atherosclerosis and its progression in adulthood. Concerning t</vt:lpwstr>
  </property>
  <property fmtid="{D5CDD505-2E9C-101B-9397-08002B2CF9AE}" pid="388" name="Mendeley_Bookmark_EpZtt0PcQW_5">
    <vt:lpwstr>he timing of risk factor measurements, they seem to be predictive of adult atherosclerosis from the age of 9 onwards. From a clinical point of view, a recent observation suggesting that the adverse cardiometabolic effects of childhood overweight/obesity a</vt:lpwstr>
  </property>
  <property fmtid="{D5CDD505-2E9C-101B-9397-08002B2CF9AE}" pid="389" name="Mendeley_Bookmark_EpZtt0PcQW_6">
    <vt:lpwstr>re reversed among those who become nonobese adults, provides optimism during the days of obesity epidemic. Current data suggest that childhood risk factors are associated with higher risk of subclinical atherosclerosis in adulthood. Future studies among a</vt:lpwstr>
  </property>
  <property fmtid="{D5CDD505-2E9C-101B-9397-08002B2CF9AE}" pid="390" name="Mendeley_Bookmark_EpZtt0PcQW_7">
    <vt:lpwstr>ging cohorts followed since childhood will provide data on their influence on clinical cardiovascular outcomes.", "issue": "1", "title": "Main findings from the prospective Cardiovascular Risk in Young Finns Study", "author": [{"given": "Markus", "suffix"</vt:lpwstr>
  </property>
  <property fmtid="{D5CDD505-2E9C-101B-9397-08002B2CF9AE}" pid="391" name="Mendeley_Bookmark_EpZtt0PcQW_8">
    <vt:lpwstr>: "", "parse-names": false, "non-dropping-particle": "", "family": "Juonala", "dropping-particle": ""}, {"given": "Jorma S.", "suffix": "", "parse-names": false, "non-dropping-particle": "", "family": "Viikari", "dropping-particle": ""}, {"given": "Olli T</vt:lpwstr>
  </property>
  <property fmtid="{D5CDD505-2E9C-101B-9397-08002B2CF9AE}" pid="392" name="Mendeley_Bookmark_EpZtt0PcQW_9">
    <vt:lpwstr>.", "suffix": "", "parse-names": false, "non-dropping-particle": "", "family": "Raitakari", "dropping-particle": ""}], "id": "ITEM-1", "publisher": "Current Opinion in Lipidology", "type": "article-journal", "DOI": "10.1097/mol.0b013e32835a7ed4", "contain</vt:lpwstr>
  </property>
  <property fmtid="{D5CDD505-2E9C-101B-9397-08002B2CF9AE}" pid="393" name="Mendeley_Bookmark_ExQBo3G1Ji_1">
    <vt:lpwstr>ADDIN CSL_CITATION {"citationItems": [{"itemData": {"type": "article-journal", "author": [{"given": "Alkes L", "parse-names": false, "dropping-particle": "", "family": "Price", "non-dropping-particle": "", "suffix": ""}, {"given": "Noah A", "parse-names":</vt:lpwstr>
  </property>
  <property fmtid="{D5CDD505-2E9C-101B-9397-08002B2CF9AE}" pid="394" name="Mendeley_Bookmark_ExQBo3G1Ji_2">
    <vt:lpwstr> false, "dropping-particle": "", "family": "Zaitlen", "non-dropping-particle": "", "suffix": ""}, {"given": "David", "parse-names": false, "dropping-particle": "", "family": "Reich", "non-dropping-particle": "", "suffix": ""}, {"given": "Nick", "parse-nam</vt:lpwstr>
  </property>
  <property fmtid="{D5CDD505-2E9C-101B-9397-08002B2CF9AE}" pid="395" name="Mendeley_Bookmark_ExQBo3G1Ji_3">
    <vt:lpwstr>es": false, "dropping-particle": "", "family": "Patterson", "non-dropping-particle": "", "suffix": ""}], "page": "459-463", "issued": {"date-parts": [["2010"]]}, "issue": "7", "title": "New approaches to population stratification in genome-wide associatio</vt:lpwstr>
  </property>
  <property fmtid="{D5CDD505-2E9C-101B-9397-08002B2CF9AE}" pid="396" name="Mendeley_Bookmark_ExQBo3G1Ji_4">
    <vt:lpwstr>n studies", "container-title": "Nature Reviews Genetics", "id": "ITEM-1", "volume": "11", "publisher": "Nature Publishing Group"}, "id": "ITEM-1", "uris": ["http://www.mendeley.com/documents/?uuid=c449310b-bf45-4187-ba24-4c95794ea016"]}], "properties": {"</vt:lpwstr>
  </property>
  <property fmtid="{D5CDD505-2E9C-101B-9397-08002B2CF9AE}" pid="397" name="Mendeley_Bookmark_ExQBo3G1Ji_5">
    <vt:lpwstr>noteIndex": 0}, "mendeley": {"plainTextFormattedCitation": "(26)", "previouslyFormattedCitation": "(27)", "formattedCitation": "(26)"}, "schema": "https://github.com/citation-style-language/schema/raw/master/csl-citation.json"}</vt:lpwstr>
  </property>
  <property fmtid="{D5CDD505-2E9C-101B-9397-08002B2CF9AE}" pid="398" name="Mendeley_Bookmark_FMVANNlWBT_1">
    <vt:lpwstr>ADDIN CSL_CITATION {"citationItems": [{"itemData": {"page": "1294-1296", "issued": {"date-parts": [["2007"]]}, "container-title": "Bioinformatics", "DOI": "10.1093/bioinformatics/btm108", "id": "ITEM-1", "type": "article-journal", "title": "GenABEL: an R </vt:lpwstr>
  </property>
  <property fmtid="{D5CDD505-2E9C-101B-9397-08002B2CF9AE}" pid="399" name="Mendeley_Bookmark_FMVANNlWBT_2">
    <vt:lpwstr>library for genome-wide association analysis", "note": "pmid:17384015", "issue": "10", "publisher": "Oxford Univ Press", "author": [{"given": "Yurii S", "parse-names": false, "dropping-particle": "", "family": "Aulchenko", "non-dropping-particle": "", "su</vt:lpwstr>
  </property>
  <property fmtid="{D5CDD505-2E9C-101B-9397-08002B2CF9AE}" pid="400" name="Mendeley_Bookmark_FMVANNlWBT_3">
    <vt:lpwstr>ffix": ""}, {"given": "Stephan", "parse-names": false, "dropping-particle": "", "family": "Ripke", "non-dropping-particle": "", "suffix": ""}, {"given": "Aaron", "parse-names": false, "dropping-particle": "", "family": "Isaacs", "non-dropping-particle": "</vt:lpwstr>
  </property>
  <property fmtid="{D5CDD505-2E9C-101B-9397-08002B2CF9AE}" pid="401" name="Mendeley_Bookmark_FMVANNlWBT_4">
    <vt:lpwstr>", "suffix": ""}, {"given": "Cornelia M", "parse-names": false, "dropping-particle": "", "family": "Duijn", "non-dropping-particle": "Van", "suffix": ""}], "volume": "23"}, "id": "ITEM-1", "uris": ["http://www.mendeley.com/documents/?uuid=c2ee52a4-8698-4a</vt:lpwstr>
  </property>
  <property fmtid="{D5CDD505-2E9C-101B-9397-08002B2CF9AE}" pid="402" name="Mendeley_Bookmark_FMVANNlWBT_5">
    <vt:lpwstr>44-b745-02c05693e484"]}], "properties": {"noteIndex": 0}, "mendeley": {"plainTextFormattedCitation": "(25)", "previouslyFormattedCitation": "(25)", "formattedCitation": "(25)"}, "schema": "https://github.com/citation-style-language/schema/raw/master/csl-c</vt:lpwstr>
  </property>
  <property fmtid="{D5CDD505-2E9C-101B-9397-08002B2CF9AE}" pid="403" name="Mendeley_Bookmark_FMVANNlWBT_6">
    <vt:lpwstr>itation.json"}</vt:lpwstr>
  </property>
  <property fmtid="{D5CDD505-2E9C-101B-9397-08002B2CF9AE}" pid="404" name="Mendeley_Bookmark_Fn35NewjSu_1">
    <vt:lpwstr>ADDIN CSL_CITATION {"citationItems": [{"id": "ITEM-1", "itemData": {"volume": "32", "container-title": "Human mutation", "issue": "1", "title": "HaploGrep: a fast and reliable algorithm for automatic classification of mitochondrial DNA haplogroups", "auth</vt:lpwstr>
  </property>
  <property fmtid="{D5CDD505-2E9C-101B-9397-08002B2CF9AE}" pid="405" name="Mendeley_Bookmark_Fn35NewjSu_2">
    <vt:lpwstr>or": [{"given": "Anita", "suffix": "", "parse-names": false, "non-dropping-particle": "", "family": "Kloss-Brandst\u00e4tter", "dropping-particle": ""}, {"given": "Dominic", "suffix": "", "parse-names": false, "non-dropping-particle": "", "family": "Pache</vt:lpwstr>
  </property>
  <property fmtid="{D5CDD505-2E9C-101B-9397-08002B2CF9AE}" pid="406" name="Mendeley_Bookmark_Fn35NewjSu_3">
    <vt:lpwstr>r", "dropping-particle": ""}, {"given": "Sebastian", "suffix": "", "parse-names": false, "non-dropping-particle": "", "family": "Sch\u00f6nherr", "dropping-particle": ""}, {"given": "Hansi", "suffix": "", "parse-names": false, "non-dropping-particle": "",</vt:lpwstr>
  </property>
  <property fmtid="{D5CDD505-2E9C-101B-9397-08002B2CF9AE}" pid="407" name="Mendeley_Bookmark_Fn35NewjSu_4">
    <vt:lpwstr> "family": "Weissensteiner", "dropping-particle": ""}, {"given": "Robert", "suffix": "", "parse-names": false, "non-dropping-particle": "", "family": "Binna", "dropping-particle": ""}, {"given": "G\u00fcnther", "suffix": "", "parse-names": false, "non-dro</vt:lpwstr>
  </property>
  <property fmtid="{D5CDD505-2E9C-101B-9397-08002B2CF9AE}" pid="408" name="Mendeley_Bookmark_Fn35NewjSu_5">
    <vt:lpwstr>pping-particle": "", "family": "Specht", "dropping-particle": ""}, {"given": "Florian", "suffix": "", "parse-names": false, "non-dropping-particle": "", "family": "Kronenberg", "dropping-particle": ""}], "id": "ITEM-1", "page": "25-32", "publisher": "Wile</vt:lpwstr>
  </property>
  <property fmtid="{D5CDD505-2E9C-101B-9397-08002B2CF9AE}" pid="409" name="Mendeley_Bookmark_Fn35NewjSu_6">
    <vt:lpwstr>y Online Library", "issued": {"date-parts": [["2011"]]}, "type": "article-journal", "DOI": "10.1002/humu.21382"}, "uris": ["http://www.mendeley.com/documents/?uuid=5aaa41e1-a6ff-4a94-9160-54b16059afce"]}], "schema": "https://github.com/citation-style-lang</vt:lpwstr>
  </property>
  <property fmtid="{D5CDD505-2E9C-101B-9397-08002B2CF9AE}" pid="410" name="Mendeley_Bookmark_Fn35NewjSu_7">
    <vt:lpwstr>uage/schema/raw/master/csl-citation.json", "mendeley": {"plainTextFormattedCitation": "(20)", "formattedCitation": "(20)", "previouslyFormattedCitation": "(20)"}, "properties": {"noteIndex": 0}}</vt:lpwstr>
  </property>
  <property fmtid="{D5CDD505-2E9C-101B-9397-08002B2CF9AE}" pid="411" name="Mendeley_Bookmark_FpRF97KDCy_1">
    <vt:lpwstr>ADDIN CSL_CITATION {"citationItems": [{"itemData": {"type": "article-journal", "author": [{"given": "Irfahan", "parse-names": false, "dropping-particle": "", "family": "Kassam", "non-dropping-particle": "", "suffix": ""}, {"given": "Tuan", "parse-names": </vt:lpwstr>
  </property>
  <property fmtid="{D5CDD505-2E9C-101B-9397-08002B2CF9AE}" pid="412" name="Mendeley_Bookmark_FpRF97KDCy_10">
    <vt:lpwstr>schema/raw/master/csl-citation.json"}</vt:lpwstr>
  </property>
  <property fmtid="{D5CDD505-2E9C-101B-9397-08002B2CF9AE}" pid="413" name="Mendeley_Bookmark_FpRF97KDCy_2">
    <vt:lpwstr>false, "dropping-particle": "", "family": "Qi", "non-dropping-particle": "", "suffix": ""}, {"given": "Luke", "parse-names": false, "dropping-particle": "", "family": "Lloyd-Jones", "non-dropping-particle": "", "suffix": ""}, {"given": "Alexander", "parse</vt:lpwstr>
  </property>
  <property fmtid="{D5CDD505-2E9C-101B-9397-08002B2CF9AE}" pid="414" name="Mendeley_Bookmark_FpRF97KDCy_3">
    <vt:lpwstr>-names": false, "dropping-particle": "", "family": "Holloway", "non-dropping-particle": "", "suffix": ""}, {"given": "Marc Jan", "parse-names": false, "dropping-particle": "", "family": "Bonder", "non-dropping-particle": "", "suffix": ""}, {"given": "Anja</vt:lpwstr>
  </property>
  <property fmtid="{D5CDD505-2E9C-101B-9397-08002B2CF9AE}" pid="415" name="Mendeley_Bookmark_FpRF97KDCy_4">
    <vt:lpwstr>li K", "parse-names": false, "dropping-particle": "", "family": "Henders", "non-dropping-particle": "", "suffix": ""}, {"given": "Nicholas G", "parse-names": false, "dropping-particle": "", "family": "Martin", "non-dropping-particle": "", "suffix": ""}, {</vt:lpwstr>
  </property>
  <property fmtid="{D5CDD505-2E9C-101B-9397-08002B2CF9AE}" pid="416" name="Mendeley_Bookmark_FpRF97KDCy_5">
    <vt:lpwstr>"given": "Joseph E", "parse-names": false, "dropping-particle": "", "family": "Powell", "non-dropping-particle": "", "suffix": ""}, {"given": "Lude", "parse-names": false, "dropping-particle": "", "family": "Franke", "non-dropping-particle": "", "suffix":</vt:lpwstr>
  </property>
  <property fmtid="{D5CDD505-2E9C-101B-9397-08002B2CF9AE}" pid="417" name="Mendeley_Bookmark_FpRF97KDCy_6">
    <vt:lpwstr> ""}, {"given": "Grant W", "parse-names": false, "dropping-particle": "", "family": "Montgomery", "non-dropping-particle": "", "suffix": ""}, {"given": "Peter M", "parse-names": false, "dropping-particle": "", "family": "Visscher", "non-dropping-particle"</vt:lpwstr>
  </property>
  <property fmtid="{D5CDD505-2E9C-101B-9397-08002B2CF9AE}" pid="418" name="Mendeley_Bookmark_FpRF97KDCy_7">
    <vt:lpwstr>: "", "suffix": ""}, {"given": "Allan F", "parse-names": false, "dropping-particle": "", "family": "McRae", "non-dropping-particle": "", "suffix": ""}], "page": "5332-5338", "issued": {"date-parts": [["2016"]]}, "issue": "24", "title": "Evidence for mitoc</vt:lpwstr>
  </property>
  <property fmtid="{D5CDD505-2E9C-101B-9397-08002B2CF9AE}" pid="419" name="Mendeley_Bookmark_FpRF97KDCy_8">
    <vt:lpwstr>hondrial genetic control of autosomal gene expression", "container-title": "Human molecular genetics", "DOI": "10.1093/hmg/ddw347", "id": "ITEM-1", "volume": "25", "publisher": "Oxford Univ Press"}, "id": "ITEM-1", "uris": ["http://www.mendeley.com/docume</vt:lpwstr>
  </property>
  <property fmtid="{D5CDD505-2E9C-101B-9397-08002B2CF9AE}" pid="420" name="Mendeley_Bookmark_FpRF97KDCy_9">
    <vt:lpwstr>nts/?uuid=47bef123-95f9-43ee-85ad-05d935fcedfe"]}], "properties": {"noteIndex": 0}, "mendeley": {"plainTextFormattedCitation": "(7)", "previouslyFormattedCitation": "(7)", "formattedCitation": "(7)"}, "schema": "https://github.com/citation-style-language/</vt:lpwstr>
  </property>
  <property fmtid="{D5CDD505-2E9C-101B-9397-08002B2CF9AE}" pid="421" name="Mendeley_Bookmark_GsnXjyi7KZ_1">
    <vt:lpwstr>ADDIN CSL_CITATION {"citationItems": [{"id": "ITEM-1", "itemData": {"volume": "10", "abstract": "BACKGROUND: Recent publications have reported contradictory data regarding mitochondrial DNA (mtDNA) variation and its association with body mass index. The a</vt:lpwstr>
  </property>
  <property fmtid="{D5CDD505-2E9C-101B-9397-08002B2CF9AE}" pid="422" name="Mendeley_Bookmark_GsnXjyi7KZ_10">
    <vt:lpwstr>", "family": "Ebner", "dropping-particle": ""}, {"given": "Harald", "suffix": "", "parse-names": false, "non-dropping-particle": "", "family": "Mangge", "dropping-particle": ""}, {"given": "Helmut", "suffix": "", "parse-names": false, "non-dropping-partic</vt:lpwstr>
  </property>
  <property fmtid="{D5CDD505-2E9C-101B-9397-08002B2CF9AE}" pid="423" name="Mendeley_Bookmark_GsnXjyi7KZ_11">
    <vt:lpwstr>le": "", "family": "Langhof", "dropping-particle": ""}, {"given": "Martin", "suffix": "", "parse-names": false, "non-dropping-particle": "", "family": "Halle", "dropping-particle": ""}, {"given": "Monika", "suffix": "", "parse-names": false, "non-dropping</vt:lpwstr>
  </property>
  <property fmtid="{D5CDD505-2E9C-101B-9397-08002B2CF9AE}" pid="424" name="Mendeley_Bookmark_GsnXjyi7KZ_12">
    <vt:lpwstr>-particle": "", "family": "Siegrist", "dropping-particle": ""}, {"given": "Elmar", "suffix": "", "parse-names": false, "non-dropping-particle": "", "family": "Aigner", "dropping-particle": ""}, {"given": "Katharina", "suffix": "", "parse-names": false, "n</vt:lpwstr>
  </property>
  <property fmtid="{D5CDD505-2E9C-101B-9397-08002B2CF9AE}" pid="425" name="Mendeley_Bookmark_GsnXjyi7KZ_13">
    <vt:lpwstr>on-dropping-particle": "", "family": "Paulmichl", "dropping-particle": ""}, {"given": "Bernhard", "suffix": "", "parse-names": false, "non-dropping-particle": "", "family": "Paulweber", "dropping-particle": ""}, {"given": "Christian", "suffix": "", "parse</vt:lpwstr>
  </property>
  <property fmtid="{D5CDD505-2E9C-101B-9397-08002B2CF9AE}" pid="426" name="Mendeley_Bookmark_GsnXjyi7KZ_14">
    <vt:lpwstr>-names": false, "non-dropping-particle": "", "family": "Datz", "dropping-particle": ""}, {"given": "Wolfgang", "suffix": "", "parse-names": false, "non-dropping-particle": "", "family": "Sperl", "dropping-particle": ""}, {"given": "Barbara", "suffix": "",</vt:lpwstr>
  </property>
  <property fmtid="{D5CDD505-2E9C-101B-9397-08002B2CF9AE}" pid="427" name="Mendeley_Bookmark_GsnXjyi7KZ_15">
    <vt:lpwstr> "parse-names": false, "non-dropping-particle": "", "family": "Kofler", "dropping-particle": ""}, {"given": "Daniel", "suffix": "", "parse-names": false, "non-dropping-particle": "", "family": "Weghuber", "dropping-particle": ""}], "id": "ITEM-1", "type":</vt:lpwstr>
  </property>
  <property fmtid="{D5CDD505-2E9C-101B-9397-08002B2CF9AE}" pid="428" name="Mendeley_Bookmark_GsnXjyi7KZ_16">
    <vt:lpwstr> "article-journal", "DOI": "10.1371/journal.pone.0135622", "PMID": "26322975", "container-title": "PLoS ONE", "ISSN": "19326203", "page": "e0135622", "issued": {"date-parts": [["2015"]]}}, "uris": ["http://www.mendeley.com/documents/?uuid=cd3433cb-a69f-4e</vt:lpwstr>
  </property>
  <property fmtid="{D5CDD505-2E9C-101B-9397-08002B2CF9AE}" pid="429" name="Mendeley_Bookmark_GsnXjyi7KZ_17">
    <vt:lpwstr>aa-8e64-ed66f18af84e"]}], "schema": "https://github.com/citation-style-language/schema/raw/master/csl-citation.json", "mendeley": {"plainTextFormattedCitation": "(29)", "formattedCitation": "(29)", "previouslyFormattedCitation": "(29)"}, "properties": {"n</vt:lpwstr>
  </property>
  <property fmtid="{D5CDD505-2E9C-101B-9397-08002B2CF9AE}" pid="430" name="Mendeley_Bookmark_GsnXjyi7KZ_18">
    <vt:lpwstr>oteIndex": 0}}</vt:lpwstr>
  </property>
  <property fmtid="{D5CDD505-2E9C-101B-9397-08002B2CF9AE}" pid="431" name="Mendeley_Bookmark_GsnXjyi7KZ_2">
    <vt:lpwstr>im of the present study was to compare the frequencies of mtDNA haplogroups as well as control region (CR) polymorphisms of obese juveniles (n = 248) and obese adults (n = 1003) versus normal weight controls (njuvenile = 266, nadults = 595) in a well-defi</vt:lpwstr>
  </property>
  <property fmtid="{D5CDD505-2E9C-101B-9397-08002B2CF9AE}" pid="432" name="Mendeley_Bookmark_GsnXjyi7KZ_3">
    <vt:lpwstr>ned, ethnically homogenous, age-matched comparative cohort of Austrian Caucasians.\\n\\nMETHODOLOGY AND PRINCIPAL FINDINGS: Using SNP analysis and DNA sequencing, we identified the nine major European mitochondrial haplogroups and CR polymorphisms. Of the</vt:lpwstr>
  </property>
  <property fmtid="{D5CDD505-2E9C-101B-9397-08002B2CF9AE}" pid="433" name="Mendeley_Bookmark_GsnXjyi7KZ_4">
    <vt:lpwstr>se, only the T haplogroup frequency was increased in the juvenile obese cohort versus the control subjects [11.7% in obese vs. 6.4% in controls], although statistical significance was lost after adjustment for sex and age. Similar data were observed in a </vt:lpwstr>
  </property>
  <property fmtid="{D5CDD505-2E9C-101B-9397-08002B2CF9AE}" pid="434" name="Mendeley_Bookmark_GsnXjyi7KZ_5">
    <vt:lpwstr>local adult cohort, in which haplogroup T was found at a significantly higher frequency in the overweight and obese subjects than in the normal weight group [9.7% vs. 6.2%, p = 0.012, adjusted for sex and age]. When all obese subjects were considered toge</vt:lpwstr>
  </property>
  <property fmtid="{D5CDD505-2E9C-101B-9397-08002B2CF9AE}" pid="435" name="Mendeley_Bookmark_GsnXjyi7KZ_6">
    <vt:lpwstr>ther, the difference in the frequency of haplogroup T was even more clearly seen [10.1% vs. 6.3%, p = 0.002, OR (95% CI) 1.71 (1.2-2.4), adjusted for sex and age]. The frequencies of the T haplogroup-linked CR polymorphisms C16294T and the C16296T were fo</vt:lpwstr>
  </property>
  <property fmtid="{D5CDD505-2E9C-101B-9397-08002B2CF9AE}" pid="436" name="Mendeley_Bookmark_GsnXjyi7KZ_7">
    <vt:lpwstr>und to be elevated in both the juvenile and the adult obese cohort compared to the controls. Nevertheless, no mtDNA haplogroup or CR polymorphism was robustly associated with any of several investigated metabolic and cardiovascular parameters (e.g., blood</vt:lpwstr>
  </property>
  <property fmtid="{D5CDD505-2E9C-101B-9397-08002B2CF9AE}" pid="437" name="Mendeley_Bookmark_GsnXjyi7KZ_8">
    <vt:lpwstr> pressure, blood glucose concentration, triglycerides, cholesterol) in all obese subjects.\\n\\nCONCLUSIONS AND SIGNIFICANCE: By investigation of this large ethnically and geographically homogenous cohort of Middle European Caucasians, only mtDNA haplogro</vt:lpwstr>
  </property>
  <property fmtid="{D5CDD505-2E9C-101B-9397-08002B2CF9AE}" pid="438" name="Mendeley_Bookmark_GsnXjyi7KZ_9">
    <vt:lpwstr>up T was identified as an obesity risk factor.", "issue": "8", "title": "Mitochondrial haplogroup T is associated with obesity in Austrian juveniles and adults", "author": [{"given": "Sabine", "suffix": "", "parse-names": false, "non-dropping-particle": "</vt:lpwstr>
  </property>
  <property fmtid="{D5CDD505-2E9C-101B-9397-08002B2CF9AE}" pid="439" name="Mendeley_Bookmark_HChDm6YFwt_1">
    <vt:lpwstr>ADDIN CSL_CITATION {"citationItems": [{"itemData": {"type": "article-journal", "author": [{"given": "", "parse-names": false, "dropping-particle": "", "family": "American Diabetes Association", "non-dropping-particle": "", "suffix": ""}], "page": "S62", "</vt:lpwstr>
  </property>
  <property fmtid="{D5CDD505-2E9C-101B-9397-08002B2CF9AE}" pid="440" name="Mendeley_Bookmark_HChDm6YFwt_2">
    <vt:lpwstr>issued": {"date-parts": [["2010"]]}, "issue": "33 (Suppl 1)", "title": "Diagnosis and Classification of Diabetes Mellitus", "container-title": "Diabetes Care", "DOI": "10.2337/dc10-S062", "id": "ITEM-1"}, "id": "ITEM-1", "uris": ["http://www.mendeley.com/</vt:lpwstr>
  </property>
  <property fmtid="{D5CDD505-2E9C-101B-9397-08002B2CF9AE}" pid="441" name="Mendeley_Bookmark_HChDm6YFwt_3">
    <vt:lpwstr>documents/?uuid=a016ae8b-5598-3810-bd56-24714b6409a5"]}], "properties": {"noteIndex": 0}, "mendeley": {"plainTextFormattedCitation": "(14)", "previouslyFormattedCitation": "(14)", "formattedCitation": "(14)"}, "schema": "https://github.com/citation-style-</vt:lpwstr>
  </property>
  <property fmtid="{D5CDD505-2E9C-101B-9397-08002B2CF9AE}" pid="442" name="Mendeley_Bookmark_HChDm6YFwt_4">
    <vt:lpwstr>language/schema/raw/master/csl-citation.json"}</vt:lpwstr>
  </property>
  <property fmtid="{D5CDD505-2E9C-101B-9397-08002B2CF9AE}" pid="443" name="Mendeley_Bookmark_HFyeoxBoIM_1">
    <vt:lpwstr>ADDIN CSL_CITATION {"citationItems": [{"id": "ITEM-1", "itemData": {"volume": "19", "container-title": "Trends in Ecology &amp; Evolution", "issue": "5", "title": "Mother's curse: the effect of mtDNA on individual fitness and population viability", "author": </vt:lpwstr>
  </property>
  <property fmtid="{D5CDD505-2E9C-101B-9397-08002B2CF9AE}" pid="444" name="Mendeley_Bookmark_HFyeoxBoIM_2">
    <vt:lpwstr>[{"given": "Neil J", "suffix": "", "parse-names": false, "non-dropping-particle": "", "family": "Gemmell", "dropping-particle": ""}, {"given": "Victoria J", "suffix": "", "parse-names": false, "non-dropping-particle": "", "family": "Metcalf", "dropping-pa</vt:lpwstr>
  </property>
  <property fmtid="{D5CDD505-2E9C-101B-9397-08002B2CF9AE}" pid="445" name="Mendeley_Bookmark_HFyeoxBoIM_3">
    <vt:lpwstr>rticle": ""}, {"given": "Fred W", "suffix": "", "parse-names": false, "non-dropping-particle": "", "family": "Allendorf", "dropping-particle": ""}], "id": "ITEM-1", "page": "238-244", "publisher": "Elsevier", "issued": {"date-parts": [["2004"]]}, "type": </vt:lpwstr>
  </property>
  <property fmtid="{D5CDD505-2E9C-101B-9397-08002B2CF9AE}" pid="446" name="Mendeley_Bookmark_HFyeoxBoIM_4">
    <vt:lpwstr>"article-journal"}, "uris": ["http://www.mendeley.com/documents/?uuid=504d3787-9ea8-44fe-a1cd-f147c4ad0c61"]}], "schema": "https://github.com/citation-style-language/schema/raw/master/csl-citation.json", "mendeley": {"plainTextFormattedCitation": "(5)", "</vt:lpwstr>
  </property>
  <property fmtid="{D5CDD505-2E9C-101B-9397-08002B2CF9AE}" pid="447" name="Mendeley_Bookmark_HFyeoxBoIM_5">
    <vt:lpwstr>formattedCitation": "(5)", "previouslyFormattedCitation": "(5)"}, "properties": {"noteIndex": 0}}</vt:lpwstr>
  </property>
  <property fmtid="{D5CDD505-2E9C-101B-9397-08002B2CF9AE}" pid="448" name="Mendeley_Bookmark_I0IJAtc7SO_1">
    <vt:lpwstr>ADDIN CSL_CITATION {"citationItems": [{"itemData": {"type": "article-journal", "author": [{"given": "Irfahan", "parse-names": false, "dropping-particle": "", "family": "Kassam", "non-dropping-particle": "", "suffix": ""}, {"given": "Tuan", "parse-names": </vt:lpwstr>
  </property>
  <property fmtid="{D5CDD505-2E9C-101B-9397-08002B2CF9AE}" pid="449" name="Mendeley_Bookmark_I0IJAtc7SO_10">
    <vt:lpwstr>schema/raw/master/csl-citation.json"}</vt:lpwstr>
  </property>
  <property fmtid="{D5CDD505-2E9C-101B-9397-08002B2CF9AE}" pid="450" name="Mendeley_Bookmark_I0IJAtc7SO_2">
    <vt:lpwstr>false, "dropping-particle": "", "family": "Qi", "non-dropping-particle": "", "suffix": ""}, {"given": "Luke", "parse-names": false, "dropping-particle": "", "family": "Lloyd-Jones", "non-dropping-particle": "", "suffix": ""}, {"given": "Alexander", "parse</vt:lpwstr>
  </property>
  <property fmtid="{D5CDD505-2E9C-101B-9397-08002B2CF9AE}" pid="451" name="Mendeley_Bookmark_I0IJAtc7SO_3">
    <vt:lpwstr>-names": false, "dropping-particle": "", "family": "Holloway", "non-dropping-particle": "", "suffix": ""}, {"given": "Marc Jan", "parse-names": false, "dropping-particle": "", "family": "Bonder", "non-dropping-particle": "", "suffix": ""}, {"given": "Anja</vt:lpwstr>
  </property>
  <property fmtid="{D5CDD505-2E9C-101B-9397-08002B2CF9AE}" pid="452" name="Mendeley_Bookmark_I0IJAtc7SO_4">
    <vt:lpwstr>li K", "parse-names": false, "dropping-particle": "", "family": "Henders", "non-dropping-particle": "", "suffix": ""}, {"given": "Nicholas G", "parse-names": false, "dropping-particle": "", "family": "Martin", "non-dropping-particle": "", "suffix": ""}, {</vt:lpwstr>
  </property>
  <property fmtid="{D5CDD505-2E9C-101B-9397-08002B2CF9AE}" pid="453" name="Mendeley_Bookmark_I0IJAtc7SO_5">
    <vt:lpwstr>"given": "Joseph E", "parse-names": false, "dropping-particle": "", "family": "Powell", "non-dropping-particle": "", "suffix": ""}, {"given": "Lude", "parse-names": false, "dropping-particle": "", "family": "Franke", "non-dropping-particle": "", "suffix":</vt:lpwstr>
  </property>
  <property fmtid="{D5CDD505-2E9C-101B-9397-08002B2CF9AE}" pid="454" name="Mendeley_Bookmark_I0IJAtc7SO_6">
    <vt:lpwstr> ""}, {"given": "Grant W", "parse-names": false, "dropping-particle": "", "family": "Montgomery", "non-dropping-particle": "", "suffix": ""}, {"given": "Peter M", "parse-names": false, "dropping-particle": "", "family": "Visscher", "non-dropping-particle"</vt:lpwstr>
  </property>
  <property fmtid="{D5CDD505-2E9C-101B-9397-08002B2CF9AE}" pid="455" name="Mendeley_Bookmark_I0IJAtc7SO_7">
    <vt:lpwstr>: "", "suffix": ""}, {"given": "Allan F", "parse-names": false, "dropping-particle": "", "family": "McRae", "non-dropping-particle": "", "suffix": ""}], "page": "5332-5338", "issued": {"date-parts": [["2016"]]}, "issue": "24", "title": "Evidence for mitoc</vt:lpwstr>
  </property>
  <property fmtid="{D5CDD505-2E9C-101B-9397-08002B2CF9AE}" pid="456" name="Mendeley_Bookmark_I0IJAtc7SO_8">
    <vt:lpwstr>hondrial genetic control of autosomal gene expression", "container-title": "Human molecular genetics", "DOI": "10.1093/hmg/ddw347", "id": "ITEM-1", "volume": "25", "publisher": "Oxford Univ Press"}, "id": "ITEM-1", "uris": ["http://www.mendeley.com/docume</vt:lpwstr>
  </property>
  <property fmtid="{D5CDD505-2E9C-101B-9397-08002B2CF9AE}" pid="457" name="Mendeley_Bookmark_I0IJAtc7SO_9">
    <vt:lpwstr>nts/?uuid=47bef123-95f9-43ee-85ad-05d935fcedfe"]}], "properties": {"noteIndex": 0}, "mendeley": {"plainTextFormattedCitation": "(7)", "previouslyFormattedCitation": "(7)", "formattedCitation": "(7)"}, "schema": "https://github.com/citation-style-language/</vt:lpwstr>
  </property>
  <property fmtid="{D5CDD505-2E9C-101B-9397-08002B2CF9AE}" pid="458" name="Mendeley_Bookmark_K7wmziJEhw_1">
    <vt:lpwstr>ADDIN CSL_CITATION {"citationItems": [{"itemData": {"type": "article-journal", "author": [{"given": "", "parse-names": false, "dropping-particle": "", "family": "American Diabetes Association", "non-dropping-particle": "", "suffix": ""}], "page": "S62", "</vt:lpwstr>
  </property>
  <property fmtid="{D5CDD505-2E9C-101B-9397-08002B2CF9AE}" pid="459" name="Mendeley_Bookmark_K7wmziJEhw_2">
    <vt:lpwstr>issued": {"date-parts": [["2010"]]}, "issue": "33 (Suppl 1)", "title": "Diagnosis and Classification of Diabetes Mellitus", "container-title": "Diabetes Care", "DOI": "10.2337/dc10-S062", "id": "ITEM-1"}, "id": "ITEM-1", "uris": ["http://www.mendeley.com/</vt:lpwstr>
  </property>
  <property fmtid="{D5CDD505-2E9C-101B-9397-08002B2CF9AE}" pid="460" name="Mendeley_Bookmark_K7wmziJEhw_3">
    <vt:lpwstr>documents/?uuid=a016ae8b-5598-3810-bd56-24714b6409a5"]}], "properties": {"noteIndex": 0}, "mendeley": {"plainTextFormattedCitation": "(14)", "previouslyFormattedCitation": "(14)", "formattedCitation": "(14)"}, "schema": "https://github.com/citation-style-</vt:lpwstr>
  </property>
  <property fmtid="{D5CDD505-2E9C-101B-9397-08002B2CF9AE}" pid="461" name="Mendeley_Bookmark_K7wmziJEhw_4">
    <vt:lpwstr>language/schema/raw/master/csl-citation.json"}</vt:lpwstr>
  </property>
  <property fmtid="{D5CDD505-2E9C-101B-9397-08002B2CF9AE}" pid="462" name="Mendeley_Bookmark_KGpz0WUeIs_1">
    <vt:lpwstr>ADDIN CSL_CITATION {"citationItems": [{"id": "ITEM-1", "itemData": {"volume": "10", "abstract": "BACKGROUND: Recent publications have reported contradictory data regarding mitochondrial DNA (mtDNA) variation and its association with body mass index. The a</vt:lpwstr>
  </property>
  <property fmtid="{D5CDD505-2E9C-101B-9397-08002B2CF9AE}" pid="463" name="Mendeley_Bookmark_KGpz0WUeIs_10">
    <vt:lpwstr>", "family": "Ebner", "dropping-particle": ""}, {"given": "Harald", "suffix": "", "parse-names": false, "non-dropping-particle": "", "family": "Mangge", "dropping-particle": ""}, {"given": "Helmut", "suffix": "", "parse-names": false, "non-dropping-partic</vt:lpwstr>
  </property>
  <property fmtid="{D5CDD505-2E9C-101B-9397-08002B2CF9AE}" pid="464" name="Mendeley_Bookmark_KGpz0WUeIs_11">
    <vt:lpwstr>le": "", "family": "Langhof", "dropping-particle": ""}, {"given": "Martin", "suffix": "", "parse-names": false, "non-dropping-particle": "", "family": "Halle", "dropping-particle": ""}, {"given": "Monika", "suffix": "", "parse-names": false, "non-dropping</vt:lpwstr>
  </property>
  <property fmtid="{D5CDD505-2E9C-101B-9397-08002B2CF9AE}" pid="465" name="Mendeley_Bookmark_KGpz0WUeIs_12">
    <vt:lpwstr>-particle": "", "family": "Siegrist", "dropping-particle": ""}, {"given": "Elmar", "suffix": "", "parse-names": false, "non-dropping-particle": "", "family": "Aigner", "dropping-particle": ""}, {"given": "Katharina", "suffix": "", "parse-names": false, "n</vt:lpwstr>
  </property>
  <property fmtid="{D5CDD505-2E9C-101B-9397-08002B2CF9AE}" pid="466" name="Mendeley_Bookmark_KGpz0WUeIs_13">
    <vt:lpwstr>on-dropping-particle": "", "family": "Paulmichl", "dropping-particle": ""}, {"given": "Bernhard", "suffix": "", "parse-names": false, "non-dropping-particle": "", "family": "Paulweber", "dropping-particle": ""}, {"given": "Christian", "suffix": "", "parse</vt:lpwstr>
  </property>
  <property fmtid="{D5CDD505-2E9C-101B-9397-08002B2CF9AE}" pid="467" name="Mendeley_Bookmark_KGpz0WUeIs_14">
    <vt:lpwstr>-names": false, "non-dropping-particle": "", "family": "Datz", "dropping-particle": ""}, {"given": "Wolfgang", "suffix": "", "parse-names": false, "non-dropping-particle": "", "family": "Sperl", "dropping-particle": ""}, {"given": "Barbara", "suffix": "",</vt:lpwstr>
  </property>
  <property fmtid="{D5CDD505-2E9C-101B-9397-08002B2CF9AE}" pid="468" name="Mendeley_Bookmark_KGpz0WUeIs_15">
    <vt:lpwstr> "parse-names": false, "non-dropping-particle": "", "family": "Kofler", "dropping-particle": ""}, {"given": "Daniel", "suffix": "", "parse-names": false, "non-dropping-particle": "", "family": "Weghuber", "dropping-particle": ""}], "id": "ITEM-1", "type":</vt:lpwstr>
  </property>
  <property fmtid="{D5CDD505-2E9C-101B-9397-08002B2CF9AE}" pid="469" name="Mendeley_Bookmark_KGpz0WUeIs_16">
    <vt:lpwstr> "article-journal", "DOI": "10.1371/journal.pone.0135622", "PMID": "26322975", "container-title": "PLoS ONE", "ISSN": "19326203", "page": "e0135622", "issued": {"date-parts": [["2015"]]}}, "uris": ["http://www.mendeley.com/documents/?uuid=cd3433cb-a69f-4e</vt:lpwstr>
  </property>
  <property fmtid="{D5CDD505-2E9C-101B-9397-08002B2CF9AE}" pid="470" name="Mendeley_Bookmark_KGpz0WUeIs_17">
    <vt:lpwstr>aa-8e64-ed66f18af84e"]}], "schema": "https://github.com/citation-style-language/schema/raw/master/csl-citation.json", "mendeley": {"plainTextFormattedCitation": "(29)", "formattedCitation": "(29)", "previouslyFormattedCitation": "(29)"}, "properties": {"n</vt:lpwstr>
  </property>
  <property fmtid="{D5CDD505-2E9C-101B-9397-08002B2CF9AE}" pid="471" name="Mendeley_Bookmark_KGpz0WUeIs_18">
    <vt:lpwstr>oteIndex": 0}}</vt:lpwstr>
  </property>
  <property fmtid="{D5CDD505-2E9C-101B-9397-08002B2CF9AE}" pid="472" name="Mendeley_Bookmark_KGpz0WUeIs_2">
    <vt:lpwstr>im of the present study was to compare the frequencies of mtDNA haplogroups as well as control region (CR) polymorphisms of obese juveniles (n = 248) and obese adults (n = 1003) versus normal weight controls (njuvenile = 266, nadults = 595) in a well-defi</vt:lpwstr>
  </property>
  <property fmtid="{D5CDD505-2E9C-101B-9397-08002B2CF9AE}" pid="473" name="Mendeley_Bookmark_KGpz0WUeIs_3">
    <vt:lpwstr>ned, ethnically homogenous, age-matched comparative cohort of Austrian Caucasians.\\n\\nMETHODOLOGY AND PRINCIPAL FINDINGS: Using SNP analysis and DNA sequencing, we identified the nine major European mitochondrial haplogroups and CR polymorphisms. Of the</vt:lpwstr>
  </property>
  <property fmtid="{D5CDD505-2E9C-101B-9397-08002B2CF9AE}" pid="474" name="Mendeley_Bookmark_KGpz0WUeIs_4">
    <vt:lpwstr>se, only the T haplogroup frequency was increased in the juvenile obese cohort versus the control subjects [11.7% in obese vs. 6.4% in controls], although statistical significance was lost after adjustment for sex and age. Similar data were observed in a </vt:lpwstr>
  </property>
  <property fmtid="{D5CDD505-2E9C-101B-9397-08002B2CF9AE}" pid="475" name="Mendeley_Bookmark_KGpz0WUeIs_5">
    <vt:lpwstr>local adult cohort, in which haplogroup T was found at a significantly higher frequency in the overweight and obese subjects than in the normal weight group [9.7% vs. 6.2%, p = 0.012, adjusted for sex and age]. When all obese subjects were considered toge</vt:lpwstr>
  </property>
  <property fmtid="{D5CDD505-2E9C-101B-9397-08002B2CF9AE}" pid="476" name="Mendeley_Bookmark_KGpz0WUeIs_6">
    <vt:lpwstr>ther, the difference in the frequency of haplogroup T was even more clearly seen [10.1% vs. 6.3%, p = 0.002, OR (95% CI) 1.71 (1.2-2.4), adjusted for sex and age]. The frequencies of the T haplogroup-linked CR polymorphisms C16294T and the C16296T were fo</vt:lpwstr>
  </property>
  <property fmtid="{D5CDD505-2E9C-101B-9397-08002B2CF9AE}" pid="477" name="Mendeley_Bookmark_KGpz0WUeIs_7">
    <vt:lpwstr>und to be elevated in both the juvenile and the adult obese cohort compared to the controls. Nevertheless, no mtDNA haplogroup or CR polymorphism was robustly associated with any of several investigated metabolic and cardiovascular parameters (e.g., blood</vt:lpwstr>
  </property>
  <property fmtid="{D5CDD505-2E9C-101B-9397-08002B2CF9AE}" pid="478" name="Mendeley_Bookmark_KGpz0WUeIs_8">
    <vt:lpwstr> pressure, blood glucose concentration, triglycerides, cholesterol) in all obese subjects.\\n\\nCONCLUSIONS AND SIGNIFICANCE: By investigation of this large ethnically and geographically homogenous cohort of Middle European Caucasians, only mtDNA haplogro</vt:lpwstr>
  </property>
  <property fmtid="{D5CDD505-2E9C-101B-9397-08002B2CF9AE}" pid="479" name="Mendeley_Bookmark_KGpz0WUeIs_9">
    <vt:lpwstr>up T was identified as an obesity risk factor.", "issue": "8", "title": "Mitochondrial haplogroup T is associated with obesity in Austrian juveniles and adults", "author": [{"given": "Sabine", "suffix": "", "parse-names": false, "non-dropping-particle": "</vt:lpwstr>
  </property>
  <property fmtid="{D5CDD505-2E9C-101B-9397-08002B2CF9AE}" pid="480" name="Mendeley_Bookmark_KKBHlj8DW7_1">
    <vt:lpwstr>ADDIN CSL_CITATION {"citationItems": [{"id": "ITEM-1", "itemData": {"volume": "135", "container-title": "Breast cancer research and treatment", "issue": "2", "title": "Discovery and preliminary confirmation of novel early detection biomarkers for triple-n</vt:lpwstr>
  </property>
  <property fmtid="{D5CDD505-2E9C-101B-9397-08002B2CF9AE}" pid="481" name="Mendeley_Bookmark_KKBHlj8DW7_2">
    <vt:lpwstr>egative breast cancer using preclinical plasma samples from the Women\u2019s Health Initiative observational study", "author": [{"given": "Christopher I", "suffix": "", "parse-names": false, "non-dropping-particle": "", "family": "Li", "dropping-particle"</vt:lpwstr>
  </property>
  <property fmtid="{D5CDD505-2E9C-101B-9397-08002B2CF9AE}" pid="482" name="Mendeley_Bookmark_KKBHlj8DW7_3">
    <vt:lpwstr>: ""}, {"given": "Justin E", "suffix": "", "parse-names": false, "non-dropping-particle": "", "family": "Mirus", "dropping-particle": ""}, {"given": "Yuzheng", "suffix": "", "parse-names": false, "non-dropping-particle": "", "family": "Zhang", "dropping-p</vt:lpwstr>
  </property>
  <property fmtid="{D5CDD505-2E9C-101B-9397-08002B2CF9AE}" pid="483" name="Mendeley_Bookmark_KKBHlj8DW7_4">
    <vt:lpwstr>article": ""}, {"given": "Arturo B", "suffix": "", "parse-names": false, "non-dropping-particle": "", "family": "Ramirez", "dropping-particle": ""}, {"given": "Jon J", "suffix": "", "parse-names": false, "non-dropping-particle": "", "family": "Ladd", "dro</vt:lpwstr>
  </property>
  <property fmtid="{D5CDD505-2E9C-101B-9397-08002B2CF9AE}" pid="484" name="Mendeley_Bookmark_KKBHlj8DW7_5">
    <vt:lpwstr>pping-particle": ""}, {"given": "Ross L", "suffix": "", "parse-names": false, "non-dropping-particle": "", "family": "Prentice", "dropping-particle": ""}, {"given": "Martin W", "suffix": "", "parse-names": false, "non-dropping-particle": "", "family": "Mc</vt:lpwstr>
  </property>
  <property fmtid="{D5CDD505-2E9C-101B-9397-08002B2CF9AE}" pid="485" name="Mendeley_Bookmark_KKBHlj8DW7_6">
    <vt:lpwstr>Intosh", "dropping-particle": ""}, {"given": "Samir M", "suffix": "", "parse-names": false, "non-dropping-particle": "", "family": "Hanash", "dropping-particle": ""}, {"given": "Paul D", "suffix": "", "parse-names": false, "non-dropping-particle": "", "fa</vt:lpwstr>
  </property>
  <property fmtid="{D5CDD505-2E9C-101B-9397-08002B2CF9AE}" pid="486" name="Mendeley_Bookmark_KKBHlj8DW7_7">
    <vt:lpwstr>mily": "Lampe", "dropping-particle": ""}], "id": "ITEM-1", "page": "611-618", "publisher": "Springer", "issued": {"date-parts": [["2012"]]}, "type": "article-journal"}, "uris": ["http://www.mendeley.com/documents/?uuid=4cda1570-ac91-46a7-a1af-7a56ce62d21f</vt:lpwstr>
  </property>
  <property fmtid="{D5CDD505-2E9C-101B-9397-08002B2CF9AE}" pid="487" name="Mendeley_Bookmark_KKBHlj8DW7_8">
    <vt:lpwstr>"]}], "schema": "https://github.com/citation-style-language/schema/raw/master/csl-citation.json", "mendeley": {"plainTextFormattedCitation": "(28)", "formattedCitation": "(28)", "previouslyFormattedCitation": "(28)"}, "properties": {"noteIndex": 0}}</vt:lpwstr>
  </property>
  <property fmtid="{D5CDD505-2E9C-101B-9397-08002B2CF9AE}" pid="488" name="Mendeley_Bookmark_Kyzz40PiJS_1">
    <vt:lpwstr>ADDIN CSL_CITATION {"citationItems": [{"itemData": {"issued": {"date-parts": [["2015"]]}, "container-title": "Human genetics", "DOI": "10.1007/s00439-015-1546-5", "id": "ITEM-1", "abstract": "regulation of PCSK expression, we performed, for the first time</vt:lpwstr>
  </property>
  <property fmtid="{D5CDD505-2E9C-101B-9397-08002B2CF9AE}" pid="489" name="Mendeley_Bookmark_Kyzz40PiJS_10">
    <vt:lpwstr>parse-names": false, "dropping-particle": "", "family": "Lyytik\u00e4inen", "non-dropping-particle": "", "suffix": ""}, {"given": "Emma", "parse-names": false, "dropping-particle": "", "family": "Raitoharju", "non-dropping-particle": "", "suffix": ""}, {"</vt:lpwstr>
  </property>
  <property fmtid="{D5CDD505-2E9C-101B-9397-08002B2CF9AE}" pid="490" name="Mendeley_Bookmark_Kyzz40PiJS_11">
    <vt:lpwstr>given": "Nina", "parse-names": false, "dropping-particle": "", "family": "Hutri-K\u00e4h\u00f6nen", "non-dropping-particle": "", "suffix": ""}, {"given": "Mari", "parse-names": false, "dropping-particle": "", "family": "Levula", "non-dropping-particle": "</vt:lpwstr>
  </property>
  <property fmtid="{D5CDD505-2E9C-101B-9397-08002B2CF9AE}" pid="491" name="Mendeley_Bookmark_Kyzz40PiJS_12">
    <vt:lpwstr>", "suffix": ""}, {"given": "Niku", "parse-names": false, "dropping-particle": "", "family": "Oksala", "non-dropping-particle": "", "suffix": ""}, {"given": "Melanie", "parse-names": false, "dropping-particle": "", "family": "Waldenberger", "non-dropping-</vt:lpwstr>
  </property>
  <property fmtid="{D5CDD505-2E9C-101B-9397-08002B2CF9AE}" pid="492" name="Mendeley_Bookmark_Kyzz40PiJS_13">
    <vt:lpwstr>particle": "", "suffix": ""}, {"given": "Norman", "parse-names": false, "dropping-particle": "", "family": "Klopp", "non-dropping-particle": "", "suffix": ""}, {"given": "Thomas", "parse-names": false, "dropping-particle": "", "family": "Illig", "non-drop</vt:lpwstr>
  </property>
  <property fmtid="{D5CDD505-2E9C-101B-9397-08002B2CF9AE}" pid="493" name="Mendeley_Bookmark_Kyzz40PiJS_14">
    <vt:lpwstr>ping-particle": "", "suffix": ""}, {"given": "Nina", "parse-names": false, "dropping-particle": "", "family": "Mononen", "non-dropping-particle": "", "suffix": ""}, {"given": "Reijo", "parse-names": false, "dropping-particle": "", "family": "Laaksonen", "</vt:lpwstr>
  </property>
  <property fmtid="{D5CDD505-2E9C-101B-9397-08002B2CF9AE}" pid="494" name="Mendeley_Bookmark_Kyzz40PiJS_15">
    <vt:lpwstr>non-dropping-particle": "", "suffix": ""}, {"given": "Olli", "parse-names": false, "dropping-particle": "", "family": "Raitakari", "non-dropping-particle": "", "suffix": ""}, {"given": "Mika", "parse-names": false, "dropping-particle": "", "family": "K\u0</vt:lpwstr>
  </property>
  <property fmtid="{D5CDD505-2E9C-101B-9397-08002B2CF9AE}" pid="495" name="Mendeley_Bookmark_Kyzz40PiJS_16">
    <vt:lpwstr>0e4h\u00f6nen", "non-dropping-particle": "", "suffix": ""}, {"given": "Terho", "parse-names": false, "dropping-particle": "", "family": "Lehtim\u00e4ki", "non-dropping-particle": "", "suffix": ""}, {"given": "Marko", "parse-names": false, "dropping-partic</vt:lpwstr>
  </property>
  <property fmtid="{D5CDD505-2E9C-101B-9397-08002B2CF9AE}" pid="496" name="Mendeley_Bookmark_Kyzz40PiJS_17">
    <vt:lpwstr>le": "", "family": "Pesu", "non-dropping-particle": "", "suffix": ""}, {"given": "Nina", "parse-names": false, "dropping-particle": "", "family": "Hutri\u2011k\u00e4h\u00f6nen", "non-dropping-particle": "", "suffix": ""}, {"given": "Mari", "parse-names": </vt:lpwstr>
  </property>
  <property fmtid="{D5CDD505-2E9C-101B-9397-08002B2CF9AE}" pid="497" name="Mendeley_Bookmark_Kyzz40PiJS_18">
    <vt:lpwstr>false, "dropping-particle": "", "family": "Levula", "non-dropping-particle": "", "suffix": ""}, {"given": "Niku", "parse-names": false, "dropping-particle": "", "family": "Oksala", "non-dropping-particle": "", "suffix": ""}, {"given": "Melanie", "parse-na</vt:lpwstr>
  </property>
  <property fmtid="{D5CDD505-2E9C-101B-9397-08002B2CF9AE}" pid="498" name="Mendeley_Bookmark_Kyzz40PiJS_19">
    <vt:lpwstr>mes": false, "dropping-particle": "", "family": "Waldenberger", "non-dropping-particle": "", "suffix": ""}, {"given": "Norman", "parse-names": false, "dropping-particle": "", "family": "Klopp", "non-dropping-particle": "", "suffix": ""}, {"given": "Thomas</vt:lpwstr>
  </property>
  <property fmtid="{D5CDD505-2E9C-101B-9397-08002B2CF9AE}" pid="499" name="Mendeley_Bookmark_Kyzz40PiJS_2">
    <vt:lpwstr>, a genome-wide expression quantitative trait loci (eQTL) analysis using mRNA expression in &gt;1400 human peripheral blood samples from the Cardiovascu-lar Risk in Young Finns Study and ca. ten million single-nucleotide polymorphisms (SNPs). The expression </vt:lpwstr>
  </property>
  <property fmtid="{D5CDD505-2E9C-101B-9397-08002B2CF9AE}" pid="500" name="Mendeley_Bookmark_Kyzz40PiJS_20">
    <vt:lpwstr>", "parse-names": false, "dropping-particle": "", "family": "Illig", "non-dropping-particle": "", "suffix": ""}, {"given": "Nina", "parse-names": false, "dropping-particle": "", "family": "Mononen", "non-dropping-particle": "", "suffix": ""}, {"given": "R</vt:lpwstr>
  </property>
  <property fmtid="{D5CDD505-2E9C-101B-9397-08002B2CF9AE}" pid="501" name="Mendeley_Bookmark_Kyzz40PiJS_21">
    <vt:lpwstr>eijo", "parse-names": false, "dropping-particle": "", "family": "Laaksonen", "non-dropping-particle": "", "suffix": ""}, {"given": "Olli", "parse-names": false, "dropping-particle": "", "family": "Raitakari", "non-dropping-particle": "", "suffix": ""}, {"</vt:lpwstr>
  </property>
  <property fmtid="{D5CDD505-2E9C-101B-9397-08002B2CF9AE}" pid="502" name="Mendeley_Bookmark_Kyzz40PiJS_22">
    <vt:lpwstr>given": "Mika", "parse-names": false, "dropping-particle": "", "family": "K\u00e4h\u00f6nen", "non-dropping-particle": "", "suffix": ""}, {"given": "Terho", "parse-names": false, "dropping-particle": "", "family": "Lehtim\u00e4ki", "non-dropping-particle"</vt:lpwstr>
  </property>
  <property fmtid="{D5CDD505-2E9C-101B-9397-08002B2CF9AE}" pid="503" name="Mendeley_Bookmark_Kyzz40PiJS_23">
    <vt:lpwstr>: "", "suffix": ""}, {"given": "Marko", "parse-names": false, "dropping-particle": "", "family": "Pesu", "non-dropping-particle": "", "suffix": ""}], "publisher": "Springer", "volume": "134"}, "id": "ITEM-1", "uris": ["http://www.mendeley.com/documents/?u</vt:lpwstr>
  </property>
  <property fmtid="{D5CDD505-2E9C-101B-9397-08002B2CF9AE}" pid="504" name="Mendeley_Bookmark_Kyzz40PiJS_24">
    <vt:lpwstr>uid=ae73a10f-262c-4c14-85da-b25683fff670"]}], "properties": {"noteIndex": 0}, "mendeley": {"plainTextFormattedCitation": "(17)", "previouslyFormattedCitation": "(17)", "formattedCitation": "(17)"}, "schema": "https://github.com/citation-style-language/sch</vt:lpwstr>
  </property>
  <property fmtid="{D5CDD505-2E9C-101B-9397-08002B2CF9AE}" pid="505" name="Mendeley_Bookmark_Kyzz40PiJS_25">
    <vt:lpwstr>ema/raw/master/csl-citation.json"}</vt:lpwstr>
  </property>
  <property fmtid="{D5CDD505-2E9C-101B-9397-08002B2CF9AE}" pid="506" name="Mendeley_Bookmark_Kyzz40PiJS_3">
    <vt:lpwstr>data showed clear expression for FURIN, PCSK5, PCSK7 and MBTPS1 (membrane-bound transcription factor pepti-dase, site 1) mRNAs in virtually all tested samples. A discovery analysis demonstrated a genome-wide signifi-cant (p &lt; 5 \u00d7 10 \u22128) associat</vt:lpwstr>
  </property>
  <property fmtid="{D5CDD505-2E9C-101B-9397-08002B2CF9AE}" pid="507" name="Mendeley_Bookmark_Kyzz40PiJS_4">
    <vt:lpwstr>ion with the selected PCSK probes for 1024 variants, which were located at ten inde-pendent loci. Of these loci, 5/10 could be confirmed to regulate PCSK expression in two additional and inde-pendent sample sets. Finally, a phenotypic analysis dem-onstrat</vt:lpwstr>
  </property>
  <property fmtid="{D5CDD505-2E9C-101B-9397-08002B2CF9AE}" pid="508" name="Mendeley_Bookmark_Kyzz40PiJS_5">
    <vt:lpwstr>ed that a novel cis-eQTL SNP rs4702 for FURIN Abstract Proprotein convertase subtilisin/kexin (PCSK) enzymes cleave and convert their immature substrates into biologically active forms. Polymorphisms in the PCSK genes have been reported to associate with </vt:lpwstr>
  </property>
  <property fmtid="{D5CDD505-2E9C-101B-9397-08002B2CF9AE}" pid="509" name="Mendeley_Bookmark_Kyzz40PiJS_6">
    <vt:lpwstr>human diseases and phenotypes, including hypercholesterolemia and blood pressure (BP), and targeting PCSKs is con-sidered a promising future form of drug therapy. PCSK processing is readily induced upon upregulation of the enzyme, but the genetic factors </vt:lpwstr>
  </property>
  <property fmtid="{D5CDD505-2E9C-101B-9397-08002B2CF9AE}" pid="510" name="Mendeley_Bookmark_Kyzz40PiJS_7">
    <vt:lpwstr>contributing to PCSK expression have not been thoroughly characterized. To gain a comprehensive understanding of the genetic T. Lehtim\u00e4ki and M. Pesu equally contributed.", "type": "article-journal", "title": "A genome-wide expression quantitative tr</vt:lpwstr>
  </property>
  <property fmtid="{D5CDD505-2E9C-101B-9397-08002B2CF9AE}" pid="511" name="Mendeley_Bookmark_Kyzz40PiJS_8">
    <vt:lpwstr>ait loci analysis of proprotein convertase subtilisin/kexin enzymes identifies a novel regulatory gene variant for FURIN expression and blood pressure", "page": "627-636", "issue": "6", "author": [{"given": "Hannu", "parse-names": false, "dropping-particl</vt:lpwstr>
  </property>
  <property fmtid="{D5CDD505-2E9C-101B-9397-08002B2CF9AE}" pid="512" name="Mendeley_Bookmark_Kyzz40PiJS_9">
    <vt:lpwstr>e": "", "family": "Turpeinen", "non-dropping-particle": "", "suffix": ""}, {"given": "Ilkka", "parse-names": false, "dropping-particle": "", "family": "Sepp\u00e4l\u00e4", "non-dropping-particle": "", "suffix": ""}, {"given": "Leo\u2011pekka Leo-Pekka", "</vt:lpwstr>
  </property>
  <property fmtid="{D5CDD505-2E9C-101B-9397-08002B2CF9AE}" pid="513" name="Mendeley_Bookmark_LFU6nTPFt7_1">
    <vt:lpwstr>ADDIN CSL_CITATION {"citationItems": [{"itemData": {"issued": {"date-parts": [["2015"]]}, "container-title": "Human genetics", "DOI": "10.1007/s00439-015-1546-5", "id": "ITEM-1", "abstract": "regulation of PCSK expression, we performed, for the first time</vt:lpwstr>
  </property>
  <property fmtid="{D5CDD505-2E9C-101B-9397-08002B2CF9AE}" pid="514" name="Mendeley_Bookmark_LFU6nTPFt7_10">
    <vt:lpwstr>parse-names": false, "dropping-particle": "", "family": "Lyytik\u00e4inen", "non-dropping-particle": "", "suffix": ""}, {"given": "Emma", "parse-names": false, "dropping-particle": "", "family": "Raitoharju", "non-dropping-particle": "", "suffix": ""}, {"</vt:lpwstr>
  </property>
  <property fmtid="{D5CDD505-2E9C-101B-9397-08002B2CF9AE}" pid="515" name="Mendeley_Bookmark_LFU6nTPFt7_11">
    <vt:lpwstr>given": "Nina", "parse-names": false, "dropping-particle": "", "family": "Hutri-K\u00e4h\u00f6nen", "non-dropping-particle": "", "suffix": ""}, {"given": "Mari", "parse-names": false, "dropping-particle": "", "family": "Levula", "non-dropping-particle": "</vt:lpwstr>
  </property>
  <property fmtid="{D5CDD505-2E9C-101B-9397-08002B2CF9AE}" pid="516" name="Mendeley_Bookmark_LFU6nTPFt7_12">
    <vt:lpwstr>", "suffix": ""}, {"given": "Niku", "parse-names": false, "dropping-particle": "", "family": "Oksala", "non-dropping-particle": "", "suffix": ""}, {"given": "Melanie", "parse-names": false, "dropping-particle": "", "family": "Waldenberger", "non-dropping-</vt:lpwstr>
  </property>
  <property fmtid="{D5CDD505-2E9C-101B-9397-08002B2CF9AE}" pid="517" name="Mendeley_Bookmark_LFU6nTPFt7_13">
    <vt:lpwstr>particle": "", "suffix": ""}, {"given": "Norman", "parse-names": false, "dropping-particle": "", "family": "Klopp", "non-dropping-particle": "", "suffix": ""}, {"given": "Thomas", "parse-names": false, "dropping-particle": "", "family": "Illig", "non-drop</vt:lpwstr>
  </property>
  <property fmtid="{D5CDD505-2E9C-101B-9397-08002B2CF9AE}" pid="518" name="Mendeley_Bookmark_LFU6nTPFt7_14">
    <vt:lpwstr>ping-particle": "", "suffix": ""}, {"given": "Nina", "parse-names": false, "dropping-particle": "", "family": "Mononen", "non-dropping-particle": "", "suffix": ""}, {"given": "Reijo", "parse-names": false, "dropping-particle": "", "family": "Laaksonen", "</vt:lpwstr>
  </property>
  <property fmtid="{D5CDD505-2E9C-101B-9397-08002B2CF9AE}" pid="519" name="Mendeley_Bookmark_LFU6nTPFt7_15">
    <vt:lpwstr>non-dropping-particle": "", "suffix": ""}, {"given": "Olli", "parse-names": false, "dropping-particle": "", "family": "Raitakari", "non-dropping-particle": "", "suffix": ""}, {"given": "Mika", "parse-names": false, "dropping-particle": "", "family": "K\u0</vt:lpwstr>
  </property>
  <property fmtid="{D5CDD505-2E9C-101B-9397-08002B2CF9AE}" pid="520" name="Mendeley_Bookmark_LFU6nTPFt7_16">
    <vt:lpwstr>0e4h\u00f6nen", "non-dropping-particle": "", "suffix": ""}, {"given": "Terho", "parse-names": false, "dropping-particle": "", "family": "Lehtim\u00e4ki", "non-dropping-particle": "", "suffix": ""}, {"given": "Marko", "parse-names": false, "dropping-partic</vt:lpwstr>
  </property>
  <property fmtid="{D5CDD505-2E9C-101B-9397-08002B2CF9AE}" pid="521" name="Mendeley_Bookmark_LFU6nTPFt7_17">
    <vt:lpwstr>le": "", "family": "Pesu", "non-dropping-particle": "", "suffix": ""}, {"given": "Nina", "parse-names": false, "dropping-particle": "", "family": "Hutri\u2011k\u00e4h\u00f6nen", "non-dropping-particle": "", "suffix": ""}, {"given": "Mari", "parse-names": </vt:lpwstr>
  </property>
  <property fmtid="{D5CDD505-2E9C-101B-9397-08002B2CF9AE}" pid="522" name="Mendeley_Bookmark_LFU6nTPFt7_18">
    <vt:lpwstr>false, "dropping-particle": "", "family": "Levula", "non-dropping-particle": "", "suffix": ""}, {"given": "Niku", "parse-names": false, "dropping-particle": "", "family": "Oksala", "non-dropping-particle": "", "suffix": ""}, {"given": "Melanie", "parse-na</vt:lpwstr>
  </property>
  <property fmtid="{D5CDD505-2E9C-101B-9397-08002B2CF9AE}" pid="523" name="Mendeley_Bookmark_LFU6nTPFt7_19">
    <vt:lpwstr>mes": false, "dropping-particle": "", "family": "Waldenberger", "non-dropping-particle": "", "suffix": ""}, {"given": "Norman", "parse-names": false, "dropping-particle": "", "family": "Klopp", "non-dropping-particle": "", "suffix": ""}, {"given": "Thomas</vt:lpwstr>
  </property>
  <property fmtid="{D5CDD505-2E9C-101B-9397-08002B2CF9AE}" pid="524" name="Mendeley_Bookmark_LFU6nTPFt7_2">
    <vt:lpwstr>, a genome-wide expression quantitative trait loci (eQTL) analysis using mRNA expression in &gt;1400 human peripheral blood samples from the Cardiovascu-lar Risk in Young Finns Study and ca. ten million single-nucleotide polymorphisms (SNPs). The expression </vt:lpwstr>
  </property>
  <property fmtid="{D5CDD505-2E9C-101B-9397-08002B2CF9AE}" pid="525" name="Mendeley_Bookmark_LFU6nTPFt7_20">
    <vt:lpwstr>", "parse-names": false, "dropping-particle": "", "family": "Illig", "non-dropping-particle": "", "suffix": ""}, {"given": "Nina", "parse-names": false, "dropping-particle": "", "family": "Mononen", "non-dropping-particle": "", "suffix": ""}, {"given": "R</vt:lpwstr>
  </property>
  <property fmtid="{D5CDD505-2E9C-101B-9397-08002B2CF9AE}" pid="526" name="Mendeley_Bookmark_LFU6nTPFt7_21">
    <vt:lpwstr>eijo", "parse-names": false, "dropping-particle": "", "family": "Laaksonen", "non-dropping-particle": "", "suffix": ""}, {"given": "Olli", "parse-names": false, "dropping-particle": "", "family": "Raitakari", "non-dropping-particle": "", "suffix": ""}, {"</vt:lpwstr>
  </property>
  <property fmtid="{D5CDD505-2E9C-101B-9397-08002B2CF9AE}" pid="527" name="Mendeley_Bookmark_LFU6nTPFt7_22">
    <vt:lpwstr>given": "Mika", "parse-names": false, "dropping-particle": "", "family": "K\u00e4h\u00f6nen", "non-dropping-particle": "", "suffix": ""}, {"given": "Terho", "parse-names": false, "dropping-particle": "", "family": "Lehtim\u00e4ki", "non-dropping-particle"</vt:lpwstr>
  </property>
  <property fmtid="{D5CDD505-2E9C-101B-9397-08002B2CF9AE}" pid="528" name="Mendeley_Bookmark_LFU6nTPFt7_23">
    <vt:lpwstr>: "", "suffix": ""}, {"given": "Marko", "parse-names": false, "dropping-particle": "", "family": "Pesu", "non-dropping-particle": "", "suffix": ""}], "publisher": "Springer", "volume": "134"}, "id": "ITEM-1", "uris": ["http://www.mendeley.com/documents/?u</vt:lpwstr>
  </property>
  <property fmtid="{D5CDD505-2E9C-101B-9397-08002B2CF9AE}" pid="529" name="Mendeley_Bookmark_LFU6nTPFt7_24">
    <vt:lpwstr>uid=ae73a10f-262c-4c14-85da-b25683fff670"]}], "properties": {"noteIndex": 0}, "mendeley": {"plainTextFormattedCitation": "(17)", "previouslyFormattedCitation": "(17)", "formattedCitation": "(17)"}, "schema": "https://github.com/citation-style-language/sch</vt:lpwstr>
  </property>
  <property fmtid="{D5CDD505-2E9C-101B-9397-08002B2CF9AE}" pid="530" name="Mendeley_Bookmark_LFU6nTPFt7_25">
    <vt:lpwstr>ema/raw/master/csl-citation.json"}</vt:lpwstr>
  </property>
  <property fmtid="{D5CDD505-2E9C-101B-9397-08002B2CF9AE}" pid="531" name="Mendeley_Bookmark_LFU6nTPFt7_3">
    <vt:lpwstr>data showed clear expression for FURIN, PCSK5, PCSK7 and MBTPS1 (membrane-bound transcription factor pepti-dase, site 1) mRNAs in virtually all tested samples. A discovery analysis demonstrated a genome-wide signifi-cant (p &lt; 5 \u00d7 10 \u22128) associat</vt:lpwstr>
  </property>
  <property fmtid="{D5CDD505-2E9C-101B-9397-08002B2CF9AE}" pid="532" name="Mendeley_Bookmark_LFU6nTPFt7_4">
    <vt:lpwstr>ion with the selected PCSK probes for 1024 variants, which were located at ten inde-pendent loci. Of these loci, 5/10 could be confirmed to regulate PCSK expression in two additional and inde-pendent sample sets. Finally, a phenotypic analysis dem-onstrat</vt:lpwstr>
  </property>
  <property fmtid="{D5CDD505-2E9C-101B-9397-08002B2CF9AE}" pid="533" name="Mendeley_Bookmark_LFU6nTPFt7_5">
    <vt:lpwstr>ed that a novel cis-eQTL SNP rs4702 for FURIN Abstract Proprotein convertase subtilisin/kexin (PCSK) enzymes cleave and convert their immature substrates into biologically active forms. Polymorphisms in the PCSK genes have been reported to associate with </vt:lpwstr>
  </property>
  <property fmtid="{D5CDD505-2E9C-101B-9397-08002B2CF9AE}" pid="534" name="Mendeley_Bookmark_LFU6nTPFt7_6">
    <vt:lpwstr>human diseases and phenotypes, including hypercholesterolemia and blood pressure (BP), and targeting PCSKs is con-sidered a promising future form of drug therapy. PCSK processing is readily induced upon upregulation of the enzyme, but the genetic factors </vt:lpwstr>
  </property>
  <property fmtid="{D5CDD505-2E9C-101B-9397-08002B2CF9AE}" pid="535" name="Mendeley_Bookmark_LFU6nTPFt7_7">
    <vt:lpwstr>contributing to PCSK expression have not been thoroughly characterized. To gain a comprehensive understanding of the genetic T. Lehtim\u00e4ki and M. Pesu equally contributed.", "type": "article-journal", "title": "A genome-wide expression quantitative tr</vt:lpwstr>
  </property>
  <property fmtid="{D5CDD505-2E9C-101B-9397-08002B2CF9AE}" pid="536" name="Mendeley_Bookmark_LFU6nTPFt7_8">
    <vt:lpwstr>ait loci analysis of proprotein convertase subtilisin/kexin enzymes identifies a novel regulatory gene variant for FURIN expression and blood pressure", "page": "627-636", "issue": "6", "author": [{"given": "Hannu", "parse-names": false, "dropping-particl</vt:lpwstr>
  </property>
  <property fmtid="{D5CDD505-2E9C-101B-9397-08002B2CF9AE}" pid="537" name="Mendeley_Bookmark_LFU6nTPFt7_9">
    <vt:lpwstr>e": "", "family": "Turpeinen", "non-dropping-particle": "", "suffix": ""}, {"given": "Ilkka", "parse-names": false, "dropping-particle": "", "family": "Sepp\u00e4l\u00e4", "non-dropping-particle": "", "suffix": ""}, {"given": "Leo\u2011pekka Leo-Pekka", "</vt:lpwstr>
  </property>
  <property fmtid="{D5CDD505-2E9C-101B-9397-08002B2CF9AE}" pid="538" name="Mendeley_Bookmark_Llc0m7rqOk_1">
    <vt:lpwstr>ADDIN CSL_CITATION {"citationItems": [{"id": "ITEM-1", "itemData": {"volume": "12", "container-title": "Genome biology", "issue": "9", "title": "Comparison of solution-based exome capture methods for next generation sequencing", "author": [{"given": "Anna</vt:lpwstr>
  </property>
  <property fmtid="{D5CDD505-2E9C-101B-9397-08002B2CF9AE}" pid="539" name="Mendeley_Bookmark_Llc0m7rqOk_10">
    <vt:lpwstr>?uuid=01a3c9b0-dcc2-49d2-a5fd-3e1b78610ebb"]}], "schema": "https://github.com/citation-style-language/schema/raw/master/csl-citation.json", "mendeley": {"plainTextFormattedCitation": "(19)", "formattedCitation": "(19)", "previouslyFormattedCitation": "(19</vt:lpwstr>
  </property>
  <property fmtid="{D5CDD505-2E9C-101B-9397-08002B2CF9AE}" pid="540" name="Mendeley_Bookmark_Llc0m7rqOk_11">
    <vt:lpwstr>)"}, "properties": {"noteIndex": 0}}</vt:lpwstr>
  </property>
  <property fmtid="{D5CDD505-2E9C-101B-9397-08002B2CF9AE}" pid="541" name="Mendeley_Bookmark_Llc0m7rqOk_2">
    <vt:lpwstr>-Maija", "suffix": "", "parse-names": false, "non-dropping-particle": "", "family": "Sulonen", "dropping-particle": ""}, {"given": "Pekka", "suffix": "", "parse-names": false, "non-dropping-particle": "", "family": "Ellonen", "dropping-particle": ""}, {"g</vt:lpwstr>
  </property>
  <property fmtid="{D5CDD505-2E9C-101B-9397-08002B2CF9AE}" pid="542" name="Mendeley_Bookmark_Llc0m7rqOk_3">
    <vt:lpwstr>iven": "Henrikki", "suffix": "", "parse-names": false, "non-dropping-particle": "", "family": "Almusa", "dropping-particle": ""}, {"given": "Maija", "suffix": "", "parse-names": false, "non-dropping-particle": "", "family": "Lepist", "dropping-particle": </vt:lpwstr>
  </property>
  <property fmtid="{D5CDD505-2E9C-101B-9397-08002B2CF9AE}" pid="543" name="Mendeley_Bookmark_Llc0m7rqOk_4">
    <vt:lpwstr>""}, {"given": "Samuli", "suffix": "", "parse-names": false, "non-dropping-particle": "", "family": "Eldfors", "dropping-particle": ""}, {"given": "Sari", "suffix": "", "parse-names": false, "non-dropping-particle": "", "family": "Hannula", "dropping-part</vt:lpwstr>
  </property>
  <property fmtid="{D5CDD505-2E9C-101B-9397-08002B2CF9AE}" pid="544" name="Mendeley_Bookmark_Llc0m7rqOk_5">
    <vt:lpwstr>icle": ""}, {"given": "Timo", "suffix": "", "parse-names": false, "non-dropping-particle": "", "family": "Miettinen", "dropping-particle": ""}, {"given": "Henna", "suffix": "", "parse-names": false, "non-dropping-particle": "", "family": "Tyynismaa", "dro</vt:lpwstr>
  </property>
  <property fmtid="{D5CDD505-2E9C-101B-9397-08002B2CF9AE}" pid="545" name="Mendeley_Bookmark_Llc0m7rqOk_6">
    <vt:lpwstr>pping-particle": ""}, {"given": "Perttu", "suffix": "", "parse-names": false, "non-dropping-particle": "", "family": "Salo", "dropping-particle": ""}, {"given": "Caroline", "suffix": "", "parse-names": false, "non-dropping-particle": "", "family": "Heckma</vt:lpwstr>
  </property>
  <property fmtid="{D5CDD505-2E9C-101B-9397-08002B2CF9AE}" pid="546" name="Mendeley_Bookmark_Llc0m7rqOk_7">
    <vt:lpwstr>n", "dropping-particle": ""}, {"given": "Heikki", "suffix": "", "parse-names": false, "non-dropping-particle": "", "family": "Joensuu", "dropping-particle": ""}, {"given": "Taneli", "suffix": "", "parse-names": false, "non-dropping-particle": "", "family"</vt:lpwstr>
  </property>
  <property fmtid="{D5CDD505-2E9C-101B-9397-08002B2CF9AE}" pid="547" name="Mendeley_Bookmark_Llc0m7rqOk_8">
    <vt:lpwstr>: "Raivio", "dropping-particle": ""}, {"given": "Anu", "suffix": "", "parse-names": false, "non-dropping-particle": "", "family": "Suomalainen", "dropping-particle": ""}, {"given": "Janna", "suffix": "", "parse-names": false, "non-dropping-particle": "", </vt:lpwstr>
  </property>
  <property fmtid="{D5CDD505-2E9C-101B-9397-08002B2CF9AE}" pid="548" name="Mendeley_Bookmark_Llc0m7rqOk_9">
    <vt:lpwstr>"family": "Saarela", "dropping-particle": ""}], "id": "ITEM-1", "page": "R94", "publisher": "BioMed Central", "issued": {"date-parts": [["2011"]]}, "type": "article-journal", "DOI": "10.1186/gb-2011-12-9-r94"}, "uris": ["http://www.mendeley.com/documents/</vt:lpwstr>
  </property>
  <property fmtid="{D5CDD505-2E9C-101B-9397-08002B2CF9AE}" pid="549" name="Mendeley_Bookmark_MAhctW9YvV_1">
    <vt:lpwstr>ADDIN CSL_CITATION {"citationItems": [{"itemData": {"type": "article-journal", "author": [{"given": "Anita", "parse-names": false, "dropping-particle": "", "family": "Kloss-Brandst\u00e4tter", "non-dropping-particle": "", "suffix": ""}, {"given": "Dominic</vt:lpwstr>
  </property>
  <property fmtid="{D5CDD505-2E9C-101B-9397-08002B2CF9AE}" pid="550" name="Mendeley_Bookmark_MAhctW9YvV_2">
    <vt:lpwstr>", "parse-names": false, "dropping-particle": "", "family": "Pacher", "non-dropping-particle": "", "suffix": ""}, {"given": "Sebastian", "parse-names": false, "dropping-particle": "", "family": "Sch\u00f6nherr", "non-dropping-particle": "", "suffix": ""},</vt:lpwstr>
  </property>
  <property fmtid="{D5CDD505-2E9C-101B-9397-08002B2CF9AE}" pid="551" name="Mendeley_Bookmark_MAhctW9YvV_3">
    <vt:lpwstr> {"given": "Hansi", "parse-names": false, "dropping-particle": "", "family": "Weissensteiner", "non-dropping-particle": "", "suffix": ""}, {"given": "Robert", "parse-names": false, "dropping-particle": "", "family": "Binna", "non-dropping-particle": "", "</vt:lpwstr>
  </property>
  <property fmtid="{D5CDD505-2E9C-101B-9397-08002B2CF9AE}" pid="552" name="Mendeley_Bookmark_MAhctW9YvV_4">
    <vt:lpwstr>suffix": ""}, {"given": "G\u00fcnther", "parse-names": false, "dropping-particle": "", "family": "Specht", "non-dropping-particle": "", "suffix": ""}, {"given": "Florian", "parse-names": false, "dropping-particle": "", "family": "Kronenberg", "non-droppin</vt:lpwstr>
  </property>
  <property fmtid="{D5CDD505-2E9C-101B-9397-08002B2CF9AE}" pid="553" name="Mendeley_Bookmark_MAhctW9YvV_5">
    <vt:lpwstr>g-particle": "", "suffix": ""}], "page": "25-32", "issued": {"date-parts": [["2011"]]}, "issue": "1", "title": "HaploGrep: a fast and reliable algorithm for automatic classification of mitochondrial DNA haplogroups", "container-title": "Human mutation", "</vt:lpwstr>
  </property>
  <property fmtid="{D5CDD505-2E9C-101B-9397-08002B2CF9AE}" pid="554" name="Mendeley_Bookmark_MAhctW9YvV_6">
    <vt:lpwstr>DOI": "10.1002/humu.21382", "id": "ITEM-1", "volume": "32", "publisher": "Wiley Online Library"}, "id": "ITEM-1", "uris": ["http://www.mendeley.com/documents/?uuid=5aaa41e1-a6ff-4a94-9160-54b16059afce"]}], "properties": {"noteIndex": 0}, "mendeley": {"pla</vt:lpwstr>
  </property>
  <property fmtid="{D5CDD505-2E9C-101B-9397-08002B2CF9AE}" pid="555" name="Mendeley_Bookmark_MAhctW9YvV_7">
    <vt:lpwstr>inTextFormattedCitation": "(20)", "previouslyFormattedCitation": "(20)", "formattedCitation": "(20)"}, "schema": "https://github.com/citation-style-language/schema/raw/master/csl-citation.json"}</vt:lpwstr>
  </property>
  <property fmtid="{D5CDD505-2E9C-101B-9397-08002B2CF9AE}" pid="556" name="Mendeley_Bookmark_MegZr9nOjn_1">
    <vt:lpwstr>ADDIN CSL_CITATION {"citationItems": [{"id": "ITEM-1", "itemData": {"volume": "366", "abstract": "Recent evidence suggests that polymorphic genetic variation in the non-coding region of mitochondrial DNA (the 16184-16193 polycytosine [poly-C] tract) contr</vt:lpwstr>
  </property>
  <property fmtid="{D5CDD505-2E9C-101B-9397-08002B2CF9AE}" pid="557" name="Mendeley_Bookmark_MegZr9nOjn_10">
    <vt:lpwstr>journal", "DOI": "10.1016/S0140-6736(05)67492-2", "PMID": "16271646", "container-title": "Lancet", "ISBN": "1474-547X (Electronic)\\r0140-6736 (Linking)", "ISSN": "01406736", "page": "1650-1651", "issued": {"date-parts": [["2005"]]}}, "uris": ["http://www</vt:lpwstr>
  </property>
  <property fmtid="{D5CDD505-2E9C-101B-9397-08002B2CF9AE}" pid="558" name="Mendeley_Bookmark_MegZr9nOjn_11">
    <vt:lpwstr>.mendeley.com/documents/?uuid=e1cc636d-8b26-4bfa-8589-7ee8ce6bcc34"]}, {"id": "ITEM-2", "itemData": {"volume": "51", "abstract": "This multinational study was conducted to investigate the association between a mitochondrial DNA (mtDNA) T16189C polymorphis</vt:lpwstr>
  </property>
  <property fmtid="{D5CDD505-2E9C-101B-9397-08002B2CF9AE}" pid="559" name="Mendeley_Bookmark_MegZr9nOjn_12">
    <vt:lpwstr>m and type 2 diabetes in Asians. The mtDNA 16189C variant has been reported to be associated with insulin resistance and type 2 diabetes. However, a recent meta-analysis concluded that it is negatively associated with type 2 diabetes in Europids. Since th</vt:lpwstr>
  </property>
  <property fmtid="{D5CDD505-2E9C-101B-9397-08002B2CF9AE}" pid="560" name="Mendeley_Bookmark_MegZr9nOjn_13">
    <vt:lpwstr>e phenotype of an mtDNA mutant may be influenced by environmental factors and ethnic differences in the nuclear and mitochondrial genomes, we investigated the association between the 16189C variant and type 2 diabetes in Asians.", "issue": "4", "title": "</vt:lpwstr>
  </property>
  <property fmtid="{D5CDD505-2E9C-101B-9397-08002B2CF9AE}" pid="561" name="Mendeley_Bookmark_MegZr9nOjn_14">
    <vt:lpwstr>A mitochondrial DNA variant at position 16189 is associated with type 2 diabetes mellitus in Asians", "author": [{"given": "K. S.", "suffix": "", "parse-names": false, "non-dropping-particle": "", "family": "Park", "dropping-particle": ""}, {"given": "J. </vt:lpwstr>
  </property>
  <property fmtid="{D5CDD505-2E9C-101B-9397-08002B2CF9AE}" pid="562" name="Mendeley_Bookmark_MegZr9nOjn_15">
    <vt:lpwstr>C.", "suffix": "", "parse-names": false, "non-dropping-particle": "", "family": "Chan", "dropping-particle": ""}, {"given": "L. M.", "suffix": "", "parse-names": false, "non-dropping-particle": "", "family": "Chuang", "dropping-particle": ""}, {"given": "</vt:lpwstr>
  </property>
  <property fmtid="{D5CDD505-2E9C-101B-9397-08002B2CF9AE}" pid="563" name="Mendeley_Bookmark_MegZr9nOjn_16">
    <vt:lpwstr>S.", "suffix": "", "parse-names": false, "non-dropping-particle": "", "family": "Suzuki", "dropping-particle": ""}, {"given": "E.", "suffix": "", "parse-names": false, "non-dropping-particle": "", "family": "Araki", "dropping-particle": ""}, {"given": "K.</vt:lpwstr>
  </property>
  <property fmtid="{D5CDD505-2E9C-101B-9397-08002B2CF9AE}" pid="564" name="Mendeley_Bookmark_MegZr9nOjn_17">
    <vt:lpwstr>", "suffix": "", "parse-names": false, "non-dropping-particle": "", "family": "Nanjo", "dropping-particle": ""}, {"given": "L.", "suffix": "", "parse-names": false, "non-dropping-particle": "", "family": "Ji", "dropping-particle": ""}, {"given": "M.", "su</vt:lpwstr>
  </property>
  <property fmtid="{D5CDD505-2E9C-101B-9397-08002B2CF9AE}" pid="565" name="Mendeley_Bookmark_MegZr9nOjn_18">
    <vt:lpwstr>ffix": "", "parse-names": false, "non-dropping-particle": "", "family": "Ng", "dropping-particle": ""}, {"given": "M.", "suffix": "", "parse-names": false, "non-dropping-particle": "", "family": "Nishi", "dropping-particle": ""}, {"given": "H.", "suffix":</vt:lpwstr>
  </property>
  <property fmtid="{D5CDD505-2E9C-101B-9397-08002B2CF9AE}" pid="566" name="Mendeley_Bookmark_MegZr9nOjn_19">
    <vt:lpwstr> "", "parse-names": false, "non-dropping-particle": "", "family": "Furuta", "dropping-particle": ""}, {"given": "T.", "suffix": "", "parse-names": false, "non-dropping-particle": "", "family": "Shirotani", "dropping-particle": ""}, {"given": "B. Y.", "suf</vt:lpwstr>
  </property>
  <property fmtid="{D5CDD505-2E9C-101B-9397-08002B2CF9AE}" pid="567" name="Mendeley_Bookmark_MegZr9nOjn_2">
    <vt:lpwstr>ibutes to the cause of type 2 diabetes, but previous studies only just reached significance. We aimed to investigate this association. We compared patients with type 2 diabetes (n=992) with two independent control groups (n=536, n=1029) from the UK, and s</vt:lpwstr>
  </property>
  <property fmtid="{D5CDD505-2E9C-101B-9397-08002B2CF9AE}" pid="568" name="Mendeley_Bookmark_MegZr9nOjn_20">
    <vt:lpwstr>fix": "", "parse-names": false, "non-dropping-particle": "", "family": "Ahn", "dropping-particle": ""}, {"given": "S. S.", "suffix": "", "parse-names": false, "non-dropping-particle": "", "family": "Chung", "dropping-particle": ""}, {"given": "H. K.", "su</vt:lpwstr>
  </property>
  <property fmtid="{D5CDD505-2E9C-101B-9397-08002B2CF9AE}" pid="569" name="Mendeley_Bookmark_MegZr9nOjn_21">
    <vt:lpwstr>ffix": "", "parse-names": false, "non-dropping-particle": "", "family": "Min", "dropping-particle": ""}, {"given": "S. W.", "suffix": "", "parse-names": false, "non-dropping-particle": "", "family": "Lee", "dropping-particle": ""}, {"given": "J. H.", "suf</vt:lpwstr>
  </property>
  <property fmtid="{D5CDD505-2E9C-101B-9397-08002B2CF9AE}" pid="570" name="Mendeley_Bookmark_MegZr9nOjn_22">
    <vt:lpwstr>fix": "", "parse-names": false, "non-dropping-particle": "", "family": "Kim", "dropping-particle": ""}, {"given": "Y. M.", "suffix": "", "parse-names": false, "non-dropping-particle": "", "family": "Cho", "dropping-particle": ""}, {"given": "H. K.", "suff</vt:lpwstr>
  </property>
  <property fmtid="{D5CDD505-2E9C-101B-9397-08002B2CF9AE}" pid="571" name="Mendeley_Bookmark_MegZr9nOjn_23">
    <vt:lpwstr>ix": "", "parse-names": false, "non-dropping-particle": "", "family": "Lee", "dropping-particle": ""}], "id": "ITEM-2", "type": "article-journal", "DOI": "10.1007/s00125-008-0933-z", "PMID": "18251004", "container-title": "Diabetologia", "ISBN": "0012-186</vt:lpwstr>
  </property>
  <property fmtid="{D5CDD505-2E9C-101B-9397-08002B2CF9AE}" pid="572" name="Mendeley_Bookmark_MegZr9nOjn_24">
    <vt:lpwstr>X", "ISSN": "0012186X", "page": "602-608", "issued": {"date-parts": [["2008"]]}}, "uris": ["http://www.mendeley.com/documents/?uuid=3bfa4f32-b4cf-4b47-8c0e-ad7d19ebbc98"]}, {"id": "ITEM-3", "itemData": {"volume": "79", "abstract": "Many lines of evidence </vt:lpwstr>
  </property>
  <property fmtid="{D5CDD505-2E9C-101B-9397-08002B2CF9AE}" pid="573" name="Mendeley_Bookmark_MegZr9nOjn_25">
    <vt:lpwstr>implicate mitochondria in phenotypic variation: (a) rare mutations in mitochondrial proteins cause metabolic, neurological, and muscular disorders; (b) alterations in oxidative phosphorylation are characteristic of type 2 diabetes, Parkinson disease, Hunt</vt:lpwstr>
  </property>
  <property fmtid="{D5CDD505-2E9C-101B-9397-08002B2CF9AE}" pid="574" name="Mendeley_Bookmark_MegZr9nOjn_26">
    <vt:lpwstr>ington disease, and other diseases; and (c) common missense variants in the mitochondrial genome (mtDNA) have been implicated as having been subject to natural selection for adaptation to cold climates and contributing to \" energy deficiency \" diseases </vt:lpwstr>
  </property>
  <property fmtid="{D5CDD505-2E9C-101B-9397-08002B2CF9AE}" pid="575" name="Mendeley_Bookmark_MegZr9nOjn_27">
    <vt:lpwstr>today. To test the hypothesis that common mtDNA variation influences human physiology and disease, we identified all 144 variants with frequency 11% in Europeans from 1900 publicly available European mtDNA sequences and selected 64 tagging single-nucleoti</vt:lpwstr>
  </property>
  <property fmtid="{D5CDD505-2E9C-101B-9397-08002B2CF9AE}" pid="576" name="Mendeley_Bookmark_MegZr9nOjn_28">
    <vt:lpwstr>de polymorphisms that efficiently capture all common variation (except the hypervariable D-loop). Next, we evaluated the complete set of common mtDNA variants for association with type 2 diabetes in a sample of 3,304 diabetics and 3,304 matched nondiabeti</vt:lpwstr>
  </property>
  <property fmtid="{D5CDD505-2E9C-101B-9397-08002B2CF9AE}" pid="577" name="Mendeley_Bookmark_MegZr9nOjn_29">
    <vt:lpwstr>c individuals. Association of mtDNA variants with other metabolic traits (body mass index, measures of insulin secretion and action, blood pressure, and cholesterol) was also tested in subsets of this sample. We did not find a significant association of c</vt:lpwstr>
  </property>
  <property fmtid="{D5CDD505-2E9C-101B-9397-08002B2CF9AE}" pid="578" name="Mendeley_Bookmark_MegZr9nOjn_3">
    <vt:lpwstr>aw no difference in the frequency of the 16184-16193 poly-C tract. This finding was confirmed by a meta-analysis of European studies of 1455 patients and 3132 controls (odds ratio 1\u00b716, 95% CI 0\u00b794-1\u00b744). Genetic variation of the 16184-1619</vt:lpwstr>
  </property>
  <property fmtid="{D5CDD505-2E9C-101B-9397-08002B2CF9AE}" pid="579" name="Mendeley_Bookmark_MegZr9nOjn_30">
    <vt:lpwstr>ommon mtDNA variants with these metabolic phenotypes. Moreover, we failed to identify any physiological effect of alleles that were previously proposed to have been adaptive for energy metabolism in human evolution. More generally, this comprehensive asso</vt:lpwstr>
  </property>
  <property fmtid="{D5CDD505-2E9C-101B-9397-08002B2CF9AE}" pid="580" name="Mendeley_Bookmark_MegZr9nOjn_31">
    <vt:lpwstr>ciation-testing framework can readily be applied to other diseases for which mitochondrial dysfunction has been implicated.", "issue": "1", "issued": {"date-parts": [["2006"]]}, "title": "Comprehensive Association Testing of Common Mitochondrial DNA Varia</vt:lpwstr>
  </property>
  <property fmtid="{D5CDD505-2E9C-101B-9397-08002B2CF9AE}" pid="581" name="Mendeley_Bookmark_MegZr9nOjn_32">
    <vt:lpwstr>tion in Metabolic Disease", "container-title": "The American Journal of Human Genetics", "id": "ITEM-3", "page": "54-61", "author": [{"given": "Richa", "suffix": "", "parse-names": false, "non-dropping-particle": "", "family": "Saxena", "dropping-particle</vt:lpwstr>
  </property>
  <property fmtid="{D5CDD505-2E9C-101B-9397-08002B2CF9AE}" pid="582" name="Mendeley_Bookmark_MegZr9nOjn_33">
    <vt:lpwstr>": ""}, {"given": "Paul I W", "suffix": "", "parse-names": false, "non-dropping-particle": "De", "family": "Bakker", "dropping-particle": ""}, {"given": "Karyn", "suffix": "", "parse-names": false, "non-dropping-particle": "", "family": "Singer", "droppin</vt:lpwstr>
  </property>
  <property fmtid="{D5CDD505-2E9C-101B-9397-08002B2CF9AE}" pid="583" name="Mendeley_Bookmark_MegZr9nOjn_34">
    <vt:lpwstr>g-particle": ""}, {"given": "Vamsi", "suffix": "", "parse-names": false, "non-dropping-particle": "", "family": "Mootha", "dropping-particle": ""}, {"given": "No\u00ebl", "suffix": "", "parse-names": false, "non-dropping-particle": "", "family": "Burtt", </vt:lpwstr>
  </property>
  <property fmtid="{D5CDD505-2E9C-101B-9397-08002B2CF9AE}" pid="584" name="Mendeley_Bookmark_MegZr9nOjn_35">
    <vt:lpwstr>"dropping-particle": ""}, {"given": "Joel N", "suffix": "", "parse-names": false, "non-dropping-particle": "", "family": "Hirschhorn", "dropping-particle": ""}, {"given": "Daniel", "suffix": "", "parse-names": false, "non-dropping-particle": "", "family":</vt:lpwstr>
  </property>
  <property fmtid="{D5CDD505-2E9C-101B-9397-08002B2CF9AE}" pid="585" name="Mendeley_Bookmark_MegZr9nOjn_36">
    <vt:lpwstr> "Gaudet", "dropping-particle": ""}, {"given": "Bo", "suffix": "", "parse-names": false, "non-dropping-particle": "", "family": "Isomaa", "dropping-particle": ""}, {"given": "Mark J", "suffix": "", "parse-names": false, "non-dropping-particle": "", "famil</vt:lpwstr>
  </property>
  <property fmtid="{D5CDD505-2E9C-101B-9397-08002B2CF9AE}" pid="586" name="Mendeley_Bookmark_MegZr9nOjn_37">
    <vt:lpwstr>y": "Daly", "dropping-particle": ""}, {"given": "Leif", "suffix": "", "parse-names": false, "non-dropping-particle": "", "family": "Groop", "dropping-particle": ""}, {"given": "Kristin G", "suffix": "", "parse-names": false, "non-dropping-particle": "", "</vt:lpwstr>
  </property>
  <property fmtid="{D5CDD505-2E9C-101B-9397-08002B2CF9AE}" pid="587" name="Mendeley_Bookmark_MegZr9nOjn_38">
    <vt:lpwstr>family": "Ardlie", "dropping-particle": ""}, {"given": "David", "suffix": "", "parse-names": false, "non-dropping-particle": "", "family": "Altshuler", "dropping-particle": ""}], "type": "article-journal"}, "uris": ["http://www.mendeley.com/documents/?uui</vt:lpwstr>
  </property>
  <property fmtid="{D5CDD505-2E9C-101B-9397-08002B2CF9AE}" pid="588" name="Mendeley_Bookmark_MegZr9nOjn_39">
    <vt:lpwstr>d=77b01b4a-ca46-3838-8d21-0bbaf690fac6"]}], "schema": "https://github.com/citation-style-language/schema/raw/master/csl-citation.json", "mendeley": {"plainTextFormattedCitation": "(9\u201311)", "formattedCitation": "(9\u201311)", "previouslyFormattedCitat</vt:lpwstr>
  </property>
  <property fmtid="{D5CDD505-2E9C-101B-9397-08002B2CF9AE}" pid="589" name="Mendeley_Bookmark_MegZr9nOjn_4">
    <vt:lpwstr>3 poly-C tract is unlikely to have a major role in the cause of type 2 diabetes.", "issue": "9497", "title": "Role of the mitochondrial DNA 16184-16193 poly-C tract in type 2 diabetes", "author": [{"given": "P. F.", "suffix": "", "parse-names": false, "no</vt:lpwstr>
  </property>
  <property fmtid="{D5CDD505-2E9C-101B-9397-08002B2CF9AE}" pid="590" name="Mendeley_Bookmark_MegZr9nOjn_40">
    <vt:lpwstr>ion": "(9\u201311)"}, "properties": {"noteIndex": 0}}</vt:lpwstr>
  </property>
  <property fmtid="{D5CDD505-2E9C-101B-9397-08002B2CF9AE}" pid="591" name="Mendeley_Bookmark_MegZr9nOjn_5">
    <vt:lpwstr>n-dropping-particle": "", "family": "Chinnery", "dropping-particle": ""}, {"given": "H. R.", "suffix": "", "parse-names": false, "non-dropping-particle": "", "family": "Elliott", "dropping-particle": ""}, {"given": "S.", "suffix": "", "parse-names": false</vt:lpwstr>
  </property>
  <property fmtid="{D5CDD505-2E9C-101B-9397-08002B2CF9AE}" pid="592" name="Mendeley_Bookmark_MegZr9nOjn_6">
    <vt:lpwstr>, "non-dropping-particle": "", "family": "Patel", "dropping-particle": ""}, {"given": "C.", "suffix": "", "parse-names": false, "non-dropping-particle": "", "family": "Lambert", "dropping-particle": ""}, {"given": "S. M.", "suffix": "", "parse-names": fal</vt:lpwstr>
  </property>
  <property fmtid="{D5CDD505-2E9C-101B-9397-08002B2CF9AE}" pid="593" name="Mendeley_Bookmark_MegZr9nOjn_7">
    <vt:lpwstr>se, "non-dropping-particle": "", "family": "Keers", "dropping-particle": ""}, {"given": "S. E.", "suffix": "", "parse-names": false, "non-dropping-particle": "", "family": "Durham", "dropping-particle": ""}, {"given": "M. I.", "suffix": "", "parse-names":</vt:lpwstr>
  </property>
  <property fmtid="{D5CDD505-2E9C-101B-9397-08002B2CF9AE}" pid="594" name="Mendeley_Bookmark_MegZr9nOjn_8">
    <vt:lpwstr> false, "non-dropping-particle": "", "family": "McCarthy", "dropping-particle": ""}, {"given": "G. A.", "suffix": "", "parse-names": false, "non-dropping-particle": "", "family": "Hitman", "dropping-particle": ""}, {"given": "A. T.", "suffix": "", "parse-</vt:lpwstr>
  </property>
  <property fmtid="{D5CDD505-2E9C-101B-9397-08002B2CF9AE}" pid="595" name="Mendeley_Bookmark_MegZr9nOjn_9">
    <vt:lpwstr>names": false, "non-dropping-particle": "", "family": "Hattersley", "dropping-particle": ""}, {"given": "M.", "suffix": "", "parse-names": false, "non-dropping-particle": "", "family": "Walker", "dropping-particle": ""}], "id": "ITEM-1", "type": "article-</vt:lpwstr>
  </property>
  <property fmtid="{D5CDD505-2E9C-101B-9397-08002B2CF9AE}" pid="596" name="Mendeley_Bookmark_NHQdOgHyht_1">
    <vt:lpwstr>ADDIN CSL_CITATION {"citationItems": [{"id": "ITEM-1", "itemData": {"volume": "366", "abstract": "Recent evidence suggests that polymorphic genetic variation in the non-coding region of mitochondrial DNA (the 16184-16193 polycytosine [poly-C] tract) contr</vt:lpwstr>
  </property>
  <property fmtid="{D5CDD505-2E9C-101B-9397-08002B2CF9AE}" pid="597" name="Mendeley_Bookmark_NHQdOgHyht_10">
    <vt:lpwstr>journal", "DOI": "10.1016/S0140-6736(05)67492-2", "PMID": "16271646", "container-title": "Lancet", "ISBN": "1474-547X (Electronic)\\r0140-6736 (Linking)", "ISSN": "01406736", "page": "1650-1651", "issued": {"date-parts": [["2005"]]}}, "uris": ["http://www</vt:lpwstr>
  </property>
  <property fmtid="{D5CDD505-2E9C-101B-9397-08002B2CF9AE}" pid="598" name="Mendeley_Bookmark_NHQdOgHyht_11">
    <vt:lpwstr>.mendeley.com/documents/?uuid=e1cc636d-8b26-4bfa-8589-7ee8ce6bcc34"]}, {"id": "ITEM-2", "itemData": {"volume": "51", "abstract": "This multinational study was conducted to investigate the association between a mitochondrial DNA (mtDNA) T16189C polymorphis</vt:lpwstr>
  </property>
  <property fmtid="{D5CDD505-2E9C-101B-9397-08002B2CF9AE}" pid="599" name="Mendeley_Bookmark_NHQdOgHyht_12">
    <vt:lpwstr>m and type 2 diabetes in Asians. The mtDNA 16189C variant has been reported to be associated with insulin resistance and type 2 diabetes. However, a recent meta-analysis concluded that it is negatively associated with type 2 diabetes in Europids. Since th</vt:lpwstr>
  </property>
  <property fmtid="{D5CDD505-2E9C-101B-9397-08002B2CF9AE}" pid="600" name="Mendeley_Bookmark_NHQdOgHyht_13">
    <vt:lpwstr>e phenotype of an mtDNA mutant may be influenced by environmental factors and ethnic differences in the nuclear and mitochondrial genomes, we investigated the association between the 16189C variant and type 2 diabetes in Asians.", "issue": "4", "title": "</vt:lpwstr>
  </property>
  <property fmtid="{D5CDD505-2E9C-101B-9397-08002B2CF9AE}" pid="601" name="Mendeley_Bookmark_NHQdOgHyht_14">
    <vt:lpwstr>A mitochondrial DNA variant at position 16189 is associated with type 2 diabetes mellitus in Asians", "author": [{"given": "K. S.", "suffix": "", "parse-names": false, "non-dropping-particle": "", "family": "Park", "dropping-particle": ""}, {"given": "J. </vt:lpwstr>
  </property>
  <property fmtid="{D5CDD505-2E9C-101B-9397-08002B2CF9AE}" pid="602" name="Mendeley_Bookmark_NHQdOgHyht_15">
    <vt:lpwstr>C.", "suffix": "", "parse-names": false, "non-dropping-particle": "", "family": "Chan", "dropping-particle": ""}, {"given": "L. M.", "suffix": "", "parse-names": false, "non-dropping-particle": "", "family": "Chuang", "dropping-particle": ""}, {"given": "</vt:lpwstr>
  </property>
  <property fmtid="{D5CDD505-2E9C-101B-9397-08002B2CF9AE}" pid="603" name="Mendeley_Bookmark_NHQdOgHyht_16">
    <vt:lpwstr>S.", "suffix": "", "parse-names": false, "non-dropping-particle": "", "family": "Suzuki", "dropping-particle": ""}, {"given": "E.", "suffix": "", "parse-names": false, "non-dropping-particle": "", "family": "Araki", "dropping-particle": ""}, {"given": "K.</vt:lpwstr>
  </property>
  <property fmtid="{D5CDD505-2E9C-101B-9397-08002B2CF9AE}" pid="604" name="Mendeley_Bookmark_NHQdOgHyht_17">
    <vt:lpwstr>", "suffix": "", "parse-names": false, "non-dropping-particle": "", "family": "Nanjo", "dropping-particle": ""}, {"given": "L.", "suffix": "", "parse-names": false, "non-dropping-particle": "", "family": "Ji", "dropping-particle": ""}, {"given": "M.", "su</vt:lpwstr>
  </property>
  <property fmtid="{D5CDD505-2E9C-101B-9397-08002B2CF9AE}" pid="605" name="Mendeley_Bookmark_NHQdOgHyht_18">
    <vt:lpwstr>ffix": "", "parse-names": false, "non-dropping-particle": "", "family": "Ng", "dropping-particle": ""}, {"given": "M.", "suffix": "", "parse-names": false, "non-dropping-particle": "", "family": "Nishi", "dropping-particle": ""}, {"given": "H.", "suffix":</vt:lpwstr>
  </property>
  <property fmtid="{D5CDD505-2E9C-101B-9397-08002B2CF9AE}" pid="606" name="Mendeley_Bookmark_NHQdOgHyht_19">
    <vt:lpwstr> "", "parse-names": false, "non-dropping-particle": "", "family": "Furuta", "dropping-particle": ""}, {"given": "T.", "suffix": "", "parse-names": false, "non-dropping-particle": "", "family": "Shirotani", "dropping-particle": ""}, {"given": "B. Y.", "suf</vt:lpwstr>
  </property>
  <property fmtid="{D5CDD505-2E9C-101B-9397-08002B2CF9AE}" pid="607" name="Mendeley_Bookmark_NHQdOgHyht_2">
    <vt:lpwstr>ibutes to the cause of type 2 diabetes, but previous studies only just reached significance. We aimed to investigate this association. We compared patients with type 2 diabetes (n=992) with two independent control groups (n=536, n=1029) from the UK, and s</vt:lpwstr>
  </property>
  <property fmtid="{D5CDD505-2E9C-101B-9397-08002B2CF9AE}" pid="608" name="Mendeley_Bookmark_NHQdOgHyht_20">
    <vt:lpwstr>fix": "", "parse-names": false, "non-dropping-particle": "", "family": "Ahn", "dropping-particle": ""}, {"given": "S. S.", "suffix": "", "parse-names": false, "non-dropping-particle": "", "family": "Chung", "dropping-particle": ""}, {"given": "H. K.", "su</vt:lpwstr>
  </property>
  <property fmtid="{D5CDD505-2E9C-101B-9397-08002B2CF9AE}" pid="609" name="Mendeley_Bookmark_NHQdOgHyht_21">
    <vt:lpwstr>ffix": "", "parse-names": false, "non-dropping-particle": "", "family": "Min", "dropping-particle": ""}, {"given": "S. W.", "suffix": "", "parse-names": false, "non-dropping-particle": "", "family": "Lee", "dropping-particle": ""}, {"given": "J. H.", "suf</vt:lpwstr>
  </property>
  <property fmtid="{D5CDD505-2E9C-101B-9397-08002B2CF9AE}" pid="610" name="Mendeley_Bookmark_NHQdOgHyht_22">
    <vt:lpwstr>fix": "", "parse-names": false, "non-dropping-particle": "", "family": "Kim", "dropping-particle": ""}, {"given": "Y. M.", "suffix": "", "parse-names": false, "non-dropping-particle": "", "family": "Cho", "dropping-particle": ""}, {"given": "H. K.", "suff</vt:lpwstr>
  </property>
  <property fmtid="{D5CDD505-2E9C-101B-9397-08002B2CF9AE}" pid="611" name="Mendeley_Bookmark_NHQdOgHyht_23">
    <vt:lpwstr>ix": "", "parse-names": false, "non-dropping-particle": "", "family": "Lee", "dropping-particle": ""}], "id": "ITEM-2", "type": "article-journal", "DOI": "10.1007/s00125-008-0933-z", "PMID": "18251004", "container-title": "Diabetologia", "ISBN": "0012-186</vt:lpwstr>
  </property>
  <property fmtid="{D5CDD505-2E9C-101B-9397-08002B2CF9AE}" pid="612" name="Mendeley_Bookmark_NHQdOgHyht_24">
    <vt:lpwstr>X", "ISSN": "0012186X", "page": "602-608", "issued": {"date-parts": [["2008"]]}}, "uris": ["http://www.mendeley.com/documents/?uuid=3bfa4f32-b4cf-4b47-8c0e-ad7d19ebbc98"]}, {"id": "ITEM-3", "itemData": {"volume": "79", "abstract": "Many lines of evidence </vt:lpwstr>
  </property>
  <property fmtid="{D5CDD505-2E9C-101B-9397-08002B2CF9AE}" pid="613" name="Mendeley_Bookmark_NHQdOgHyht_25">
    <vt:lpwstr>implicate mitochondria in phenotypic variation: (a) rare mutations in mitochondrial proteins cause metabolic, neurological, and muscular disorders; (b) alterations in oxidative phosphorylation are characteristic of type 2 diabetes, Parkinson disease, Hunt</vt:lpwstr>
  </property>
  <property fmtid="{D5CDD505-2E9C-101B-9397-08002B2CF9AE}" pid="614" name="Mendeley_Bookmark_NHQdOgHyht_26">
    <vt:lpwstr>ington disease, and other diseases; and (c) common missense variants in the mitochondrial genome (mtDNA) have been implicated as having been subject to natural selection for adaptation to cold climates and contributing to \" energy deficiency \" diseases </vt:lpwstr>
  </property>
  <property fmtid="{D5CDD505-2E9C-101B-9397-08002B2CF9AE}" pid="615" name="Mendeley_Bookmark_NHQdOgHyht_27">
    <vt:lpwstr>today. To test the hypothesis that common mtDNA variation influences human physiology and disease, we identified all 144 variants with frequency 11% in Europeans from 1900 publicly available European mtDNA sequences and selected 64 tagging single-nucleoti</vt:lpwstr>
  </property>
  <property fmtid="{D5CDD505-2E9C-101B-9397-08002B2CF9AE}" pid="616" name="Mendeley_Bookmark_NHQdOgHyht_28">
    <vt:lpwstr>de polymorphisms that efficiently capture all common variation (except the hypervariable D-loop). Next, we evaluated the complete set of common mtDNA variants for association with type 2 diabetes in a sample of 3,304 diabetics and 3,304 matched nondiabeti</vt:lpwstr>
  </property>
  <property fmtid="{D5CDD505-2E9C-101B-9397-08002B2CF9AE}" pid="617" name="Mendeley_Bookmark_NHQdOgHyht_29">
    <vt:lpwstr>c individuals. Association of mtDNA variants with other metabolic traits (body mass index, measures of insulin secretion and action, blood pressure, and cholesterol) was also tested in subsets of this sample. We did not find a significant association of c</vt:lpwstr>
  </property>
  <property fmtid="{D5CDD505-2E9C-101B-9397-08002B2CF9AE}" pid="618" name="Mendeley_Bookmark_NHQdOgHyht_3">
    <vt:lpwstr>aw no difference in the frequency of the 16184-16193 poly-C tract. This finding was confirmed by a meta-analysis of European studies of 1455 patients and 3132 controls (odds ratio 1\u00b716, 95% CI 0\u00b794-1\u00b744). Genetic variation of the 16184-1619</vt:lpwstr>
  </property>
  <property fmtid="{D5CDD505-2E9C-101B-9397-08002B2CF9AE}" pid="619" name="Mendeley_Bookmark_NHQdOgHyht_30">
    <vt:lpwstr>ommon mtDNA variants with these metabolic phenotypes. Moreover, we failed to identify any physiological effect of alleles that were previously proposed to have been adaptive for energy metabolism in human evolution. More generally, this comprehensive asso</vt:lpwstr>
  </property>
  <property fmtid="{D5CDD505-2E9C-101B-9397-08002B2CF9AE}" pid="620" name="Mendeley_Bookmark_NHQdOgHyht_31">
    <vt:lpwstr>ciation-testing framework can readily be applied to other diseases for which mitochondrial dysfunction has been implicated.", "issue": "1", "issued": {"date-parts": [["2006"]]}, "title": "Comprehensive Association Testing of Common Mitochondrial DNA Varia</vt:lpwstr>
  </property>
  <property fmtid="{D5CDD505-2E9C-101B-9397-08002B2CF9AE}" pid="621" name="Mendeley_Bookmark_NHQdOgHyht_32">
    <vt:lpwstr>tion in Metabolic Disease", "container-title": "The American Journal of Human Genetics", "id": "ITEM-3", "page": "54-61", "author": [{"given": "Richa", "suffix": "", "parse-names": false, "non-dropping-particle": "", "family": "Saxena", "dropping-particle</vt:lpwstr>
  </property>
  <property fmtid="{D5CDD505-2E9C-101B-9397-08002B2CF9AE}" pid="622" name="Mendeley_Bookmark_NHQdOgHyht_33">
    <vt:lpwstr>": ""}, {"given": "Paul I W", "suffix": "", "parse-names": false, "non-dropping-particle": "De", "family": "Bakker", "dropping-particle": ""}, {"given": "Karyn", "suffix": "", "parse-names": false, "non-dropping-particle": "", "family": "Singer", "droppin</vt:lpwstr>
  </property>
  <property fmtid="{D5CDD505-2E9C-101B-9397-08002B2CF9AE}" pid="623" name="Mendeley_Bookmark_NHQdOgHyht_34">
    <vt:lpwstr>g-particle": ""}, {"given": "Vamsi", "suffix": "", "parse-names": false, "non-dropping-particle": "", "family": "Mootha", "dropping-particle": ""}, {"given": "No\u00ebl", "suffix": "", "parse-names": false, "non-dropping-particle": "", "family": "Burtt", </vt:lpwstr>
  </property>
  <property fmtid="{D5CDD505-2E9C-101B-9397-08002B2CF9AE}" pid="624" name="Mendeley_Bookmark_NHQdOgHyht_35">
    <vt:lpwstr>"dropping-particle": ""}, {"given": "Joel N", "suffix": "", "parse-names": false, "non-dropping-particle": "", "family": "Hirschhorn", "dropping-particle": ""}, {"given": "Daniel", "suffix": "", "parse-names": false, "non-dropping-particle": "", "family":</vt:lpwstr>
  </property>
  <property fmtid="{D5CDD505-2E9C-101B-9397-08002B2CF9AE}" pid="625" name="Mendeley_Bookmark_NHQdOgHyht_36">
    <vt:lpwstr> "Gaudet", "dropping-particle": ""}, {"given": "Bo", "suffix": "", "parse-names": false, "non-dropping-particle": "", "family": "Isomaa", "dropping-particle": ""}, {"given": "Mark J", "suffix": "", "parse-names": false, "non-dropping-particle": "", "famil</vt:lpwstr>
  </property>
  <property fmtid="{D5CDD505-2E9C-101B-9397-08002B2CF9AE}" pid="626" name="Mendeley_Bookmark_NHQdOgHyht_37">
    <vt:lpwstr>y": "Daly", "dropping-particle": ""}, {"given": "Leif", "suffix": "", "parse-names": false, "non-dropping-particle": "", "family": "Groop", "dropping-particle": ""}, {"given": "Kristin G", "suffix": "", "parse-names": false, "non-dropping-particle": "", "</vt:lpwstr>
  </property>
  <property fmtid="{D5CDD505-2E9C-101B-9397-08002B2CF9AE}" pid="627" name="Mendeley_Bookmark_NHQdOgHyht_38">
    <vt:lpwstr>family": "Ardlie", "dropping-particle": ""}, {"given": "David", "suffix": "", "parse-names": false, "non-dropping-particle": "", "family": "Altshuler", "dropping-particle": ""}], "type": "article-journal"}, "uris": ["http://www.mendeley.com/documents/?uui</vt:lpwstr>
  </property>
  <property fmtid="{D5CDD505-2E9C-101B-9397-08002B2CF9AE}" pid="628" name="Mendeley_Bookmark_NHQdOgHyht_39">
    <vt:lpwstr>d=77b01b4a-ca46-3838-8d21-0bbaf690fac6"]}], "schema": "https://github.com/citation-style-language/schema/raw/master/csl-citation.json", "mendeley": {"plainTextFormattedCitation": "(9\u201311)", "formattedCitation": "(9\u201311)", "previouslyFormattedCitat</vt:lpwstr>
  </property>
  <property fmtid="{D5CDD505-2E9C-101B-9397-08002B2CF9AE}" pid="629" name="Mendeley_Bookmark_NHQdOgHyht_4">
    <vt:lpwstr>3 poly-C tract is unlikely to have a major role in the cause of type 2 diabetes.", "issue": "9497", "title": "Role of the mitochondrial DNA 16184-16193 poly-C tract in type 2 diabetes", "author": [{"given": "P. F.", "suffix": "", "parse-names": false, "no</vt:lpwstr>
  </property>
  <property fmtid="{D5CDD505-2E9C-101B-9397-08002B2CF9AE}" pid="630" name="Mendeley_Bookmark_NHQdOgHyht_40">
    <vt:lpwstr>ion": "(9\u201311)"}, "properties": {"noteIndex": 0}}</vt:lpwstr>
  </property>
  <property fmtid="{D5CDD505-2E9C-101B-9397-08002B2CF9AE}" pid="631" name="Mendeley_Bookmark_NHQdOgHyht_5">
    <vt:lpwstr>n-dropping-particle": "", "family": "Chinnery", "dropping-particle": ""}, {"given": "H. R.", "suffix": "", "parse-names": false, "non-dropping-particle": "", "family": "Elliott", "dropping-particle": ""}, {"given": "S.", "suffix": "", "parse-names": false</vt:lpwstr>
  </property>
  <property fmtid="{D5CDD505-2E9C-101B-9397-08002B2CF9AE}" pid="632" name="Mendeley_Bookmark_NHQdOgHyht_6">
    <vt:lpwstr>, "non-dropping-particle": "", "family": "Patel", "dropping-particle": ""}, {"given": "C.", "suffix": "", "parse-names": false, "non-dropping-particle": "", "family": "Lambert", "dropping-particle": ""}, {"given": "S. M.", "suffix": "", "parse-names": fal</vt:lpwstr>
  </property>
  <property fmtid="{D5CDD505-2E9C-101B-9397-08002B2CF9AE}" pid="633" name="Mendeley_Bookmark_NHQdOgHyht_7">
    <vt:lpwstr>se, "non-dropping-particle": "", "family": "Keers", "dropping-particle": ""}, {"given": "S. E.", "suffix": "", "parse-names": false, "non-dropping-particle": "", "family": "Durham", "dropping-particle": ""}, {"given": "M. I.", "suffix": "", "parse-names":</vt:lpwstr>
  </property>
  <property fmtid="{D5CDD505-2E9C-101B-9397-08002B2CF9AE}" pid="634" name="Mendeley_Bookmark_NHQdOgHyht_8">
    <vt:lpwstr> false, "non-dropping-particle": "", "family": "McCarthy", "dropping-particle": ""}, {"given": "G. A.", "suffix": "", "parse-names": false, "non-dropping-particle": "", "family": "Hitman", "dropping-particle": ""}, {"given": "A. T.", "suffix": "", "parse-</vt:lpwstr>
  </property>
  <property fmtid="{D5CDD505-2E9C-101B-9397-08002B2CF9AE}" pid="635" name="Mendeley_Bookmark_NHQdOgHyht_9">
    <vt:lpwstr>names": false, "non-dropping-particle": "", "family": "Hattersley", "dropping-particle": ""}, {"given": "M.", "suffix": "", "parse-names": false, "non-dropping-particle": "", "family": "Walker", "dropping-particle": ""}], "id": "ITEM-1", "type": "article-</vt:lpwstr>
  </property>
  <property fmtid="{D5CDD505-2E9C-101B-9397-08002B2CF9AE}" pid="636" name="Mendeley_Bookmark_NO5rLie9ka_1">
    <vt:lpwstr>ADDIN CSL_CITATION {"citationItems": [{"itemData": {"type": "article-journal", "author": [{"given": "Irfahan", "parse-names": false, "dropping-particle": "", "family": "Kassam", "non-dropping-particle": "", "suffix": ""}, {"given": "Tuan", "parse-names": </vt:lpwstr>
  </property>
  <property fmtid="{D5CDD505-2E9C-101B-9397-08002B2CF9AE}" pid="637" name="Mendeley_Bookmark_NO5rLie9ka_10">
    <vt:lpwstr>schema/raw/master/csl-citation.json"}</vt:lpwstr>
  </property>
  <property fmtid="{D5CDD505-2E9C-101B-9397-08002B2CF9AE}" pid="638" name="Mendeley_Bookmark_NO5rLie9ka_2">
    <vt:lpwstr>false, "dropping-particle": "", "family": "Qi", "non-dropping-particle": "", "suffix": ""}, {"given": "Luke", "parse-names": false, "dropping-particle": "", "family": "Lloyd-Jones", "non-dropping-particle": "", "suffix": ""}, {"given": "Alexander", "parse</vt:lpwstr>
  </property>
  <property fmtid="{D5CDD505-2E9C-101B-9397-08002B2CF9AE}" pid="639" name="Mendeley_Bookmark_NO5rLie9ka_3">
    <vt:lpwstr>-names": false, "dropping-particle": "", "family": "Holloway", "non-dropping-particle": "", "suffix": ""}, {"given": "Marc Jan", "parse-names": false, "dropping-particle": "", "family": "Bonder", "non-dropping-particle": "", "suffix": ""}, {"given": "Anja</vt:lpwstr>
  </property>
  <property fmtid="{D5CDD505-2E9C-101B-9397-08002B2CF9AE}" pid="640" name="Mendeley_Bookmark_NO5rLie9ka_4">
    <vt:lpwstr>li K", "parse-names": false, "dropping-particle": "", "family": "Henders", "non-dropping-particle": "", "suffix": ""}, {"given": "Nicholas G", "parse-names": false, "dropping-particle": "", "family": "Martin", "non-dropping-particle": "", "suffix": ""}, {</vt:lpwstr>
  </property>
  <property fmtid="{D5CDD505-2E9C-101B-9397-08002B2CF9AE}" pid="641" name="Mendeley_Bookmark_NO5rLie9ka_5">
    <vt:lpwstr>"given": "Joseph E", "parse-names": false, "dropping-particle": "", "family": "Powell", "non-dropping-particle": "", "suffix": ""}, {"given": "Lude", "parse-names": false, "dropping-particle": "", "family": "Franke", "non-dropping-particle": "", "suffix":</vt:lpwstr>
  </property>
  <property fmtid="{D5CDD505-2E9C-101B-9397-08002B2CF9AE}" pid="642" name="Mendeley_Bookmark_NO5rLie9ka_6">
    <vt:lpwstr> ""}, {"given": "Grant W", "parse-names": false, "dropping-particle": "", "family": "Montgomery", "non-dropping-particle": "", "suffix": ""}, {"given": "Peter M", "parse-names": false, "dropping-particle": "", "family": "Visscher", "non-dropping-particle"</vt:lpwstr>
  </property>
  <property fmtid="{D5CDD505-2E9C-101B-9397-08002B2CF9AE}" pid="643" name="Mendeley_Bookmark_NO5rLie9ka_7">
    <vt:lpwstr>: "", "suffix": ""}, {"given": "Allan F", "parse-names": false, "dropping-particle": "", "family": "McRae", "non-dropping-particle": "", "suffix": ""}], "page": "5332-5338", "issued": {"date-parts": [["2016"]]}, "issue": "24", "title": "Evidence for mitoc</vt:lpwstr>
  </property>
  <property fmtid="{D5CDD505-2E9C-101B-9397-08002B2CF9AE}" pid="644" name="Mendeley_Bookmark_NO5rLie9ka_8">
    <vt:lpwstr>hondrial genetic control of autosomal gene expression", "container-title": "Human molecular genetics", "DOI": "10.1093/hmg/ddw347", "id": "ITEM-1", "volume": "25", "publisher": "Oxford Univ Press"}, "id": "ITEM-1", "uris": ["http://www.mendeley.com/docume</vt:lpwstr>
  </property>
  <property fmtid="{D5CDD505-2E9C-101B-9397-08002B2CF9AE}" pid="645" name="Mendeley_Bookmark_NO5rLie9ka_9">
    <vt:lpwstr>nts/?uuid=47bef123-95f9-43ee-85ad-05d935fcedfe"]}], "properties": {"noteIndex": 0}, "mendeley": {"plainTextFormattedCitation": "(7)", "previouslyFormattedCitation": "(7)", "formattedCitation": "(7)"}, "schema": "https://github.com/citation-style-language/</vt:lpwstr>
  </property>
  <property fmtid="{D5CDD505-2E9C-101B-9397-08002B2CF9AE}" pid="646" name="Mendeley_Bookmark_NzIfslx91K_1">
    <vt:lpwstr>ADDIN CSL_CITATION {"citationItems": [{"itemData": {"ISSN": "0957-9672", "issued": {"date-parts": [["2013", "2", "1"]]}, "container-title": "Current Opinion in Lipidology", "DOI": "10.1097/mol.0b013e32835a7ed4", "id": "ITEM-1", "abstract": "To provide a c</vt:lpwstr>
  </property>
  <property fmtid="{D5CDD505-2E9C-101B-9397-08002B2CF9AE}" pid="647" name="Mendeley_Bookmark_NzIfslx91K_10">
    <vt:lpwstr>amily": "Raitakari", "non-dropping-particle": "", "suffix": ""}], "publisher": "Current Opinion in Lipidology", "volume": "24"}, "id": "ITEM-1", "uris": ["http://www.mendeley.com/documents/?uuid=5742704f-6430-302b-b3e2-43f132e6a413"]}], "properties": {"no</vt:lpwstr>
  </property>
  <property fmtid="{D5CDD505-2E9C-101B-9397-08002B2CF9AE}" pid="648" name="Mendeley_Bookmark_NzIfslx91K_11">
    <vt:lpwstr>teIndex": 0}, "mendeley": {"plainTextFormattedCitation": "(15)", "previouslyFormattedCitation": "(15)", "formattedCitation": "(15)"}, "schema": "https://github.com/citation-style-language/schema/raw/master/csl-citation.json"}</vt:lpwstr>
  </property>
  <property fmtid="{D5CDD505-2E9C-101B-9397-08002B2CF9AE}" pid="649" name="Mendeley_Bookmark_NzIfslx91K_2">
    <vt:lpwstr>omprehensive overview on the main findings from the Cardiovascular Risk in Young Finns Study. This prospective multicenter study initiated in 1980 (N\u200a=\u200a3596, baseline age 3\u201318 years) has followed up study participants over 30 years to inves</vt:lpwstr>
  </property>
  <property fmtid="{D5CDD505-2E9C-101B-9397-08002B2CF9AE}" pid="650" name="Mendeley_Bookmark_NzIfslx91K_3">
    <vt:lpwstr>tigate childhood risk factors for cardiometabolic outcomes in adulthood.\nChildhood BMI, socioeconomic status, parental risk factor status, as well as genetic polymorphisms are independent predictors of adult obesity, hypertension, and dyslipidemia. Resul</vt:lpwstr>
  </property>
  <property fmtid="{D5CDD505-2E9C-101B-9397-08002B2CF9AE}" pid="651" name="Mendeley_Bookmark_NzIfslx91K_4">
    <vt:lpwstr>ts from the Young Finns Study and other follow-up studies have shown that conventional childhood risk factors, such as dyslipidemia, obesity, elevated blood pressure and smoking, are predictive of subclinical atherosclerosis in young adults. Recent findin</vt:lpwstr>
  </property>
  <property fmtid="{D5CDD505-2E9C-101B-9397-08002B2CF9AE}" pid="652" name="Mendeley_Bookmark_NzIfslx91K_5">
    <vt:lpwstr>gs suggest that childhood lifestyle (diet, physical activity) is associated with subclinical atherosclerosis and its progression in adulthood. Concerning the timing of risk factor measurements, they seem to be predictive of adult atherosclerosis from the </vt:lpwstr>
  </property>
  <property fmtid="{D5CDD505-2E9C-101B-9397-08002B2CF9AE}" pid="653" name="Mendeley_Bookmark_NzIfslx91K_6">
    <vt:lpwstr>age of 9 onwards. From a clinical point of view, a recent observation suggesting that the adverse cardiometabolic effects of childhood overweight/obesity are reversed among those who become nonobese adults, provides optimism during the days of obesity epi</vt:lpwstr>
  </property>
  <property fmtid="{D5CDD505-2E9C-101B-9397-08002B2CF9AE}" pid="654" name="Mendeley_Bookmark_NzIfslx91K_7">
    <vt:lpwstr>demic.\nCurrent data suggest that childhood risk factors are associated with higher risk of subclinical atherosclerosis in adulthood. Future studies among aging cohorts followed since childhood will provide data on their influence on clinical cardiovascul</vt:lpwstr>
  </property>
  <property fmtid="{D5CDD505-2E9C-101B-9397-08002B2CF9AE}" pid="655" name="Mendeley_Bookmark_NzIfslx91K_8">
    <vt:lpwstr>ar outcomes.", "type": "article-journal", "title": "Main findings from the prospective Cardiovascular Risk in Young Finns Study", "page": "57-64", "issue": "1", "author": [{"given": "Markus", "parse-names": false, "dropping-particle": "", "family": "Juona</vt:lpwstr>
  </property>
  <property fmtid="{D5CDD505-2E9C-101B-9397-08002B2CF9AE}" pid="656" name="Mendeley_Bookmark_NzIfslx91K_9">
    <vt:lpwstr>la", "non-dropping-particle": "", "suffix": ""}, {"given": "Jorma S.a.", "parse-names": false, "dropping-particle": "", "family": "Viikari", "non-dropping-particle": "", "suffix": ""}, {"given": "Olli T.", "parse-names": false, "dropping-particle": "", "f</vt:lpwstr>
  </property>
  <property fmtid="{D5CDD505-2E9C-101B-9397-08002B2CF9AE}" pid="657" name="Mendeley_Bookmark_ONRiuY9B9t_1">
    <vt:lpwstr>ADDIN CSL_CITATION {"citationItems": [{"id": "ITEM-1", "itemData": {"volume": "25", "container-title": "Human molecular genetics", "issue": "24", "title": "Evidence for mitochondrial genetic control of autosomal gene expression", "author": [{"given": "Irf</vt:lpwstr>
  </property>
  <property fmtid="{D5CDD505-2E9C-101B-9397-08002B2CF9AE}" pid="658" name="Mendeley_Bookmark_ONRiuY9B9t_10">
    <vt:lpwstr>7)"}, "properties": {"noteIndex": 0}}</vt:lpwstr>
  </property>
  <property fmtid="{D5CDD505-2E9C-101B-9397-08002B2CF9AE}" pid="659" name="Mendeley_Bookmark_ONRiuY9B9t_2">
    <vt:lpwstr>ahan", "suffix": "", "parse-names": false, "non-dropping-particle": "", "family": "Kassam", "dropping-particle": ""}, {"given": "Tuan", "suffix": "", "parse-names": false, "non-dropping-particle": "", "family": "Qi", "dropping-particle": ""}, {"given": "L</vt:lpwstr>
  </property>
  <property fmtid="{D5CDD505-2E9C-101B-9397-08002B2CF9AE}" pid="660" name="Mendeley_Bookmark_ONRiuY9B9t_3">
    <vt:lpwstr>uke", "suffix": "", "parse-names": false, "non-dropping-particle": "", "family": "Lloyd-Jones", "dropping-particle": ""}, {"given": "Alexander", "suffix": "", "parse-names": false, "non-dropping-particle": "", "family": "Holloway", "dropping-particle": ""</vt:lpwstr>
  </property>
  <property fmtid="{D5CDD505-2E9C-101B-9397-08002B2CF9AE}" pid="661" name="Mendeley_Bookmark_ONRiuY9B9t_4">
    <vt:lpwstr>}, {"given": "Marc Jan", "suffix": "", "parse-names": false, "non-dropping-particle": "", "family": "Bonder", "dropping-particle": ""}, {"given": "Anjali K", "suffix": "", "parse-names": false, "non-dropping-particle": "", "family": "Henders", "dropping-p</vt:lpwstr>
  </property>
  <property fmtid="{D5CDD505-2E9C-101B-9397-08002B2CF9AE}" pid="662" name="Mendeley_Bookmark_ONRiuY9B9t_5">
    <vt:lpwstr>article": ""}, {"given": "Nicholas G", "suffix": "", "parse-names": false, "non-dropping-particle": "", "family": "Martin", "dropping-particle": ""}, {"given": "Joseph E", "suffix": "", "parse-names": false, "non-dropping-particle": "", "family": "Powell"</vt:lpwstr>
  </property>
  <property fmtid="{D5CDD505-2E9C-101B-9397-08002B2CF9AE}" pid="663" name="Mendeley_Bookmark_ONRiuY9B9t_6">
    <vt:lpwstr>, "dropping-particle": ""}, {"given": "Lude", "suffix": "", "parse-names": false, "non-dropping-particle": "", "family": "Franke", "dropping-particle": ""}, {"given": "Grant W", "suffix": "", "parse-names": false, "non-dropping-particle": "", "family": "M</vt:lpwstr>
  </property>
  <property fmtid="{D5CDD505-2E9C-101B-9397-08002B2CF9AE}" pid="664" name="Mendeley_Bookmark_ONRiuY9B9t_7">
    <vt:lpwstr>ontgomery", "dropping-particle": ""}, {"given": "Peter M", "suffix": "", "parse-names": false, "non-dropping-particle": "", "family": "Visscher", "dropping-particle": ""}, {"given": "Allan F", "suffix": "", "parse-names": false, "non-dropping-particle": "</vt:lpwstr>
  </property>
  <property fmtid="{D5CDD505-2E9C-101B-9397-08002B2CF9AE}" pid="665" name="Mendeley_Bookmark_ONRiuY9B9t_8">
    <vt:lpwstr>", "family": "McRae", "dropping-particle": ""}], "id": "ITEM-1", "page": "5332-5338", "publisher": "Oxford Univ Press", "issued": {"date-parts": [["2016"]]}, "type": "article-journal", "DOI": "10.1093/hmg/ddw347"}, "uris": ["http://www.mendeley.com/docume</vt:lpwstr>
  </property>
  <property fmtid="{D5CDD505-2E9C-101B-9397-08002B2CF9AE}" pid="666" name="Mendeley_Bookmark_ONRiuY9B9t_9">
    <vt:lpwstr>nts/?uuid=47bef123-95f9-43ee-85ad-05d935fcedfe"]}], "schema": "https://github.com/citation-style-language/schema/raw/master/csl-citation.json", "mendeley": {"plainTextFormattedCitation": "(7)", "formattedCitation": "(7)", "previouslyFormattedCitation": "(</vt:lpwstr>
  </property>
  <property fmtid="{D5CDD505-2E9C-101B-9397-08002B2CF9AE}" pid="667" name="Mendeley_Bookmark_Om2QQ1v5UR_1">
    <vt:lpwstr>ADDIN CSL_CITATION {"citationItems": [{"itemData": {"ISSN": "01406736", "issued": {"date-parts": [["2005"]]}, "PMID": "16271646", "container-title": "Lancet", "DOI": "10.1016/S0140-6736(05)67492-2", "id": "ITEM-1", "abstract": "Recent evidence suggests th</vt:lpwstr>
  </property>
  <property fmtid="{D5CDD505-2E9C-101B-9397-08002B2CF9AE}" pid="668" name="Mendeley_Bookmark_Om2QQ1v5UR_10">
    <vt:lpwstr>ing-particle": "", "suffix": ""}, {"given": "M.", "parse-names": false, "dropping-particle": "", "family": "Walker", "non-dropping-particle": "", "suffix": ""}], "ISBN": "1474-547X (Electronic)\\r0140-6736 (Linking)"}, "id": "ITEM-1", "uris": ["http://www</vt:lpwstr>
  </property>
  <property fmtid="{D5CDD505-2E9C-101B-9397-08002B2CF9AE}" pid="669" name="Mendeley_Bookmark_Om2QQ1v5UR_11">
    <vt:lpwstr>.mendeley.com/documents/?uuid=e1cc636d-8b26-4bfa-8589-7ee8ce6bcc34"]}, {"itemData": {"ISSN": "0012186X", "issued": {"date-parts": [["2008"]]}, "PMID": "18251004", "container-title": "Diabetologia", "DOI": "10.1007/s00125-008-0933-z", "id": "ITEM-2", "abst</vt:lpwstr>
  </property>
  <property fmtid="{D5CDD505-2E9C-101B-9397-08002B2CF9AE}" pid="670" name="Mendeley_Bookmark_Om2QQ1v5UR_12">
    <vt:lpwstr>ract": "This multinational study was conducted to investigate the association between a mitochondrial DNA (mtDNA) T16189C polymorphism and type 2 diabetes in Asians. The mtDNA 16189C variant has been reported to be associated with insulin resistance and t</vt:lpwstr>
  </property>
  <property fmtid="{D5CDD505-2E9C-101B-9397-08002B2CF9AE}" pid="671" name="Mendeley_Bookmark_Om2QQ1v5UR_13">
    <vt:lpwstr>ype 2 diabetes. However, a recent meta-analysis concluded that it is negatively associated with type 2 diabetes in Europids. Since the phenotype of an mtDNA mutant may be influenced by environmental factors and ethnic differences in the nuclear and mitoch</vt:lpwstr>
  </property>
  <property fmtid="{D5CDD505-2E9C-101B-9397-08002B2CF9AE}" pid="672" name="Mendeley_Bookmark_Om2QQ1v5UR_14">
    <vt:lpwstr>ondrial genomes, we investigated the association between the 16189C variant and type 2 diabetes in Asians.", "type": "article-journal", "title": "A mitochondrial DNA variant at position 16189 is associated with type 2 diabetes mellitus in Asians", "volume</vt:lpwstr>
  </property>
  <property fmtid="{D5CDD505-2E9C-101B-9397-08002B2CF9AE}" pid="673" name="Mendeley_Bookmark_Om2QQ1v5UR_15">
    <vt:lpwstr>": "51", "page": "602-608", "issue": "4", "author": [{"given": "K. S.", "parse-names": false, "dropping-particle": "", "family": "Park", "non-dropping-particle": "", "suffix": ""}, {"given": "J. C.", "parse-names": false, "dropping-particle": "", "family"</vt:lpwstr>
  </property>
  <property fmtid="{D5CDD505-2E9C-101B-9397-08002B2CF9AE}" pid="674" name="Mendeley_Bookmark_Om2QQ1v5UR_16">
    <vt:lpwstr>: "Chan", "non-dropping-particle": "", "suffix": ""}, {"given": "L. M.", "parse-names": false, "dropping-particle": "", "family": "Chuang", "non-dropping-particle": "", "suffix": ""}, {"given": "S.", "parse-names": false, "dropping-particle": "", "family"</vt:lpwstr>
  </property>
  <property fmtid="{D5CDD505-2E9C-101B-9397-08002B2CF9AE}" pid="675" name="Mendeley_Bookmark_Om2QQ1v5UR_17">
    <vt:lpwstr>: "Suzuki", "non-dropping-particle": "", "suffix": ""}, {"given": "E.", "parse-names": false, "dropping-particle": "", "family": "Araki", "non-dropping-particle": "", "suffix": ""}, {"given": "K.", "parse-names": false, "dropping-particle": "", "family": </vt:lpwstr>
  </property>
  <property fmtid="{D5CDD505-2E9C-101B-9397-08002B2CF9AE}" pid="676" name="Mendeley_Bookmark_Om2QQ1v5UR_18">
    <vt:lpwstr>"Nanjo", "non-dropping-particle": "", "suffix": ""}, {"given": "L.", "parse-names": false, "dropping-particle": "", "family": "Ji", "non-dropping-particle": "", "suffix": ""}, {"given": "M.", "parse-names": false, "dropping-particle": "", "family": "Ng", </vt:lpwstr>
  </property>
  <property fmtid="{D5CDD505-2E9C-101B-9397-08002B2CF9AE}" pid="677" name="Mendeley_Bookmark_Om2QQ1v5UR_19">
    <vt:lpwstr>"non-dropping-particle": "", "suffix": ""}, {"given": "M.", "parse-names": false, "dropping-particle": "", "family": "Nishi", "non-dropping-particle": "", "suffix": ""}, {"given": "H.", "parse-names": false, "dropping-particle": "", "family": "Furuta", "n</vt:lpwstr>
  </property>
  <property fmtid="{D5CDD505-2E9C-101B-9397-08002B2CF9AE}" pid="678" name="Mendeley_Bookmark_Om2QQ1v5UR_2">
    <vt:lpwstr>at polymorphic genetic variation in the non-coding region of mitochondrial DNA (the 16184-16193 polycytosine [poly-C] tract) contributes to the cause of type 2 diabetes, but previous studies only just reached significance. We aimed to investigate this ass</vt:lpwstr>
  </property>
  <property fmtid="{D5CDD505-2E9C-101B-9397-08002B2CF9AE}" pid="679" name="Mendeley_Bookmark_Om2QQ1v5UR_20">
    <vt:lpwstr>on-dropping-particle": "", "suffix": ""}, {"given": "T.", "parse-names": false, "dropping-particle": "", "family": "Shirotani", "non-dropping-particle": "", "suffix": ""}, {"given": "B. Y.", "parse-names": false, "dropping-particle": "", "family": "Ahn", </vt:lpwstr>
  </property>
  <property fmtid="{D5CDD505-2E9C-101B-9397-08002B2CF9AE}" pid="680" name="Mendeley_Bookmark_Om2QQ1v5UR_21">
    <vt:lpwstr>"non-dropping-particle": "", "suffix": ""}, {"given": "S. S.", "parse-names": false, "dropping-particle": "", "family": "Chung", "non-dropping-particle": "", "suffix": ""}, {"given": "H. K.", "parse-names": false, "dropping-particle": "", "family": "Min",</vt:lpwstr>
  </property>
  <property fmtid="{D5CDD505-2E9C-101B-9397-08002B2CF9AE}" pid="681" name="Mendeley_Bookmark_Om2QQ1v5UR_22">
    <vt:lpwstr> "non-dropping-particle": "", "suffix": ""}, {"given": "S. W.", "parse-names": false, "dropping-particle": "", "family": "Lee", "non-dropping-particle": "", "suffix": ""}, {"given": "J. H.", "parse-names": false, "dropping-particle": "", "family": "Kim", </vt:lpwstr>
  </property>
  <property fmtid="{D5CDD505-2E9C-101B-9397-08002B2CF9AE}" pid="682" name="Mendeley_Bookmark_Om2QQ1v5UR_23">
    <vt:lpwstr>"non-dropping-particle": "", "suffix": ""}, {"given": "Y. M.", "parse-names": false, "dropping-particle": "", "family": "Cho", "non-dropping-particle": "", "suffix": ""}, {"given": "H. K.", "parse-names": false, "dropping-particle": "", "family": "Lee", "</vt:lpwstr>
  </property>
  <property fmtid="{D5CDD505-2E9C-101B-9397-08002B2CF9AE}" pid="683" name="Mendeley_Bookmark_Om2QQ1v5UR_24">
    <vt:lpwstr>non-dropping-particle": "", "suffix": ""}], "ISBN": "0012-186X"}, "id": "ITEM-2", "uris": ["http://www.mendeley.com/documents/?uuid=3bfa4f32-b4cf-4b47-8c0e-ad7d19ebbc98"]}, {"itemData": {"type": "article-journal", "author": [{"given": "Richa", "parse-name</vt:lpwstr>
  </property>
  <property fmtid="{D5CDD505-2E9C-101B-9397-08002B2CF9AE}" pid="684" name="Mendeley_Bookmark_Om2QQ1v5UR_25">
    <vt:lpwstr>s": false, "dropping-particle": "", "family": "Saxena", "non-dropping-particle": "", "suffix": ""}, {"given": "Paul I W", "parse-names": false, "dropping-particle": "", "family": "Bakker", "non-dropping-particle": "De", "suffix": ""}, {"given": "Karyn", "</vt:lpwstr>
  </property>
  <property fmtid="{D5CDD505-2E9C-101B-9397-08002B2CF9AE}" pid="685" name="Mendeley_Bookmark_Om2QQ1v5UR_26">
    <vt:lpwstr>parse-names": false, "dropping-particle": "", "family": "Singer", "non-dropping-particle": "", "suffix": ""}, {"given": "Vamsi", "parse-names": false, "dropping-particle": "", "family": "Mootha", "non-dropping-particle": "", "suffix": ""}, {"given": "No\u</vt:lpwstr>
  </property>
  <property fmtid="{D5CDD505-2E9C-101B-9397-08002B2CF9AE}" pid="686" name="Mendeley_Bookmark_Om2QQ1v5UR_27">
    <vt:lpwstr>00ebl", "parse-names": false, "dropping-particle": "", "family": "Burtt", "non-dropping-particle": "", "suffix": ""}, {"given": "Joel N", "parse-names": false, "dropping-particle": "", "family": "Hirschhorn", "non-dropping-particle": "", "suffix": ""}, {"</vt:lpwstr>
  </property>
  <property fmtid="{D5CDD505-2E9C-101B-9397-08002B2CF9AE}" pid="687" name="Mendeley_Bookmark_Om2QQ1v5UR_28">
    <vt:lpwstr>given": "Daniel", "parse-names": false, "dropping-particle": "", "family": "Gaudet", "non-dropping-particle": "", "suffix": ""}, {"given": "Bo", "parse-names": false, "dropping-particle": "", "family": "Isomaa", "non-dropping-particle": "", "suffix": ""},</vt:lpwstr>
  </property>
  <property fmtid="{D5CDD505-2E9C-101B-9397-08002B2CF9AE}" pid="688" name="Mendeley_Bookmark_Om2QQ1v5UR_29">
    <vt:lpwstr> {"given": "Mark J", "parse-names": false, "dropping-particle": "", "family": "Daly", "non-dropping-particle": "", "suffix": ""}, {"given": "Leif", "parse-names": false, "dropping-particle": "", "family": "Groop", "non-dropping-particle": "", "suffix": ""</vt:lpwstr>
  </property>
  <property fmtid="{D5CDD505-2E9C-101B-9397-08002B2CF9AE}" pid="689" name="Mendeley_Bookmark_Om2QQ1v5UR_3">
    <vt:lpwstr>ociation. We compared patients with type 2 diabetes (n=992) with two independent control groups (n=536, n=1029) from the UK, and saw no difference in the frequency of the 16184-16193 poly-C tract. This finding was confirmed by a meta-analysis of European </vt:lpwstr>
  </property>
  <property fmtid="{D5CDD505-2E9C-101B-9397-08002B2CF9AE}" pid="690" name="Mendeley_Bookmark_Om2QQ1v5UR_30">
    <vt:lpwstr>}, {"given": "Kristin G", "parse-names": false, "dropping-particle": "", "family": "Ardlie", "non-dropping-particle": "", "suffix": ""}, {"given": "David", "parse-names": false, "dropping-particle": "", "family": "Altshuler", "non-dropping-particle": "", </vt:lpwstr>
  </property>
  <property fmtid="{D5CDD505-2E9C-101B-9397-08002B2CF9AE}" pid="691" name="Mendeley_Bookmark_Om2QQ1v5UR_31">
    <vt:lpwstr>"suffix": ""}], "page": "54-61", "issued": {"date-parts": [["2006"]]}, "abstract": "Many lines of evidence implicate mitochondria in phenotypic variation: (a) rare mutations in mitochondrial proteins cause metabolic, neurological, and muscular disorders; </vt:lpwstr>
  </property>
  <property fmtid="{D5CDD505-2E9C-101B-9397-08002B2CF9AE}" pid="692" name="Mendeley_Bookmark_Om2QQ1v5UR_32">
    <vt:lpwstr>(b) alterations in oxidative phosphorylation are characteristic of type 2 diabetes, Parkinson disease, Huntington disease, and other diseases; and (c) common missense variants in the mitochondrial genome (mtDNA) have been implicated as having been subject</vt:lpwstr>
  </property>
  <property fmtid="{D5CDD505-2E9C-101B-9397-08002B2CF9AE}" pid="693" name="Mendeley_Bookmark_Om2QQ1v5UR_33">
    <vt:lpwstr> to natural selection for adaptation to cold climates and contributing to \" energy deficiency \" diseases today. To test the hypothesis that common mtDNA variation influences human physiology and disease, we identified all 144 variants with frequency 11%</vt:lpwstr>
  </property>
  <property fmtid="{D5CDD505-2E9C-101B-9397-08002B2CF9AE}" pid="694" name="Mendeley_Bookmark_Om2QQ1v5UR_34">
    <vt:lpwstr> in Europeans from 1900 publicly available European mtDNA sequences and selected 64 tagging single-nucleotide polymorphisms that efficiently capture all common variation (except the hypervariable D-loop). Next, we evaluated the complete set of common mtDN</vt:lpwstr>
  </property>
  <property fmtid="{D5CDD505-2E9C-101B-9397-08002B2CF9AE}" pid="695" name="Mendeley_Bookmark_Om2QQ1v5UR_35">
    <vt:lpwstr>A variants for association with type 2 diabetes in a sample of 3,304 diabetics and 3,304 matched nondiabetic individuals. Association of mtDNA variants with other metabolic traits (body mass index, measures of insulin secretion and action, blood pressure,</vt:lpwstr>
  </property>
  <property fmtid="{D5CDD505-2E9C-101B-9397-08002B2CF9AE}" pid="696" name="Mendeley_Bookmark_Om2QQ1v5UR_36">
    <vt:lpwstr> and cholesterol) was also tested in subsets of this sample. We did not find a significant association of common mtDNA variants with these metabolic phenotypes. Moreover, we failed to identify any physiological effect of alleles that were previously propo</vt:lpwstr>
  </property>
  <property fmtid="{D5CDD505-2E9C-101B-9397-08002B2CF9AE}" pid="697" name="Mendeley_Bookmark_Om2QQ1v5UR_37">
    <vt:lpwstr>sed to have been adaptive for energy metabolism in human evolution. More generally, this comprehensive association-testing framework can readily be applied to other diseases for which mitochondrial dysfunction has been implicated.", "title": "Comprehensiv</vt:lpwstr>
  </property>
  <property fmtid="{D5CDD505-2E9C-101B-9397-08002B2CF9AE}" pid="698" name="Mendeley_Bookmark_Om2QQ1v5UR_38">
    <vt:lpwstr>e Association Testing of Common Mitochondrial DNA Variation in Metabolic Disease", "container-title": "The American Journal of Human Genetics.) and Department of Molecular Biology Broad Institute of Harvard and MIT (R.S.; P.I.W.d.B.; K.S.; V.M.; N.B Am. J</vt:lpwstr>
  </property>
  <property fmtid="{D5CDD505-2E9C-101B-9397-08002B2CF9AE}" pid="699" name="Mendeley_Bookmark_Om2QQ1v5UR_39">
    <vt:lpwstr>. Hum. Genet", "id": "ITEM-3", "volume": "7979"}, "id": "ITEM-3", "uris": ["http://www.mendeley.com/documents/?uuid=77b01b4a-ca46-3838-8d21-0bbaf690fac6"]}], "properties": {"noteIndex": 0}, "mendeley": {"plainTextFormattedCitation": "(9\u201311)", "previo</vt:lpwstr>
  </property>
  <property fmtid="{D5CDD505-2E9C-101B-9397-08002B2CF9AE}" pid="700" name="Mendeley_Bookmark_Om2QQ1v5UR_4">
    <vt:lpwstr>studies of 1455 patients and 3132 controls (odds ratio 1\u00b716, 95% CI 0\u00b794-1\u00b744). Genetic variation of the 16184-16193 poly-C tract is unlikely to have a major role in the cause of type 2 diabetes.", "type": "article-journal", "title": "Role </vt:lpwstr>
  </property>
  <property fmtid="{D5CDD505-2E9C-101B-9397-08002B2CF9AE}" pid="701" name="Mendeley_Bookmark_Om2QQ1v5UR_40">
    <vt:lpwstr>uslyFormattedCitation": "(9\u201311)", "formattedCitation": "(9\u201311)"}, "schema": "https://github.com/citation-style-language/schema/raw/master/csl-citation.json"}</vt:lpwstr>
  </property>
  <property fmtid="{D5CDD505-2E9C-101B-9397-08002B2CF9AE}" pid="702" name="Mendeley_Bookmark_Om2QQ1v5UR_5">
    <vt:lpwstr>of the mitochondrial DNA 16184-16193 poly-C tract in type 2 diabetes", "volume": "366", "page": "1650-1651", "issue": "9497", "author": [{"given": "P. F.", "parse-names": false, "dropping-particle": "", "family": "Chinnery", "non-dropping-particle": "", "</vt:lpwstr>
  </property>
  <property fmtid="{D5CDD505-2E9C-101B-9397-08002B2CF9AE}" pid="703" name="Mendeley_Bookmark_Om2QQ1v5UR_6">
    <vt:lpwstr>suffix": ""}, {"given": "H. R.", "parse-names": false, "dropping-particle": "", "family": "Elliott", "non-dropping-particle": "", "suffix": ""}, {"given": "S.", "parse-names": false, "dropping-particle": "", "family": "Patel", "non-dropping-particle": "",</vt:lpwstr>
  </property>
  <property fmtid="{D5CDD505-2E9C-101B-9397-08002B2CF9AE}" pid="704" name="Mendeley_Bookmark_Om2QQ1v5UR_7">
    <vt:lpwstr> "suffix": ""}, {"given": "C.", "parse-names": false, "dropping-particle": "", "family": "Lambert", "non-dropping-particle": "", "suffix": ""}, {"given": "S. M.", "parse-names": false, "dropping-particle": "", "family": "Keers", "non-dropping-particle": "</vt:lpwstr>
  </property>
  <property fmtid="{D5CDD505-2E9C-101B-9397-08002B2CF9AE}" pid="705" name="Mendeley_Bookmark_Om2QQ1v5UR_8">
    <vt:lpwstr>", "suffix": ""}, {"given": "S. E.", "parse-names": false, "dropping-particle": "", "family": "Durham", "non-dropping-particle": "", "suffix": ""}, {"given": "M. I.", "parse-names": false, "dropping-particle": "", "family": "McCarthy", "non-dropping-parti</vt:lpwstr>
  </property>
  <property fmtid="{D5CDD505-2E9C-101B-9397-08002B2CF9AE}" pid="706" name="Mendeley_Bookmark_Om2QQ1v5UR_9">
    <vt:lpwstr>cle": "", "suffix": ""}, {"given": "G. A.", "parse-names": false, "dropping-particle": "", "family": "Hitman", "non-dropping-particle": "", "suffix": ""}, {"given": "A. T.", "parse-names": false, "dropping-particle": "", "family": "Hattersley", "non-dropp</vt:lpwstr>
  </property>
  <property fmtid="{D5CDD505-2E9C-101B-9397-08002B2CF9AE}" pid="707" name="Mendeley_Bookmark_QXonxgquIf_1">
    <vt:lpwstr>ADDIN CSL_CITATION {"citationItems": [{"id": "ITEM-1", "itemData": {"volume": "93", "container-title": "Journal of Clinical Investigation", "issue": "May", "title": "Low density lipoprotein receptor and 3\u2010 hydroxy\u20103\u2010methylglutaryl coenzyme </vt:lpwstr>
  </property>
  <property fmtid="{D5CDD505-2E9C-101B-9397-08002B2CF9AE}" pid="708" name="Mendeley_Bookmark_QXonxgquIf_2">
    <vt:lpwstr>A reductase gene expression in human mononuclear leukocytes is regulated coordinately and parallels gene expression in human liver.", "author": [{"given": "Elisabeth E", "suffix": "", "parse-names": false, "non-dropping-particle": "", "family": "Powell", </vt:lpwstr>
  </property>
  <property fmtid="{D5CDD505-2E9C-101B-9397-08002B2CF9AE}" pid="709" name="Mendeley_Bookmark_QXonxgquIf_3">
    <vt:lpwstr>"dropping-particle": ""}, {"given": "Paulus A", "suffix": "", "parse-names": false, "non-dropping-particle": "", "family": "Kroon", "dropping-particle": ""}], "id": "ITEM-1", "page": "2168-2174", "issued": {"date-parts": [["1994"]]}, "type": "article-jour</vt:lpwstr>
  </property>
  <property fmtid="{D5CDD505-2E9C-101B-9397-08002B2CF9AE}" pid="710" name="Mendeley_Bookmark_QXonxgquIf_4">
    <vt:lpwstr>nal"}, "uris": ["http://www.mendeley.com/documents/?uuid=d97be800-5449-4fa9-8aac-9aa929b14915"]}], "schema": "https://github.com/citation-style-language/schema/raw/master/csl-citation.json", "mendeley": {"plainTextFormattedCitation": "(33)", "formattedCit</vt:lpwstr>
  </property>
  <property fmtid="{D5CDD505-2E9C-101B-9397-08002B2CF9AE}" pid="711" name="Mendeley_Bookmark_QXonxgquIf_5">
    <vt:lpwstr>ation": "(33)", "previouslyFormattedCitation": "(33)"}, "properties": {"noteIndex": 0}}</vt:lpwstr>
  </property>
  <property fmtid="{D5CDD505-2E9C-101B-9397-08002B2CF9AE}" pid="712" name="Mendeley_Bookmark_RL3aA9wUey_1">
    <vt:lpwstr>ADDIN CSL_CITATION {"citationItems": [{"id": "ITEM-1", "itemData": {"container-title": "arXiv preprint arXiv:1510.06112", "title": "Dimensionality reduction for binary data through the projection of natural parameters", "author": [{"given": "Andrew J", "s</vt:lpwstr>
  </property>
  <property fmtid="{D5CDD505-2E9C-101B-9397-08002B2CF9AE}" pid="713" name="Mendeley_Bookmark_RL3aA9wUey_2">
    <vt:lpwstr>uffix": "", "parse-names": false, "non-dropping-particle": "", "family": "Landgraf", "dropping-particle": ""}, {"given": "Yoonkyung", "suffix": "", "parse-names": false, "non-dropping-particle": "", "family": "Lee", "dropping-particle": ""}], "id": "ITEM-</vt:lpwstr>
  </property>
  <property fmtid="{D5CDD505-2E9C-101B-9397-08002B2CF9AE}" pid="714" name="Mendeley_Bookmark_RL3aA9wUey_3">
    <vt:lpwstr>1", "issued": {"date-parts": [["2015"]]}, "type": "article-journal"}, "uris": ["http://www.mendeley.com/documents/?uuid=17f1550f-91b9-4b4e-8570-b487d8b6d74d"]}], "schema": "https://github.com/citation-style-language/schema/raw/master/csl-citation.json", "</vt:lpwstr>
  </property>
  <property fmtid="{D5CDD505-2E9C-101B-9397-08002B2CF9AE}" pid="715" name="Mendeley_Bookmark_RL3aA9wUey_4">
    <vt:lpwstr>mendeley": {"plainTextFormattedCitation": "(24)", "formattedCitation": "(24)", "previouslyFormattedCitation": "(24)"}, "properties": {"noteIndex": 0}}</vt:lpwstr>
  </property>
  <property fmtid="{D5CDD505-2E9C-101B-9397-08002B2CF9AE}" pid="716" name="Mendeley_Bookmark_Ro8SBjARIq_1">
    <vt:lpwstr>ADDIN CSL_CITATION {"citationItems": [{"id": "ITEM-1", "itemData": {"volume": "67", "container-title": "Cancer research", "issue": "10", "title": "Mitochondrial genetic background modifies breast cancer risk", "note": "pmid:17510395", "author": [{"given":</vt:lpwstr>
  </property>
  <property fmtid="{D5CDD505-2E9C-101B-9397-08002B2CF9AE}" pid="717" name="Mendeley_Bookmark_Ro8SBjARIq_2">
    <vt:lpwstr> "Ren-Kui", "suffix": "", "parse-names": false, "non-dropping-particle": "", "family": "Bai", "dropping-particle": ""}, {"given": "Suzanne M", "suffix": "", "parse-names": false, "non-dropping-particle": "", "family": "Leal", "dropping-particle": ""}, {"g</vt:lpwstr>
  </property>
  <property fmtid="{D5CDD505-2E9C-101B-9397-08002B2CF9AE}" pid="718" name="Mendeley_Bookmark_Ro8SBjARIq_3">
    <vt:lpwstr>iven": "Daniel", "suffix": "", "parse-names": false, "non-dropping-particle": "", "family": "Covarrubias", "dropping-particle": ""}, {"given": "Aiyi", "suffix": "", "parse-names": false, "non-dropping-particle": "", "family": "Liu", "dropping-particle": "</vt:lpwstr>
  </property>
  <property fmtid="{D5CDD505-2E9C-101B-9397-08002B2CF9AE}" pid="719" name="Mendeley_Bookmark_Ro8SBjARIq_4">
    <vt:lpwstr>"}, {"given": "Lee-Jun C", "suffix": "", "parse-names": false, "non-dropping-particle": "", "family": "Wong", "dropping-particle": ""}], "id": "ITEM-1", "page": "4687-4694", "publisher": "AACR", "issued": {"date-parts": [["2007"]]}, "type": "article-journ</vt:lpwstr>
  </property>
  <property fmtid="{D5CDD505-2E9C-101B-9397-08002B2CF9AE}" pid="720" name="Mendeley_Bookmark_Ro8SBjARIq_5">
    <vt:lpwstr>al"}, "uris": ["http://www.mendeley.com/documents/?uuid=d20ff3ef-dac5-452e-b66d-74528a88510e"]}], "schema": "https://github.com/citation-style-language/schema/raw/master/csl-citation.json", "mendeley": {"plainTextFormattedCitation": "(27)", "formattedCita</vt:lpwstr>
  </property>
  <property fmtid="{D5CDD505-2E9C-101B-9397-08002B2CF9AE}" pid="721" name="Mendeley_Bookmark_Ro8SBjARIq_6">
    <vt:lpwstr>tion": "(27)", "previouslyFormattedCitation": "(27)"}, "properties": {"noteIndex": 0}}</vt:lpwstr>
  </property>
  <property fmtid="{D5CDD505-2E9C-101B-9397-08002B2CF9AE}" pid="722" name="Mendeley_Bookmark_SlC3SUyENR_1">
    <vt:lpwstr>ADDIN CSL_CITATION {"citationItems": [{"id": "ITEM-1", "itemData": {"volume": "30", "container-title": "Human mutation", "issue": "2", "title": "Updated comprehensive phylogenetic tree of global human mitochondrial DNA variation", "author": [{"given": "Ma</vt:lpwstr>
  </property>
  <property fmtid="{D5CDD505-2E9C-101B-9397-08002B2CF9AE}" pid="723" name="Mendeley_Bookmark_SlC3SUyENR_2">
    <vt:lpwstr>nnis", "suffix": "", "parse-names": false, "non-dropping-particle": "Van", "family": "Oven", "dropping-particle": ""}, {"given": "Manfred", "suffix": "", "parse-names": false, "non-dropping-particle": "", "family": "Kayser", "dropping-particle": ""}], "id</vt:lpwstr>
  </property>
  <property fmtid="{D5CDD505-2E9C-101B-9397-08002B2CF9AE}" pid="724" name="Mendeley_Bookmark_SlC3SUyENR_3">
    <vt:lpwstr>": "ITEM-1", "page": "E394", "publisher": "Wiley Online Library", "issued": {"date-parts": [["2009"]]}, "type": "article-journal", "DOI": "10.1002/humu.20921"}, "uris": ["http://www.mendeley.com/documents/?uuid=57e85ed8-36b6-4a4b-bed9-c65aeed99468"]}], "s</vt:lpwstr>
  </property>
  <property fmtid="{D5CDD505-2E9C-101B-9397-08002B2CF9AE}" pid="725" name="Mendeley_Bookmark_SlC3SUyENR_4">
    <vt:lpwstr>chema": "https://github.com/citation-style-language/schema/raw/master/csl-citation.json", "mendeley": {"plainTextFormattedCitation": "(21)", "formattedCitation": "(21)", "previouslyFormattedCitation": "(21)"}, "properties": {"noteIndex": 0}}</vt:lpwstr>
  </property>
  <property fmtid="{D5CDD505-2E9C-101B-9397-08002B2CF9AE}" pid="726" name="Mendeley_Bookmark_SlcaHyG6ET_1">
    <vt:lpwstr>ADDIN CSL_CITATION {"citationItems": [{"id": "ITEM-1", "itemData": {"volume": "9", "container-title": "Nature Reviews Genetics", "issue": "5", "title": "Coordination of gene expression between organellar and nuclear genomes", "author": [{"given": "Jesse D</vt:lpwstr>
  </property>
  <property fmtid="{D5CDD505-2E9C-101B-9397-08002B2CF9AE}" pid="727" name="Mendeley_Bookmark_SlcaHyG6ET_2">
    <vt:lpwstr>", "suffix": "", "parse-names": false, "non-dropping-particle": "", "family": "Woodson", "dropping-particle": ""}, {"given": "Joanne", "suffix": "", "parse-names": false, "non-dropping-particle": "", "family": "Chory", "dropping-particle": ""}], "id": "IT</vt:lpwstr>
  </property>
  <property fmtid="{D5CDD505-2E9C-101B-9397-08002B2CF9AE}" pid="728" name="Mendeley_Bookmark_SlcaHyG6ET_3">
    <vt:lpwstr>EM-1", "page": "383-395", "publisher": "Nature Publishing Group", "issued": {"date-parts": [["2008"]]}, "type": "article-journal"}, "uris": ["http://www.mendeley.com/documents/?uuid=0dc749b3-edc3-468d-8d2b-62b6c1f46f16"]}], "schema": "https://github.com/c</vt:lpwstr>
  </property>
  <property fmtid="{D5CDD505-2E9C-101B-9397-08002B2CF9AE}" pid="729" name="Mendeley_Bookmark_SlcaHyG6ET_4">
    <vt:lpwstr>itation-style-language/schema/raw/master/csl-citation.json", "mendeley": {"plainTextFormattedCitation": "(8)", "formattedCitation": "(8)", "previouslyFormattedCitation": "(8)"}, "properties": {"noteIndex": 0}}</vt:lpwstr>
  </property>
  <property fmtid="{D5CDD505-2E9C-101B-9397-08002B2CF9AE}" pid="730" name="Mendeley_Bookmark_TDl4O7tBrh_1">
    <vt:lpwstr>ADDIN CSL_CITATION {"citationItems": [{"id": "ITEM-1", "itemData": {"volume": "11", "container-title": "Nature Reviews Genetics", "issue": "7", "title": "New approaches to population stratification in genome-wide association studies", "author": [{"given":</vt:lpwstr>
  </property>
  <property fmtid="{D5CDD505-2E9C-101B-9397-08002B2CF9AE}" pid="731" name="Mendeley_Bookmark_TDl4O7tBrh_2">
    <vt:lpwstr> "Alkes L", "suffix": "", "parse-names": false, "non-dropping-particle": "", "family": "Price", "dropping-particle": ""}, {"given": "Noah A", "suffix": "", "parse-names": false, "non-dropping-particle": "", "family": "Zaitlen", "dropping-particle": ""}, {</vt:lpwstr>
  </property>
  <property fmtid="{D5CDD505-2E9C-101B-9397-08002B2CF9AE}" pid="732" name="Mendeley_Bookmark_TDl4O7tBrh_3">
    <vt:lpwstr>"given": "David", "suffix": "", "parse-names": false, "non-dropping-particle": "", "family": "Reich", "dropping-particle": ""}, {"given": "Nick", "suffix": "", "parse-names": false, "non-dropping-particle": "", "family": "Patterson", "dropping-particle": </vt:lpwstr>
  </property>
  <property fmtid="{D5CDD505-2E9C-101B-9397-08002B2CF9AE}" pid="733" name="Mendeley_Bookmark_TDl4O7tBrh_4">
    <vt:lpwstr>""}], "id": "ITEM-1", "page": "459-463", "publisher": "Nature Publishing Group", "issued": {"date-parts": [["2010"]]}, "type": "article-journal"}, "uris": ["http://www.mendeley.com/documents/?uuid=c449310b-bf45-4187-ba24-4c95794ea016"]}], "schema": "https</vt:lpwstr>
  </property>
  <property fmtid="{D5CDD505-2E9C-101B-9397-08002B2CF9AE}" pid="734" name="Mendeley_Bookmark_TDl4O7tBrh_5">
    <vt:lpwstr>://github.com/citation-style-language/schema/raw/master/csl-citation.json", "mendeley": {"plainTextFormattedCitation": "(26)", "formattedCitation": "(26)", "previouslyFormattedCitation": "(26)"}, "properties": {"noteIndex": 0}}</vt:lpwstr>
  </property>
  <property fmtid="{D5CDD505-2E9C-101B-9397-08002B2CF9AE}" pid="735" name="Mendeley_Bookmark_UGsksuaqBi_1">
    <vt:lpwstr>ADDIN CSL_CITATION {"citationItems": [{"id": "ITEM-1", "itemData": {"volume": "33", "container-title": "Diabetes Care", "issue": "Suppl 1", "title": "Diagnosis and Classification of Diabetes Mellitus", "author": [{"given": "", "suffix": "", "parse-names":</vt:lpwstr>
  </property>
  <property fmtid="{D5CDD505-2E9C-101B-9397-08002B2CF9AE}" pid="736" name="Mendeley_Bookmark_UGsksuaqBi_2">
    <vt:lpwstr> false, "non-dropping-particle": "", "family": "American Diabetes Association", "dropping-particle": ""}], "id": "ITEM-1", "page": "S62", "issued": {"date-parts": [["2010"]]}, "type": "article-journal", "DOI": "10.2337/dc10-S062"}, "uris": ["http://www.me</vt:lpwstr>
  </property>
  <property fmtid="{D5CDD505-2E9C-101B-9397-08002B2CF9AE}" pid="737" name="Mendeley_Bookmark_UGsksuaqBi_3">
    <vt:lpwstr>ndeley.com/documents/?uuid=a016ae8b-5598-3810-bd56-24714b6409a5"]}], "schema": "https://github.com/citation-style-language/schema/raw/master/csl-citation.json", "mendeley": {"plainTextFormattedCitation": "(14)", "formattedCitation": "(14)", "previouslyFor</vt:lpwstr>
  </property>
  <property fmtid="{D5CDD505-2E9C-101B-9397-08002B2CF9AE}" pid="738" name="Mendeley_Bookmark_UGsksuaqBi_4">
    <vt:lpwstr>mattedCitation": "(14)"}, "properties": {"noteIndex": 0}}</vt:lpwstr>
  </property>
  <property fmtid="{D5CDD505-2E9C-101B-9397-08002B2CF9AE}" pid="739" name="Mendeley_Bookmark_ULsSpd6djj_1">
    <vt:lpwstr>ADDIN CSL_CITATION {"citationItems": [{"itemData": {"type": "article-journal", "author": [{"given": "Anna-Maija", "parse-names": false, "dropping-particle": "", "family": "Sulonen", "non-dropping-particle": "", "suffix": ""}, {"given": "Pekka", "parse-nam</vt:lpwstr>
  </property>
  <property fmtid="{D5CDD505-2E9C-101B-9397-08002B2CF9AE}" pid="740" name="Mendeley_Bookmark_ULsSpd6djj_10">
    <vt:lpwstr>uid=01a3c9b0-dcc2-49d2-a5fd-3e1b78610ebb"]}], "properties": {"noteIndex": 0}, "mendeley": {"plainTextFormattedCitation": "(19)", "previouslyFormattedCitation": "(19)", "formattedCitation": "(19)"}, "schema": "https://github.com/citation-style-language/sch</vt:lpwstr>
  </property>
  <property fmtid="{D5CDD505-2E9C-101B-9397-08002B2CF9AE}" pid="741" name="Mendeley_Bookmark_ULsSpd6djj_11">
    <vt:lpwstr>ema/raw/master/csl-citation.json"}</vt:lpwstr>
  </property>
  <property fmtid="{D5CDD505-2E9C-101B-9397-08002B2CF9AE}" pid="742" name="Mendeley_Bookmark_ULsSpd6djj_2">
    <vt:lpwstr>es": false, "dropping-particle": "", "family": "Ellonen", "non-dropping-particle": "", "suffix": ""}, {"given": "Henrikki", "parse-names": false, "dropping-particle": "", "family": "Almusa", "non-dropping-particle": "", "suffix": ""}, {"given": "Maija", "</vt:lpwstr>
  </property>
  <property fmtid="{D5CDD505-2E9C-101B-9397-08002B2CF9AE}" pid="743" name="Mendeley_Bookmark_ULsSpd6djj_3">
    <vt:lpwstr>parse-names": false, "dropping-particle": "", "family": "Lepist", "non-dropping-particle": "", "suffix": ""}, {"given": "Samuli", "parse-names": false, "dropping-particle": "", "family": "Eldfors", "non-dropping-particle": "", "suffix": ""}, {"given": "Sa</vt:lpwstr>
  </property>
  <property fmtid="{D5CDD505-2E9C-101B-9397-08002B2CF9AE}" pid="744" name="Mendeley_Bookmark_ULsSpd6djj_4">
    <vt:lpwstr>ri", "parse-names": false, "dropping-particle": "", "family": "Hannula", "non-dropping-particle": "", "suffix": ""}, {"given": "Timo", "parse-names": false, "dropping-particle": "", "family": "Miettinen", "non-dropping-particle": "", "suffix": ""}, {"give</vt:lpwstr>
  </property>
  <property fmtid="{D5CDD505-2E9C-101B-9397-08002B2CF9AE}" pid="745" name="Mendeley_Bookmark_ULsSpd6djj_5">
    <vt:lpwstr>n": "Henna", "parse-names": false, "dropping-particle": "", "family": "Tyynismaa", "non-dropping-particle": "", "suffix": ""}, {"given": "Perttu", "parse-names": false, "dropping-particle": "", "family": "Salo", "non-dropping-particle": "", "suffix": ""},</vt:lpwstr>
  </property>
  <property fmtid="{D5CDD505-2E9C-101B-9397-08002B2CF9AE}" pid="746" name="Mendeley_Bookmark_ULsSpd6djj_6">
    <vt:lpwstr> {"given": "Caroline", "parse-names": false, "dropping-particle": "", "family": "Heckman", "non-dropping-particle": "", "suffix": ""}, {"given": "Heikki", "parse-names": false, "dropping-particle": "", "family": "Joensuu", "non-dropping-particle": "", "su</vt:lpwstr>
  </property>
  <property fmtid="{D5CDD505-2E9C-101B-9397-08002B2CF9AE}" pid="747" name="Mendeley_Bookmark_ULsSpd6djj_7">
    <vt:lpwstr>ffix": ""}, {"given": "Taneli", "parse-names": false, "dropping-particle": "", "family": "Raivio", "non-dropping-particle": "", "suffix": ""}, {"given": "Anu", "parse-names": false, "dropping-particle": "", "family": "Suomalainen", "non-dropping-particle"</vt:lpwstr>
  </property>
  <property fmtid="{D5CDD505-2E9C-101B-9397-08002B2CF9AE}" pid="748" name="Mendeley_Bookmark_ULsSpd6djj_8">
    <vt:lpwstr>: "", "suffix": ""}, {"given": "Janna", "parse-names": false, "dropping-particle": "", "family": "Saarela", "non-dropping-particle": "", "suffix": ""}], "page": "1", "issued": {"date-parts": [["2011"]]}, "issue": "9", "title": "Comparison of solution-base</vt:lpwstr>
  </property>
  <property fmtid="{D5CDD505-2E9C-101B-9397-08002B2CF9AE}" pid="749" name="Mendeley_Bookmark_ULsSpd6djj_9">
    <vt:lpwstr>d exome capture methods for next generation sequencing", "container-title": "Genome biology", "DOI": "10.1186/gb-2011-12-9-r94", "id": "ITEM-1", "volume": "12", "publisher": "BioMed Central"}, "id": "ITEM-1", "uris": ["http://www.mendeley.com/documents/?u</vt:lpwstr>
  </property>
  <property fmtid="{D5CDD505-2E9C-101B-9397-08002B2CF9AE}" pid="750" name="Mendeley_Bookmark_UQurQm98Ku_1">
    <vt:lpwstr>ADDIN CSL_CITATION {"citationItems": [{"id": "ITEM-1", "itemData": {"volume": "134", "abstract": "regulation of PCSK expression, we performed, for the first time, a genome-wide expression quantitative trait loci (eQTL) analysis using mRNA expression in &gt;1</vt:lpwstr>
  </property>
  <property fmtid="{D5CDD505-2E9C-101B-9397-08002B2CF9AE}" pid="751" name="Mendeley_Bookmark_UQurQm98Ku_10">
    <vt:lpwstr>uffix": "", "parse-names": false, "non-dropping-particle": "", "family": "Raitoharju", "dropping-particle": ""}, {"given": "Nina", "suffix": "", "parse-names": false, "non-dropping-particle": "", "family": "Hutri-K\u00e4h\u00f6nen", "dropping-particle": "</vt:lpwstr>
  </property>
  <property fmtid="{D5CDD505-2E9C-101B-9397-08002B2CF9AE}" pid="752" name="Mendeley_Bookmark_UQurQm98Ku_11">
    <vt:lpwstr>"}, {"given": "Mari", "suffix": "", "parse-names": false, "non-dropping-particle": "", "family": "Levula", "dropping-particle": ""}, {"given": "Niku", "suffix": "", "parse-names": false, "non-dropping-particle": "", "family": "Oksala", "dropping-particle"</vt:lpwstr>
  </property>
  <property fmtid="{D5CDD505-2E9C-101B-9397-08002B2CF9AE}" pid="753" name="Mendeley_Bookmark_UQurQm98Ku_12">
    <vt:lpwstr>: ""}, {"given": "Melanie", "suffix": "", "parse-names": false, "non-dropping-particle": "", "family": "Waldenberger", "dropping-particle": ""}, {"given": "Norman", "suffix": "", "parse-names": false, "non-dropping-particle": "", "family": "Klopp", "dropp</vt:lpwstr>
  </property>
  <property fmtid="{D5CDD505-2E9C-101B-9397-08002B2CF9AE}" pid="754" name="Mendeley_Bookmark_UQurQm98Ku_13">
    <vt:lpwstr>ing-particle": ""}, {"given": "Thomas", "suffix": "", "parse-names": false, "non-dropping-particle": "", "family": "Illig", "dropping-particle": ""}, {"given": "Nina", "suffix": "", "parse-names": false, "non-dropping-particle": "", "family": "Mononen", "</vt:lpwstr>
  </property>
  <property fmtid="{D5CDD505-2E9C-101B-9397-08002B2CF9AE}" pid="755" name="Mendeley_Bookmark_UQurQm98Ku_14">
    <vt:lpwstr>dropping-particle": ""}, {"given": "Reijo", "suffix": "", "parse-names": false, "non-dropping-particle": "", "family": "Laaksonen", "dropping-particle": ""}, {"given": "Olli", "suffix": "", "parse-names": false, "non-dropping-particle": "", "family": "Rai</vt:lpwstr>
  </property>
  <property fmtid="{D5CDD505-2E9C-101B-9397-08002B2CF9AE}" pid="756" name="Mendeley_Bookmark_UQurQm98Ku_15">
    <vt:lpwstr>takari", "dropping-particle": ""}, {"given": "Mika", "suffix": "", "parse-names": false, "non-dropping-particle": "", "family": "K\u00e4h\u00f6nen", "dropping-particle": ""}, {"given": "Terho", "suffix": "", "parse-names": false, "non-dropping-particle": </vt:lpwstr>
  </property>
  <property fmtid="{D5CDD505-2E9C-101B-9397-08002B2CF9AE}" pid="757" name="Mendeley_Bookmark_UQurQm98Ku_16">
    <vt:lpwstr>"", "family": "Lehtim\u00e4ki", "dropping-particle": ""}, {"given": "Marko", "suffix": "", "parse-names": false, "non-dropping-particle": "", "family": "Pesu", "dropping-particle": ""}, {"given": "Nina", "suffix": "", "parse-names": false, "non-dropping-p</vt:lpwstr>
  </property>
  <property fmtid="{D5CDD505-2E9C-101B-9397-08002B2CF9AE}" pid="758" name="Mendeley_Bookmark_UQurQm98Ku_17">
    <vt:lpwstr>article": "", "family": "Hutri\u2011k\u00e4h\u00f6nen", "dropping-particle": ""}, {"given": "Mari", "suffix": "", "parse-names": false, "non-dropping-particle": "", "family": "Levula", "dropping-particle": ""}, {"given": "Niku", "suffix": "", "parse-names</vt:lpwstr>
  </property>
  <property fmtid="{D5CDD505-2E9C-101B-9397-08002B2CF9AE}" pid="759" name="Mendeley_Bookmark_UQurQm98Ku_18">
    <vt:lpwstr>": false, "non-dropping-particle": "", "family": "Oksala", "dropping-particle": ""}, {"given": "Melanie", "suffix": "", "parse-names": false, "non-dropping-particle": "", "family": "Waldenberger", "dropping-particle": ""}, {"given": "Norman", "suffix": ""</vt:lpwstr>
  </property>
  <property fmtid="{D5CDD505-2E9C-101B-9397-08002B2CF9AE}" pid="760" name="Mendeley_Bookmark_UQurQm98Ku_19">
    <vt:lpwstr>, "parse-names": false, "non-dropping-particle": "", "family": "Klopp", "dropping-particle": ""}, {"given": "Thomas", "suffix": "", "parse-names": false, "non-dropping-particle": "", "family": "Illig", "dropping-particle": ""}, {"given": "Nina", "suffix":</vt:lpwstr>
  </property>
  <property fmtid="{D5CDD505-2E9C-101B-9397-08002B2CF9AE}" pid="761" name="Mendeley_Bookmark_UQurQm98Ku_2">
    <vt:lpwstr>400 human peripheral blood samples from the Cardiovascu-lar Risk in Young Finns Study and ca. ten million single-nucleotide polymorphisms (SNPs). The expression data showed clear expression for FURIN, PCSK5, PCSK7 and MBTPS1 (membrane-bound transcription </vt:lpwstr>
  </property>
  <property fmtid="{D5CDD505-2E9C-101B-9397-08002B2CF9AE}" pid="762" name="Mendeley_Bookmark_UQurQm98Ku_20">
    <vt:lpwstr> "", "parse-names": false, "non-dropping-particle": "", "family": "Mononen", "dropping-particle": ""}, {"given": "Reijo", "suffix": "", "parse-names": false, "non-dropping-particle": "", "family": "Laaksonen", "dropping-particle": ""}, {"given": "Olli", "</vt:lpwstr>
  </property>
  <property fmtid="{D5CDD505-2E9C-101B-9397-08002B2CF9AE}" pid="763" name="Mendeley_Bookmark_UQurQm98Ku_21">
    <vt:lpwstr>suffix": "", "parse-names": false, "non-dropping-particle": "", "family": "Raitakari", "dropping-particle": ""}, {"given": "Mika", "suffix": "", "parse-names": false, "non-dropping-particle": "", "family": "K\u00e4h\u00f6nen", "dropping-particle": ""}, {"</vt:lpwstr>
  </property>
  <property fmtid="{D5CDD505-2E9C-101B-9397-08002B2CF9AE}" pid="764" name="Mendeley_Bookmark_UQurQm98Ku_22">
    <vt:lpwstr>given": "Terho", "suffix": "", "parse-names": false, "non-dropping-particle": "", "family": "Lehtim\u00e4ki", "dropping-particle": ""}, {"given": "Marko", "suffix": "", "parse-names": false, "non-dropping-particle": "", "family": "Pesu", "dropping-particl</vt:lpwstr>
  </property>
  <property fmtid="{D5CDD505-2E9C-101B-9397-08002B2CF9AE}" pid="765" name="Mendeley_Bookmark_UQurQm98Ku_23">
    <vt:lpwstr>e": ""}], "id": "ITEM-1", "publisher": "Springer", "type": "article-journal", "DOI": "10.1007/s00439-015-1546-5", "container-title": "Human genetics", "page": "627-636", "issued": {"date-parts": [["2015"]]}}, "uris": ["http://www.mendeley.com/documents/?u</vt:lpwstr>
  </property>
  <property fmtid="{D5CDD505-2E9C-101B-9397-08002B2CF9AE}" pid="766" name="Mendeley_Bookmark_UQurQm98Ku_24">
    <vt:lpwstr>uid=ae73a10f-262c-4c14-85da-b25683fff670"]}], "schema": "https://github.com/citation-style-language/schema/raw/master/csl-citation.json", "mendeley": {"plainTextFormattedCitation": "(17)", "formattedCitation": "(17)", "previouslyFormattedCitation": "(17)"</vt:lpwstr>
  </property>
  <property fmtid="{D5CDD505-2E9C-101B-9397-08002B2CF9AE}" pid="767" name="Mendeley_Bookmark_UQurQm98Ku_25">
    <vt:lpwstr>}, "properties": {"noteIndex": 0}}</vt:lpwstr>
  </property>
  <property fmtid="{D5CDD505-2E9C-101B-9397-08002B2CF9AE}" pid="768" name="Mendeley_Bookmark_UQurQm98Ku_3">
    <vt:lpwstr>factor pepti-dase, site 1) mRNAs in virtually all tested samples. A discovery analysis demonstrated a genome-wide signifi-cant (p &lt; 5 \u00d7 10 \u22128) association with the selected PCSK probes for 1024 variants, which were located at ten inde-pendent lo</vt:lpwstr>
  </property>
  <property fmtid="{D5CDD505-2E9C-101B-9397-08002B2CF9AE}" pid="769" name="Mendeley_Bookmark_UQurQm98Ku_4">
    <vt:lpwstr>ci. Of these loci, 5/10 could be confirmed to regulate PCSK expression in two additional and inde-pendent sample sets. Finally, a phenotypic analysis dem-onstrated that a novel cis-eQTL SNP rs4702 for FURIN Abstract Proprotein convertase subtilisin/kexin </vt:lpwstr>
  </property>
  <property fmtid="{D5CDD505-2E9C-101B-9397-08002B2CF9AE}" pid="770" name="Mendeley_Bookmark_UQurQm98Ku_5">
    <vt:lpwstr>(PCSK) enzymes cleave and convert their immature substrates into biologically active forms. Polymorphisms in the PCSK genes have been reported to associate with human diseases and phenotypes, including hypercholesterolemia and blood pressure (BP), and tar</vt:lpwstr>
  </property>
  <property fmtid="{D5CDD505-2E9C-101B-9397-08002B2CF9AE}" pid="771" name="Mendeley_Bookmark_UQurQm98Ku_6">
    <vt:lpwstr>geting PCSKs is con-sidered a promising future form of drug therapy. PCSK processing is readily induced upon upregulation of the enzyme, but the genetic factors contributing to PCSK expression have not been thoroughly characterized. To gain a comprehensiv</vt:lpwstr>
  </property>
  <property fmtid="{D5CDD505-2E9C-101B-9397-08002B2CF9AE}" pid="772" name="Mendeley_Bookmark_UQurQm98Ku_7">
    <vt:lpwstr>e understanding of the genetic T. Lehtim\u00e4ki and M. Pesu equally contributed.", "issue": "6", "title": "A genome-wide expression quantitative trait loci analysis of proprotein convertase subtilisin/kexin enzymes identifies a novel regulatory gene vari</vt:lpwstr>
  </property>
  <property fmtid="{D5CDD505-2E9C-101B-9397-08002B2CF9AE}" pid="773" name="Mendeley_Bookmark_UQurQm98Ku_8">
    <vt:lpwstr>ant for FURIN expression and blood pressure", "author": [{"given": "Hannu", "suffix": "", "parse-names": false, "non-dropping-particle": "", "family": "Turpeinen", "dropping-particle": ""}, {"given": "Ilkka", "suffix": "", "parse-names": false, "non-dropp</vt:lpwstr>
  </property>
  <property fmtid="{D5CDD505-2E9C-101B-9397-08002B2CF9AE}" pid="774" name="Mendeley_Bookmark_UQurQm98Ku_9">
    <vt:lpwstr>ing-particle": "", "family": "Sepp\u00e4l\u00e4", "dropping-particle": ""}, {"given": "Leo\u2011pekka Leo-Pekka", "suffix": "", "parse-names": false, "non-dropping-particle": "", "family": "Lyytik\u00e4inen", "dropping-particle": ""}, {"given": "Emma", "s</vt:lpwstr>
  </property>
  <property fmtid="{D5CDD505-2E9C-101B-9397-08002B2CF9AE}" pid="775" name="Mendeley_Bookmark_VM1O0T0pKe_1">
    <vt:lpwstr>ADDIN CSL_CITATION {"citationItems": [{"itemData": {"type": "article-journal", "author": [{"given": "Xingbin", "parse-names": false, "dropping-particle": "", "family": "Wang", "non-dropping-particle": "", "suffix": ""}, {"given": "Dongwan D", "parse-names</vt:lpwstr>
  </property>
  <property fmtid="{D5CDD505-2E9C-101B-9397-08002B2CF9AE}" pid="776" name="Mendeley_Bookmark_VM1O0T0pKe_2">
    <vt:lpwstr>": false, "dropping-particle": "", "family": "Kang", "non-dropping-particle": "", "suffix": ""}, {"given": "Kui", "parse-names": false, "dropping-particle": "", "family": "Shen", "non-dropping-particle": "", "suffix": ""}, {"given": "Chi", "parse-names": </vt:lpwstr>
  </property>
  <property fmtid="{D5CDD505-2E9C-101B-9397-08002B2CF9AE}" pid="777" name="Mendeley_Bookmark_VM1O0T0pKe_3">
    <vt:lpwstr>false, "dropping-particle": "", "family": "Song", "non-dropping-particle": "", "suffix": ""}, {"given": "Shuya", "parse-names": false, "dropping-particle": "", "family": "Lu", "non-dropping-particle": "", "suffix": ""}, {"given": "Lun-Ching", "parse-names</vt:lpwstr>
  </property>
  <property fmtid="{D5CDD505-2E9C-101B-9397-08002B2CF9AE}" pid="778" name="Mendeley_Bookmark_VM1O0T0pKe_4">
    <vt:lpwstr>": false, "dropping-particle": "", "family": "Chang", "non-dropping-particle": "", "suffix": ""}, {"given": "Serena G", "parse-names": false, "dropping-particle": "", "family": "Liao", "non-dropping-particle": "", "suffix": ""}, {"given": "Zhiguang", "par</vt:lpwstr>
  </property>
  <property fmtid="{D5CDD505-2E9C-101B-9397-08002B2CF9AE}" pid="779" name="Mendeley_Bookmark_VM1O0T0pKe_5">
    <vt:lpwstr>se-names": false, "dropping-particle": "", "family": "Huo", "non-dropping-particle": "", "suffix": ""}, {"given": "Shaowu", "parse-names": false, "dropping-particle": "", "family": "Tang", "non-dropping-particle": "", "suffix": ""}, {"given": "Ying", "par</vt:lpwstr>
  </property>
  <property fmtid="{D5CDD505-2E9C-101B-9397-08002B2CF9AE}" pid="780" name="Mendeley_Bookmark_VM1O0T0pKe_6">
    <vt:lpwstr>se-names": false, "dropping-particle": "", "family": "Ding", "non-dropping-particle": "", "suffix": ""}], "page": "2534-2536", "issued": {"date-parts": [["2012"]]}, "issue": "19", "title": "An R package suite for microarray meta-analysis in quality contro</vt:lpwstr>
  </property>
  <property fmtid="{D5CDD505-2E9C-101B-9397-08002B2CF9AE}" pid="781" name="Mendeley_Bookmark_VM1O0T0pKe_7">
    <vt:lpwstr>l, differentially expressed gene analysis and pathway enrichment detection", "container-title": "Bioinformatics", "id": "ITEM-1", "volume": "28", "publisher": "Oxford University Press"}, "id": "ITEM-1", "uris": ["http://www.mendeley.com/documents/?uuid=2d</vt:lpwstr>
  </property>
  <property fmtid="{D5CDD505-2E9C-101B-9397-08002B2CF9AE}" pid="782" name="Mendeley_Bookmark_VM1O0T0pKe_8">
    <vt:lpwstr>354ae5-63f3-448b-a040-115f67c5b40f"]}], "properties": {"noteIndex": 0}, "mendeley": {"plainTextFormattedCitation": "(22)", "previouslyFormattedCitation": "(22)", "formattedCitation": "(22)"}, "schema": "https://github.com/citation-style-language/schema/ra</vt:lpwstr>
  </property>
  <property fmtid="{D5CDD505-2E9C-101B-9397-08002B2CF9AE}" pid="783" name="Mendeley_Bookmark_VM1O0T0pKe_9">
    <vt:lpwstr>w/master/csl-citation.json"}</vt:lpwstr>
  </property>
  <property fmtid="{D5CDD505-2E9C-101B-9397-08002B2CF9AE}" pid="784" name="Mendeley_Bookmark_VXOz2L1kU2_1">
    <vt:lpwstr>ADDIN Mendeley Bibliography CSL_BIBLIOGRAPHY </vt:lpwstr>
  </property>
  <property fmtid="{D5CDD505-2E9C-101B-9397-08002B2CF9AE}" pid="785" name="Mendeley_Bookmark_VsnV2dFpOY_1">
    <vt:lpwstr>ADDIN CSL_CITATION {"citationItems": [{"itemData": {"type": "article-journal", "author": [{"given": "Irfahan", "parse-names": false, "dropping-particle": "", "family": "Kassam", "non-dropping-particle": "", "suffix": ""}, {"given": "Tuan", "parse-names": </vt:lpwstr>
  </property>
  <property fmtid="{D5CDD505-2E9C-101B-9397-08002B2CF9AE}" pid="786" name="Mendeley_Bookmark_VsnV2dFpOY_10">
    <vt:lpwstr>: "J Peter", "parse-names": false, "dropping-particle": "", "family": "Svensson", "non-dropping-particle": "", "suffix": ""}, {"given": "George M C", "parse-names": false, "dropping-particle": "", "family": "Janssen", "non-dropping-particle": "", "suffix"</vt:lpwstr>
  </property>
  <property fmtid="{D5CDD505-2E9C-101B-9397-08002B2CF9AE}" pid="787" name="Mendeley_Bookmark_VsnV2dFpOY_11">
    <vt:lpwstr>: ""}, {"given": "Karoly", "parse-names": false, "dropping-particle": "", "family": "Szuhai", "non-dropping-particle": "", "suffix": ""}, {"given": "J Antonie", "parse-names": false, "dropping-particle": "", "family": "Maassen", "non-dropping-particle": "</vt:lpwstr>
  </property>
  <property fmtid="{D5CDD505-2E9C-101B-9397-08002B2CF9AE}" pid="788" name="Mendeley_Bookmark_VsnV2dFpOY_12">
    <vt:lpwstr>", "suffix": ""}, {"given": "Anton K", "parse-names": false, "dropping-particle": "", "family": "Raap", "non-dropping-particle": "", "suffix": ""}], "page": "43-52", "issue": "1-2", "abstract": "Published in Mutation Reasearch 2005 Oct 15;578 (1-2): 43-52</vt:lpwstr>
  </property>
  <property fmtid="{D5CDD505-2E9C-101B-9397-08002B2CF9AE}" pid="789" name="Mendeley_Bookmark_VsnV2dFpOY_13">
    <vt:lpwstr> 48 Distinct nuclear gene expression profiles in cells with mtDNA mutation chapter 4 49 Abstract The pathobiochemical pathways determining the wide variability in phenotypic expression of mitochondrial DNA (mtDNA) mutations are not well understood. Most p</vt:lpwstr>
  </property>
  <property fmtid="{D5CDD505-2E9C-101B-9397-08002B2CF9AE}" pid="790" name="Mendeley_Bookmark_VsnV2dFpOY_14">
    <vt:lpwstr>athogenic mtDNA mu-tations induce a general defect in mitochondrial respiration and thereby ATP synthesis. Yet phe-notypic expression of the different mtDNA mutations shows large variations that are difficult to reconcile with ATP depletion as sole pathog</vt:lpwstr>
  </property>
  <property fmtid="{D5CDD505-2E9C-101B-9397-08002B2CF9AE}" pid="791" name="Mendeley_Bookmark_VsnV2dFpOY_15">
    <vt:lpwstr>enic factor, implying that additional mechanisms contribute to the phenotype. Here we use DNA micro-arrays to identify changes in nuclear gene expression resulting from the presence of the A3243G diabetogenic mutation and from a deple-tion of mtDNA (\u03c</vt:lpwstr>
  </property>
  <property fmtid="{D5CDD505-2E9C-101B-9397-08002B2CF9AE}" pid="792" name="Mendeley_Bookmark_VsnV2dFpOY_16">
    <vt:lpwstr>1 0 cells). We find that cells respond mildly to these mitochondrial states with both general and specific changes in nuclear gene expression. This observation indicates that cells can sense the status of mtDNA. A number of genes show divergence in expres</vt:lpwstr>
  </property>
  <property fmtid="{D5CDD505-2E9C-101B-9397-08002B2CF9AE}" pid="793" name="Mendeley_Bookmark_VsnV2dFpOY_17">
    <vt:lpwstr>sion in \u03c1", "title": "Distinct nuclear gene expression profiles in cells with mtDNA depletion and homoplasmic A3243G mutation", "container-title": "Mutation Research", "issued": {"date-parts": [["2005"]]}, "id": "ITEM-2", "volume": "578"}, "id": "ITE</vt:lpwstr>
  </property>
  <property fmtid="{D5CDD505-2E9C-101B-9397-08002B2CF9AE}" pid="794" name="Mendeley_Bookmark_VsnV2dFpOY_18">
    <vt:lpwstr>M-2", "uris": ["http://www.mendeley.com/documents/?uuid=8a1e63cf-8c12-3383-851f-1087df7fef7e"]}], "properties": {"noteIndex": 0}, "mendeley": {"plainTextFormattedCitation": "(7, 12)", "previouslyFormattedCitation": "(7, 12)", "formattedCitation": "(7, 12)</vt:lpwstr>
  </property>
  <property fmtid="{D5CDD505-2E9C-101B-9397-08002B2CF9AE}" pid="795" name="Mendeley_Bookmark_VsnV2dFpOY_19">
    <vt:lpwstr>"}, "schema": "https://github.com/citation-style-language/schema/raw/master/csl-citation.json"}</vt:lpwstr>
  </property>
  <property fmtid="{D5CDD505-2E9C-101B-9397-08002B2CF9AE}" pid="796" name="Mendeley_Bookmark_VsnV2dFpOY_2">
    <vt:lpwstr>false, "dropping-particle": "", "family": "Qi", "non-dropping-particle": "", "suffix": ""}, {"given": "Luke", "parse-names": false, "dropping-particle": "", "family": "Lloyd-Jones", "non-dropping-particle": "", "suffix": ""}, {"given": "Alexander", "parse</vt:lpwstr>
  </property>
  <property fmtid="{D5CDD505-2E9C-101B-9397-08002B2CF9AE}" pid="797" name="Mendeley_Bookmark_VsnV2dFpOY_3">
    <vt:lpwstr>-names": false, "dropping-particle": "", "family": "Holloway", "non-dropping-particle": "", "suffix": ""}, {"given": "Marc Jan", "parse-names": false, "dropping-particle": "", "family": "Bonder", "non-dropping-particle": "", "suffix": ""}, {"given": "Anja</vt:lpwstr>
  </property>
  <property fmtid="{D5CDD505-2E9C-101B-9397-08002B2CF9AE}" pid="798" name="Mendeley_Bookmark_VsnV2dFpOY_4">
    <vt:lpwstr>li K", "parse-names": false, "dropping-particle": "", "family": "Henders", "non-dropping-particle": "", "suffix": ""}, {"given": "Nicholas G", "parse-names": false, "dropping-particle": "", "family": "Martin", "non-dropping-particle": "", "suffix": ""}, {</vt:lpwstr>
  </property>
  <property fmtid="{D5CDD505-2E9C-101B-9397-08002B2CF9AE}" pid="799" name="Mendeley_Bookmark_VsnV2dFpOY_5">
    <vt:lpwstr>"given": "Joseph E", "parse-names": false, "dropping-particle": "", "family": "Powell", "non-dropping-particle": "", "suffix": ""}, {"given": "Lude", "parse-names": false, "dropping-particle": "", "family": "Franke", "non-dropping-particle": "", "suffix":</vt:lpwstr>
  </property>
  <property fmtid="{D5CDD505-2E9C-101B-9397-08002B2CF9AE}" pid="800" name="Mendeley_Bookmark_VsnV2dFpOY_6">
    <vt:lpwstr> ""}, {"given": "Grant W", "parse-names": false, "dropping-particle": "", "family": "Montgomery", "non-dropping-particle": "", "suffix": ""}, {"given": "Peter M", "parse-names": false, "dropping-particle": "", "family": "Visscher", "non-dropping-particle"</vt:lpwstr>
  </property>
  <property fmtid="{D5CDD505-2E9C-101B-9397-08002B2CF9AE}" pid="801" name="Mendeley_Bookmark_VsnV2dFpOY_7">
    <vt:lpwstr>: "", "suffix": ""}, {"given": "Allan F", "parse-names": false, "dropping-particle": "", "family": "McRae", "non-dropping-particle": "", "suffix": ""}], "page": "5332-5338", "issued": {"date-parts": [["2016"]]}, "issue": "24", "title": "Evidence for mitoc</vt:lpwstr>
  </property>
  <property fmtid="{D5CDD505-2E9C-101B-9397-08002B2CF9AE}" pid="802" name="Mendeley_Bookmark_VsnV2dFpOY_8">
    <vt:lpwstr>hondrial genetic control of autosomal gene expression", "container-title": "Human molecular genetics", "DOI": "10.1093/hmg/ddw347", "id": "ITEM-1", "volume": "25", "publisher": "Oxford Univ Press"}, "id": "ITEM-1", "uris": ["http://www.mendeley.com/docume</vt:lpwstr>
  </property>
  <property fmtid="{D5CDD505-2E9C-101B-9397-08002B2CF9AE}" pid="803" name="Mendeley_Bookmark_VsnV2dFpOY_9">
    <vt:lpwstr>nts/?uuid=47bef123-95f9-43ee-85ad-05d935fcedfe"]}, {"itemData": {"type": "article-journal", "author": [{"given": "Roshan S Jahangir", "parse-names": false, "dropping-particle": "", "family": "Tafrechi", "non-dropping-particle": "", "suffix": ""}, {"given"</vt:lpwstr>
  </property>
  <property fmtid="{D5CDD505-2E9C-101B-9397-08002B2CF9AE}" pid="804" name="Mendeley_Bookmark_WU8o2uASwJ_1">
    <vt:lpwstr>ADDIN CSL_CITATION {"citationItems": [{"id": "ITEM-1", "itemData": {"volume": "65", "container-title": "Diabetes", "issue": "11", "title": "Adipose Recruitment and Activation of Plasmacytoid Dendritic Cells Fuel Metaflammation", "author": [{"given": "Amri</vt:lpwstr>
  </property>
  <property fmtid="{D5CDD505-2E9C-101B-9397-08002B2CF9AE}" pid="805" name="Mendeley_Bookmark_WU8o2uASwJ_10">
    <vt:lpwstr>rticle": "", "family": "Bandyopadhyay", "dropping-particle": ""}, {"given": "Satinath", "suffix": "", "parse-names": false, "non-dropping-particle": "", "family": "Mukhopadhyay", "dropping-particle": ""}, {"given": "Partha", "suffix": "", "parse-names": f</vt:lpwstr>
  </property>
  <property fmtid="{D5CDD505-2E9C-101B-9397-08002B2CF9AE}" pid="806" name="Mendeley_Bookmark_WU8o2uASwJ_11">
    <vt:lpwstr>alse, "non-dropping-particle": "", "family": "Chakrabarti", "dropping-particle": ""}, {"given": "Dipyaman", "suffix": "", "parse-names": false, "non-dropping-particle": "", "family": "Ganguly", "dropping-particle": ""}], "id": "ITEM-1", "page": "3440-3452</vt:lpwstr>
  </property>
  <property fmtid="{D5CDD505-2E9C-101B-9397-08002B2CF9AE}" pid="807" name="Mendeley_Bookmark_WU8o2uASwJ_12">
    <vt:lpwstr>", "issued": {"date-parts": [["2016"]]}, "type": "article-journal", "DOI": "10.2337/db16-0331"}, "uris": ["http://www.mendeley.com/documents/?uuid=d6f010e1-512a-3bfd-a8a8-906066905835"]}], "schema": "https://github.com/citation-style-language/schema/raw/m</vt:lpwstr>
  </property>
  <property fmtid="{D5CDD505-2E9C-101B-9397-08002B2CF9AE}" pid="808" name="Mendeley_Bookmark_WU8o2uASwJ_13">
    <vt:lpwstr>aster/csl-citation.json", "mendeley": {"plainTextFormattedCitation": "(31)", "formattedCitation": "(31)", "previouslyFormattedCitation": "(31)"}, "properties": {"noteIndex": 0}}</vt:lpwstr>
  </property>
  <property fmtid="{D5CDD505-2E9C-101B-9397-08002B2CF9AE}" pid="809" name="Mendeley_Bookmark_WU8o2uASwJ_2">
    <vt:lpwstr>t Raj", "suffix": "", "parse-names": false, "non-dropping-particle": "", "family": "Ghosh", "dropping-particle": ""}, {"given": "Roopkatha", "suffix": "", "parse-names": false, "non-dropping-particle": "", "family": "Bhattacharya", "dropping-particle": ""</vt:lpwstr>
  </property>
  <property fmtid="{D5CDD505-2E9C-101B-9397-08002B2CF9AE}" pid="810" name="Mendeley_Bookmark_WU8o2uASwJ_3">
    <vt:lpwstr>}, {"given": "Shamik", "suffix": "", "parse-names": false, "non-dropping-particle": "", "family": "Bhattacharya", "dropping-particle": ""}, {"given": "Titli", "suffix": "", "parse-names": false, "non-dropping-particle": "", "family": "Nargis", "dropping-p</vt:lpwstr>
  </property>
  <property fmtid="{D5CDD505-2E9C-101B-9397-08002B2CF9AE}" pid="811" name="Mendeley_Bookmark_WU8o2uASwJ_4">
    <vt:lpwstr>article": ""}, {"given": "Oindrila", "suffix": "", "parse-names": false, "non-dropping-particle": "", "family": "Rahaman", "dropping-particle": ""}, {"given": "Pritam", "suffix": "", "parse-names": false, "non-dropping-particle": "", "family": "Duttagupta</vt:lpwstr>
  </property>
  <property fmtid="{D5CDD505-2E9C-101B-9397-08002B2CF9AE}" pid="812" name="Mendeley_Bookmark_WU8o2uASwJ_5">
    <vt:lpwstr>", "dropping-particle": ""}, {"given": "Deblina", "suffix": "", "parse-names": false, "non-dropping-particle": "", "family": "Raychaudhuri", "dropping-particle": ""}, {"given": "Chinky", "suffix": "", "parse-names": false, "non-dropping-particle": "", "fa</vt:lpwstr>
  </property>
  <property fmtid="{D5CDD505-2E9C-101B-9397-08002B2CF9AE}" pid="813" name="Mendeley_Bookmark_WU8o2uASwJ_6">
    <vt:lpwstr>mily": "Shiu", "dropping-particle": ""}, {"given": "Chen", "suffix": "", "parse-names": false, "non-dropping-particle": "", "family": "Liu", "dropping-particle": ""}, {"given": "Shounak", "suffix": "", "parse-names": false, "non-dropping-particle": "", "f</vt:lpwstr>
  </property>
  <property fmtid="{D5CDD505-2E9C-101B-9397-08002B2CF9AE}" pid="814" name="Mendeley_Bookmark_WU8o2uASwJ_7">
    <vt:lpwstr>amily": "Roy", "dropping-particle": ""}, {"given": "Parasar", "suffix": "", "parse-names": false, "non-dropping-particle": "", "family": "Ghosh", "dropping-particle": ""}, {"given": "Shashi", "suffix": "", "parse-names": false, "non-dropping-particle": ""</vt:lpwstr>
  </property>
  <property fmtid="{D5CDD505-2E9C-101B-9397-08002B2CF9AE}" pid="815" name="Mendeley_Bookmark_WU8o2uASwJ_8">
    <vt:lpwstr>, "family": "Khanna", "dropping-particle": ""}, {"given": "Tamonas", "suffix": "", "parse-names": false, "non-dropping-particle": "", "family": "Chaudhuri", "dropping-particle": ""}, {"given": "Om", "suffix": "", "parse-names": false, "non-dropping-partic</vt:lpwstr>
  </property>
  <property fmtid="{D5CDD505-2E9C-101B-9397-08002B2CF9AE}" pid="816" name="Mendeley_Bookmark_WU8o2uASwJ_9">
    <vt:lpwstr>le": "", "family": "Tantia", "dropping-particle": ""}, {"given": "Stefan", "suffix": "", "parse-names": false, "non-dropping-particle": "", "family": "Haak", "dropping-particle": ""}, {"given": "Santu", "suffix": "", "parse-names": false, "non-dropping-pa</vt:lpwstr>
  </property>
  <property fmtid="{D5CDD505-2E9C-101B-9397-08002B2CF9AE}" pid="817" name="Mendeley_Bookmark_X3eoJNJJKh_1">
    <vt:lpwstr>ADDIN CSL_CITATION {"citationItems": [{"itemData": {"type": "article-journal", "publisher": "AACR", "author": [{"given": "Ren-Kui", "parse-names": false, "dropping-particle": "", "family": "Bai", "non-dropping-particle": "", "suffix": ""}, {"given": "Suza</vt:lpwstr>
  </property>
  <property fmtid="{D5CDD505-2E9C-101B-9397-08002B2CF9AE}" pid="818" name="Mendeley_Bookmark_X3eoJNJJKh_2">
    <vt:lpwstr>nne M", "parse-names": false, "dropping-particle": "", "family": "Leal", "non-dropping-particle": "", "suffix": ""}, {"given": "Daniel", "parse-names": false, "dropping-particle": "", "family": "Covarrubias", "non-dropping-particle": "", "suffix": ""}, {"</vt:lpwstr>
  </property>
  <property fmtid="{D5CDD505-2E9C-101B-9397-08002B2CF9AE}" pid="819" name="Mendeley_Bookmark_X3eoJNJJKh_3">
    <vt:lpwstr>given": "Aiyi", "parse-names": false, "dropping-particle": "", "family": "Liu", "non-dropping-particle": "", "suffix": ""}, {"given": "Lee-Jun C", "parse-names": false, "dropping-particle": "", "family": "Wong", "non-dropping-particle": "", "suffix": ""}]</vt:lpwstr>
  </property>
  <property fmtid="{D5CDD505-2E9C-101B-9397-08002B2CF9AE}" pid="820" name="Mendeley_Bookmark_X3eoJNJJKh_4">
    <vt:lpwstr>, "note": "pmid:17510395", "issued": {"date-parts": [["2007"]]}, "issue": "10", "title": "Mitochondrial genetic background modifies breast cancer risk", "container-title": "Cancer research", "id": "ITEM-1", "volume": "67", "page": "4687-4694"}, "id": "ITE</vt:lpwstr>
  </property>
  <property fmtid="{D5CDD505-2E9C-101B-9397-08002B2CF9AE}" pid="821" name="Mendeley_Bookmark_X3eoJNJJKh_5">
    <vt:lpwstr>M-1", "uris": ["http://www.mendeley.com/documents/?uuid=d20ff3ef-dac5-452e-b66d-74528a88510e"]}], "properties": {"noteIndex": 0}, "mendeley": {"plainTextFormattedCitation": "(27)", "previouslyFormattedCitation": "(28)", "formattedCitation": "(27)"}, "sche</vt:lpwstr>
  </property>
  <property fmtid="{D5CDD505-2E9C-101B-9397-08002B2CF9AE}" pid="822" name="Mendeley_Bookmark_X3eoJNJJKh_6">
    <vt:lpwstr>ma": "https://github.com/citation-style-language/schema/raw/master/csl-citation.json"}</vt:lpwstr>
  </property>
  <property fmtid="{D5CDD505-2E9C-101B-9397-08002B2CF9AE}" pid="823" name="Mendeley_Bookmark_XsNCw0jMS5_1">
    <vt:lpwstr>ADDIN CSL_CITATION {"citationItems": [{"id": "ITEM-1", "itemData": {"volume": "383", "issue": "6597", "title": "Mitochondria and male disease", "author": [{"given": "L D", "suffix": "", "parse-names": false, "non-dropping-particle": "", "family": "Hurst",</vt:lpwstr>
  </property>
  <property fmtid="{D5CDD505-2E9C-101B-9397-08002B2CF9AE}" pid="824" name="Mendeley_Bookmark_XsNCw0jMS5_2">
    <vt:lpwstr> "dropping-particle": ""}, {"given": "S A", "suffix": "", "parse-names": false, "non-dropping-particle": "", "family": "Frank", "dropping-particle": ""}], "id": "ITEM-1", "publisher": "Nature Publishing Group", "type": "article-journal", "DOI": "10.1038/3</vt:lpwstr>
  </property>
  <property fmtid="{D5CDD505-2E9C-101B-9397-08002B2CF9AE}" pid="825" name="Mendeley_Bookmark_XsNCw0jMS5_3">
    <vt:lpwstr>83224a0", "container-title": "Nature", "publisher-place": "London", "ISSN": "0028-0836", "page": "224", "issued": {"date-parts": [["1996"]]}}, "uris": ["http://www.mendeley.com/documents/?uuid=addce2d4-d654-451e-9d3b-29ec3f0e091d"]}], "schema": "https://g</vt:lpwstr>
  </property>
  <property fmtid="{D5CDD505-2E9C-101B-9397-08002B2CF9AE}" pid="826" name="Mendeley_Bookmark_XsNCw0jMS5_4">
    <vt:lpwstr>ithub.com/citation-style-language/schema/raw/master/csl-citation.json", "mendeley": {"plainTextFormattedCitation": "(4)", "formattedCitation": "(4)", "previouslyFormattedCitation": "(4)"}, "properties": {"noteIndex": 0}}</vt:lpwstr>
  </property>
  <property fmtid="{D5CDD505-2E9C-101B-9397-08002B2CF9AE}" pid="827" name="Mendeley_Bookmark_ZCKifi23CS_1">
    <vt:lpwstr>ADDIN CSL_CITATION {"citationItems": [{"id": "ITEM-1", "itemData": {"volume": "23", "container-title": "Nature genetics", "issue": "2", "title": "Reanalysis and revision of the Cambridge reference sequence for human mitochondrial DNA", "author": [{"given"</vt:lpwstr>
  </property>
  <property fmtid="{D5CDD505-2E9C-101B-9397-08002B2CF9AE}" pid="828" name="Mendeley_Bookmark_ZCKifi23CS_2">
    <vt:lpwstr>: "Richard M", "suffix": "", "parse-names": false, "non-dropping-particle": "", "family": "Andrews", "dropping-particle": ""}, {"given": "Iwona", "suffix": "", "parse-names": false, "non-dropping-particle": "", "family": "Kubacka", "dropping-particle": ""</vt:lpwstr>
  </property>
  <property fmtid="{D5CDD505-2E9C-101B-9397-08002B2CF9AE}" pid="829" name="Mendeley_Bookmark_ZCKifi23CS_3">
    <vt:lpwstr>}, {"given": "Patrick F", "suffix": "", "parse-names": false, "non-dropping-particle": "", "family": "Chinnery", "dropping-particle": ""}, {"given": "Robert N", "suffix": "", "parse-names": false, "non-dropping-particle": "", "family": "Lightowlers", "dro</vt:lpwstr>
  </property>
  <property fmtid="{D5CDD505-2E9C-101B-9397-08002B2CF9AE}" pid="830" name="Mendeley_Bookmark_ZCKifi23CS_4">
    <vt:lpwstr>pping-particle": ""}, {"given": "Douglass M", "suffix": "", "parse-names": false, "non-dropping-particle": "", "family": "Turnbull", "dropping-particle": ""}, {"given": "Neil", "suffix": "", "parse-names": false, "non-dropping-particle": "", "family": "Ho</vt:lpwstr>
  </property>
  <property fmtid="{D5CDD505-2E9C-101B-9397-08002B2CF9AE}" pid="831" name="Mendeley_Bookmark_ZCKifi23CS_5">
    <vt:lpwstr>well", "dropping-particle": ""}], "id": "ITEM-1", "page": "147", "publisher": "Nature Publishing Group", "issued": {"date-parts": [["1999"]]}, "type": "article-journal", "DOI": "10.1038/13779"}, "uris": ["http://www.mendeley.com/documents/?uuid=317c738c-5</vt:lpwstr>
  </property>
  <property fmtid="{D5CDD505-2E9C-101B-9397-08002B2CF9AE}" pid="832" name="Mendeley_Bookmark_ZCKifi23CS_6">
    <vt:lpwstr>5d8-479f-88da-d72170ab1479"]}], "schema": "https://github.com/citation-style-language/schema/raw/master/csl-citation.json", "mendeley": {"plainTextFormattedCitation": "(1)", "formattedCitation": "(1)", "previouslyFormattedCitation": "(1)"}, "properties": </vt:lpwstr>
  </property>
  <property fmtid="{D5CDD505-2E9C-101B-9397-08002B2CF9AE}" pid="833" name="Mendeley_Bookmark_ZCKifi23CS_7">
    <vt:lpwstr>{"noteIndex": 0}}</vt:lpwstr>
  </property>
  <property fmtid="{D5CDD505-2E9C-101B-9397-08002B2CF9AE}" pid="834" name="Mendeley_Bookmark_ZLEexhRP28_1">
    <vt:lpwstr>ADDIN CSL_CITATION {"citationItems": [{"id": "ITEM-1", "itemData": {"volume": "25", "container-title": "Human molecular genetics", "issue": "24", "title": "Evidence for mitochondrial genetic control of autosomal gene expression", "author": [{"given": "Irf</vt:lpwstr>
  </property>
  <property fmtid="{D5CDD505-2E9C-101B-9397-08002B2CF9AE}" pid="835" name="Mendeley_Bookmark_ZLEexhRP28_10">
    <vt:lpwstr>7)"}, "properties": {"noteIndex": 0}}</vt:lpwstr>
  </property>
  <property fmtid="{D5CDD505-2E9C-101B-9397-08002B2CF9AE}" pid="836" name="Mendeley_Bookmark_ZLEexhRP28_2">
    <vt:lpwstr>ahan", "suffix": "", "parse-names": false, "non-dropping-particle": "", "family": "Kassam", "dropping-particle": ""}, {"given": "Tuan", "suffix": "", "parse-names": false, "non-dropping-particle": "", "family": "Qi", "dropping-particle": ""}, {"given": "L</vt:lpwstr>
  </property>
  <property fmtid="{D5CDD505-2E9C-101B-9397-08002B2CF9AE}" pid="837" name="Mendeley_Bookmark_ZLEexhRP28_3">
    <vt:lpwstr>uke", "suffix": "", "parse-names": false, "non-dropping-particle": "", "family": "Lloyd-Jones", "dropping-particle": ""}, {"given": "Alexander", "suffix": "", "parse-names": false, "non-dropping-particle": "", "family": "Holloway", "dropping-particle": ""</vt:lpwstr>
  </property>
  <property fmtid="{D5CDD505-2E9C-101B-9397-08002B2CF9AE}" pid="838" name="Mendeley_Bookmark_ZLEexhRP28_4">
    <vt:lpwstr>}, {"given": "Marc Jan", "suffix": "", "parse-names": false, "non-dropping-particle": "", "family": "Bonder", "dropping-particle": ""}, {"given": "Anjali K", "suffix": "", "parse-names": false, "non-dropping-particle": "", "family": "Henders", "dropping-p</vt:lpwstr>
  </property>
  <property fmtid="{D5CDD505-2E9C-101B-9397-08002B2CF9AE}" pid="839" name="Mendeley_Bookmark_ZLEexhRP28_5">
    <vt:lpwstr>article": ""}, {"given": "Nicholas G", "suffix": "", "parse-names": false, "non-dropping-particle": "", "family": "Martin", "dropping-particle": ""}, {"given": "Joseph E", "suffix": "", "parse-names": false, "non-dropping-particle": "", "family": "Powell"</vt:lpwstr>
  </property>
  <property fmtid="{D5CDD505-2E9C-101B-9397-08002B2CF9AE}" pid="840" name="Mendeley_Bookmark_ZLEexhRP28_6">
    <vt:lpwstr>, "dropping-particle": ""}, {"given": "Lude", "suffix": "", "parse-names": false, "non-dropping-particle": "", "family": "Franke", "dropping-particle": ""}, {"given": "Grant W", "suffix": "", "parse-names": false, "non-dropping-particle": "", "family": "M</vt:lpwstr>
  </property>
  <property fmtid="{D5CDD505-2E9C-101B-9397-08002B2CF9AE}" pid="841" name="Mendeley_Bookmark_ZLEexhRP28_7">
    <vt:lpwstr>ontgomery", "dropping-particle": ""}, {"given": "Peter M", "suffix": "", "parse-names": false, "non-dropping-particle": "", "family": "Visscher", "dropping-particle": ""}, {"given": "Allan F", "suffix": "", "parse-names": false, "non-dropping-particle": "</vt:lpwstr>
  </property>
  <property fmtid="{D5CDD505-2E9C-101B-9397-08002B2CF9AE}" pid="842" name="Mendeley_Bookmark_ZLEexhRP28_8">
    <vt:lpwstr>", "family": "McRae", "dropping-particle": ""}], "id": "ITEM-1", "page": "5332-5338", "publisher": "Oxford Univ Press", "issued": {"date-parts": [["2016"]]}, "type": "article-journal", "DOI": "10.1093/hmg/ddw347"}, "uris": ["http://www.mendeley.com/docume</vt:lpwstr>
  </property>
  <property fmtid="{D5CDD505-2E9C-101B-9397-08002B2CF9AE}" pid="843" name="Mendeley_Bookmark_ZLEexhRP28_9">
    <vt:lpwstr>nts/?uuid=47bef123-95f9-43ee-85ad-05d935fcedfe"]}], "schema": "https://github.com/citation-style-language/schema/raw/master/csl-citation.json", "mendeley": {"plainTextFormattedCitation": "(7)", "formattedCitation": "(7)", "previouslyFormattedCitation": "(</vt:lpwstr>
  </property>
  <property fmtid="{D5CDD505-2E9C-101B-9397-08002B2CF9AE}" pid="844" name="Mendeley_Bookmark_ZPlPz3vanv_1">
    <vt:lpwstr>ADDIN CSL_CITATION {"citationItems": [{"itemData": {"type": "article-journal", "author": [{"given": "Mannis", "parse-names": false, "dropping-particle": "", "family": "Oven", "non-dropping-particle": "Van", "suffix": ""}, {"given": "Manfred", "parse-names</vt:lpwstr>
  </property>
  <property fmtid="{D5CDD505-2E9C-101B-9397-08002B2CF9AE}" pid="845" name="Mendeley_Bookmark_ZPlPz3vanv_2">
    <vt:lpwstr>": false, "dropping-particle": "", "family": "Kayser", "non-dropping-particle": "", "suffix": ""}], "page": "E394", "issued": {"date-parts": [["2009"]]}, "issue": "2", "title": "Updated comprehensive phylogenetic tree of global human mitochondrial DNA var</vt:lpwstr>
  </property>
  <property fmtid="{D5CDD505-2E9C-101B-9397-08002B2CF9AE}" pid="846" name="Mendeley_Bookmark_ZPlPz3vanv_3">
    <vt:lpwstr>iation", "container-title": "Human mutation", "DOI": "10.1002/humu.20921", "id": "ITEM-1", "volume": "30", "publisher": "Wiley Online Library"}, "id": "ITEM-1", "uris": ["http://www.mendeley.com/documents/?uuid=57e85ed8-36b6-4a4b-bed9-c65aeed99468"]}], "p</vt:lpwstr>
  </property>
  <property fmtid="{D5CDD505-2E9C-101B-9397-08002B2CF9AE}" pid="847" name="Mendeley_Bookmark_ZPlPz3vanv_4">
    <vt:lpwstr>roperties": {"noteIndex": 0}, "mendeley": {"plainTextFormattedCitation": "(21)", "previouslyFormattedCitation": "(21)", "formattedCitation": "(21)"}, "schema": "https://github.com/citation-style-language/schema/raw/master/csl-citation.json"}</vt:lpwstr>
  </property>
  <property fmtid="{D5CDD505-2E9C-101B-9397-08002B2CF9AE}" pid="848" name="Mendeley_Bookmark_Zy2VOxTb98_1">
    <vt:lpwstr>ADDIN CSL_CITATION {"citationItems": [{"id": "ITEM-1", "itemData": {"volume": "332", "container-title": "Science", "issue": "6031", "title": "Experimental evidence supports a sex-specific selective sieve in mitochondrial genome evolution", "note": "pmid:2</vt:lpwstr>
  </property>
  <property fmtid="{D5CDD505-2E9C-101B-9397-08002B2CF9AE}" pid="849" name="Mendeley_Bookmark_Zy2VOxTb98_2">
    <vt:lpwstr>1566193", "author": [{"given": "Paolo", "suffix": "", "parse-names": false, "non-dropping-particle": "", "family": "Innocenti", "dropping-particle": ""}, {"given": "Edward H", "suffix": "", "parse-names": false, "non-dropping-particle": "", "family": "Mor</vt:lpwstr>
  </property>
  <property fmtid="{D5CDD505-2E9C-101B-9397-08002B2CF9AE}" pid="850" name="Mendeley_Bookmark_Zy2VOxTb98_3">
    <vt:lpwstr>row", "dropping-particle": ""}, {"given": "Damian K", "suffix": "", "parse-names": false, "non-dropping-particle": "", "family": "Dowling", "dropping-particle": ""}], "id": "ITEM-1", "page": "845-848", "publisher": "American Association for the Advancemen</vt:lpwstr>
  </property>
  <property fmtid="{D5CDD505-2E9C-101B-9397-08002B2CF9AE}" pid="851" name="Mendeley_Bookmark_Zy2VOxTb98_4">
    <vt:lpwstr>t of Science", "issued": {"date-parts": [["2011"]]}, "type": "article-journal"}, "uris": ["http://www.mendeley.com/documents/?uuid=808962b4-4c36-431f-86e8-f7e049fb06c6"]}], "schema": "https://github.com/citation-style-language/schema/raw/master/csl-citati</vt:lpwstr>
  </property>
  <property fmtid="{D5CDD505-2E9C-101B-9397-08002B2CF9AE}" pid="852" name="Mendeley_Bookmark_Zy2VOxTb98_5">
    <vt:lpwstr>on.json", "mendeley": {"plainTextFormattedCitation": "(6)", "formattedCitation": "(6)", "previouslyFormattedCitation": "(6)"}, "properties": {"noteIndex": 0}}</vt:lpwstr>
  </property>
  <property fmtid="{D5CDD505-2E9C-101B-9397-08002B2CF9AE}" pid="853" name="Mendeley_Bookmark_aSgnxQ1vON_1">
    <vt:lpwstr>ADDIN CSL_CITATION {"citationItems": [{"id": "ITEM-1", "itemData": {"volume": "28", "container-title": "Bioinformatics", "issue": "19", "title": "An R package suite for microarray meta-analysis in quality control, differentially expressed gene analysis an</vt:lpwstr>
  </property>
  <property fmtid="{D5CDD505-2E9C-101B-9397-08002B2CF9AE}" pid="854" name="Mendeley_Bookmark_aSgnxQ1vON_2">
    <vt:lpwstr>d pathway enrichment detection", "author": [{"given": "Xingbin", "suffix": "", "parse-names": false, "non-dropping-particle": "", "family": "Wang", "dropping-particle": ""}, {"given": "Dongwan D", "suffix": "", "parse-names": false, "non-dropping-particle</vt:lpwstr>
  </property>
  <property fmtid="{D5CDD505-2E9C-101B-9397-08002B2CF9AE}" pid="855" name="Mendeley_Bookmark_aSgnxQ1vON_3">
    <vt:lpwstr>": "", "family": "Kang", "dropping-particle": ""}, {"given": "Kui", "suffix": "", "parse-names": false, "non-dropping-particle": "", "family": "Shen", "dropping-particle": ""}, {"given": "Chi", "suffix": "", "parse-names": false, "non-dropping-particle": </vt:lpwstr>
  </property>
  <property fmtid="{D5CDD505-2E9C-101B-9397-08002B2CF9AE}" pid="856" name="Mendeley_Bookmark_aSgnxQ1vON_4">
    <vt:lpwstr>"", "family": "Song", "dropping-particle": ""}, {"given": "Shuya", "suffix": "", "parse-names": false, "non-dropping-particle": "", "family": "Lu", "dropping-particle": ""}, {"given": "Lun-Ching", "suffix": "", "parse-names": false, "non-dropping-particle</vt:lpwstr>
  </property>
  <property fmtid="{D5CDD505-2E9C-101B-9397-08002B2CF9AE}" pid="857" name="Mendeley_Bookmark_aSgnxQ1vON_5">
    <vt:lpwstr>": "", "family": "Chang", "dropping-particle": ""}, {"given": "Serena G", "suffix": "", "parse-names": false, "non-dropping-particle": "", "family": "Liao", "dropping-particle": ""}, {"given": "Zhiguang", "suffix": "", "parse-names": false, "non-dropping-</vt:lpwstr>
  </property>
  <property fmtid="{D5CDD505-2E9C-101B-9397-08002B2CF9AE}" pid="858" name="Mendeley_Bookmark_aSgnxQ1vON_6">
    <vt:lpwstr>particle": "", "family": "Huo", "dropping-particle": ""}, {"given": "Shaowu", "suffix": "", "parse-names": false, "non-dropping-particle": "", "family": "Tang", "dropping-particle": ""}, {"given": "Ying", "suffix": "", "parse-names": false, "non-dropping-</vt:lpwstr>
  </property>
  <property fmtid="{D5CDD505-2E9C-101B-9397-08002B2CF9AE}" pid="859" name="Mendeley_Bookmark_aSgnxQ1vON_7">
    <vt:lpwstr>particle": "", "family": "Ding", "dropping-particle": ""}], "id": "ITEM-1", "page": "2534-2536", "publisher": "Oxford University Press", "issued": {"date-parts": [["2012"]]}, "type": "article-journal"}, "uris": ["http://www.mendeley.com/documents/?uuid=2d</vt:lpwstr>
  </property>
  <property fmtid="{D5CDD505-2E9C-101B-9397-08002B2CF9AE}" pid="860" name="Mendeley_Bookmark_aSgnxQ1vON_8">
    <vt:lpwstr>354ae5-63f3-448b-a040-115f67c5b40f"]}], "schema": "https://github.com/citation-style-language/schema/raw/master/csl-citation.json", "mendeley": {"plainTextFormattedCitation": "(22)", "formattedCitation": "(22)", "previouslyFormattedCitation": "(22)"}, "pr</vt:lpwstr>
  </property>
  <property fmtid="{D5CDD505-2E9C-101B-9397-08002B2CF9AE}" pid="861" name="Mendeley_Bookmark_aSgnxQ1vON_9">
    <vt:lpwstr>operties": {"noteIndex": 0}}</vt:lpwstr>
  </property>
  <property fmtid="{D5CDD505-2E9C-101B-9397-08002B2CF9AE}" pid="862" name="Mendeley_Bookmark_aX7IYr2xlV_1">
    <vt:lpwstr>ADDIN CSL_CITATION {"citationItems": [{"id": "ITEM-1", "itemData": {"volume": "19", "container-title": "Trends in Ecology &amp; Evolution", "issue": "5", "title": "Mother's curse: the effect of mtDNA on individual fitness and population viability", "author": </vt:lpwstr>
  </property>
  <property fmtid="{D5CDD505-2E9C-101B-9397-08002B2CF9AE}" pid="863" name="Mendeley_Bookmark_aX7IYr2xlV_2">
    <vt:lpwstr>[{"given": "Neil J", "suffix": "", "parse-names": false, "non-dropping-particle": "", "family": "Gemmell", "dropping-particle": ""}, {"given": "Victoria J", "suffix": "", "parse-names": false, "non-dropping-particle": "", "family": "Metcalf", "dropping-pa</vt:lpwstr>
  </property>
  <property fmtid="{D5CDD505-2E9C-101B-9397-08002B2CF9AE}" pid="864" name="Mendeley_Bookmark_aX7IYr2xlV_3">
    <vt:lpwstr>rticle": ""}, {"given": "Fred W", "suffix": "", "parse-names": false, "non-dropping-particle": "", "family": "Allendorf", "dropping-particle": ""}], "id": "ITEM-1", "page": "238-244", "publisher": "Elsevier", "issued": {"date-parts": [["2004"]]}, "type": </vt:lpwstr>
  </property>
  <property fmtid="{D5CDD505-2E9C-101B-9397-08002B2CF9AE}" pid="865" name="Mendeley_Bookmark_aX7IYr2xlV_4">
    <vt:lpwstr>"article-journal"}, "uris": ["http://www.mendeley.com/documents/?uuid=504d3787-9ea8-44fe-a1cd-f147c4ad0c61"]}], "schema": "https://github.com/citation-style-language/schema/raw/master/csl-citation.json", "mendeley": {"plainTextFormattedCitation": "(5)", "</vt:lpwstr>
  </property>
  <property fmtid="{D5CDD505-2E9C-101B-9397-08002B2CF9AE}" pid="866" name="Mendeley_Bookmark_aX7IYr2xlV_5">
    <vt:lpwstr>formattedCitation": "(5)", "previouslyFormattedCitation": "(5)"}, "properties": {"noteIndex": 0}}</vt:lpwstr>
  </property>
  <property fmtid="{D5CDD505-2E9C-101B-9397-08002B2CF9AE}" pid="867" name="Mendeley_Bookmark_bPojkUNMPf_1">
    <vt:lpwstr>ADDIN CSL_CITATION {"citationItems": [{"id": "ITEM-1", "itemData": {"volume": "86", "container-title": "The American Journal of Human Genetics", "issue": "6", "title": "Principal-component analysis for assessment of population stratification in mitochondr</vt:lpwstr>
  </property>
  <property fmtid="{D5CDD505-2E9C-101B-9397-08002B2CF9AE}" pid="868" name="Mendeley_Bookmark_bPojkUNMPf_10">
    <vt:lpwstr>Andrew B", "suffix": "", "parse-names": false, "non-dropping-particle": "", "family": "Singleton", "dropping-particle": ""}, {"given": "Richa", "suffix": "", "parse-names": false, "non-dropping-particle": "", "family": "Saxena", "dropping-particle": ""}, </vt:lpwstr>
  </property>
  <property fmtid="{D5CDD505-2E9C-101B-9397-08002B2CF9AE}" pid="869" name="Mendeley_Bookmark_bPojkUNMPf_11">
    <vt:lpwstr>{"given": "Jonathan", "suffix": "", "parse-names": false, "non-dropping-particle": "", "family": "Rosand", "dropping-particle": ""}], "id": "ITEM-1", "page": "904-917", "publisher": "Elsevier", "issued": {"date-parts": [["2010"]]}, "type": "article-journa</vt:lpwstr>
  </property>
  <property fmtid="{D5CDD505-2E9C-101B-9397-08002B2CF9AE}" pid="870" name="Mendeley_Bookmark_bPojkUNMPf_12">
    <vt:lpwstr>l", "DOI": "10.1016/j.ajhg.2010.05.005"}, "uris": ["http://www.mendeley.com/documents/?uuid=d557485b-abc6-4070-b0a2-a85fb98080f1"]}], "schema": "https://github.com/citation-style-language/schema/raw/master/csl-citation.json", "mendeley": {"plainTextFormat</vt:lpwstr>
  </property>
  <property fmtid="{D5CDD505-2E9C-101B-9397-08002B2CF9AE}" pid="871" name="Mendeley_Bookmark_bPojkUNMPf_13">
    <vt:lpwstr>tedCitation": "(23)", "formattedCitation": "(23)", "previouslyFormattedCitation": "(23)"}, "properties": {"noteIndex": 0}}</vt:lpwstr>
  </property>
  <property fmtid="{D5CDD505-2E9C-101B-9397-08002B2CF9AE}" pid="872" name="Mendeley_Bookmark_bPojkUNMPf_2">
    <vt:lpwstr>ial medical genetics", "author": [{"given": "Alessandro", "suffix": "", "parse-names": false, "non-dropping-particle": "", "family": "Biffi", "dropping-particle": ""}, {"given": "Christopher D", "suffix": "", "parse-names": false, "non-dropping-particle":</vt:lpwstr>
  </property>
  <property fmtid="{D5CDD505-2E9C-101B-9397-08002B2CF9AE}" pid="873" name="Mendeley_Bookmark_bPojkUNMPf_3">
    <vt:lpwstr> "", "family": "Anderson", "dropping-particle": ""}, {"given": "Michael A", "suffix": "", "parse-names": false, "non-dropping-particle": "", "family": "Nalls", "dropping-particle": ""}, {"given": "Rosanna", "suffix": "", "parse-names": false, "non-droppin</vt:lpwstr>
  </property>
  <property fmtid="{D5CDD505-2E9C-101B-9397-08002B2CF9AE}" pid="874" name="Mendeley_Bookmark_bPojkUNMPf_4">
    <vt:lpwstr>g-particle": "", "family": "Rahman", "dropping-particle": ""}, {"given": "Akshata", "suffix": "", "parse-names": false, "non-dropping-particle": "", "family": "Sonni", "dropping-particle": ""}, {"given": "Lynelle", "suffix": "", "parse-names": false, "non</vt:lpwstr>
  </property>
  <property fmtid="{D5CDD505-2E9C-101B-9397-08002B2CF9AE}" pid="875" name="Mendeley_Bookmark_bPojkUNMPf_5">
    <vt:lpwstr>-dropping-particle": "", "family": "Cortellini", "dropping-particle": ""}, {"given": "Natalia S", "suffix": "", "parse-names": false, "non-dropping-particle": "", "family": "Rost", "dropping-particle": ""}, {"given": "Mar", "suffix": "", "parse-names": fa</vt:lpwstr>
  </property>
  <property fmtid="{D5CDD505-2E9C-101B-9397-08002B2CF9AE}" pid="876" name="Mendeley_Bookmark_bPojkUNMPf_6">
    <vt:lpwstr>lse, "non-dropping-particle": "", "family": "Matarin", "dropping-particle": ""}, {"given": "Dena G", "suffix": "", "parse-names": false, "non-dropping-particle": "", "family": "Hernandez", "dropping-particle": ""}, {"given": "Anna", "suffix": "", "parse-n</vt:lpwstr>
  </property>
  <property fmtid="{D5CDD505-2E9C-101B-9397-08002B2CF9AE}" pid="877" name="Mendeley_Bookmark_bPojkUNMPf_7">
    <vt:lpwstr>ames": false, "non-dropping-particle": "", "family": "Plourde", "dropping-particle": ""}, {"given": "Paul I W", "suffix": "", "parse-names": false, "non-dropping-particle": "de", "family": "Bakker", "dropping-particle": ""}, {"given": "Owen A", "suffix": </vt:lpwstr>
  </property>
  <property fmtid="{D5CDD505-2E9C-101B-9397-08002B2CF9AE}" pid="878" name="Mendeley_Bookmark_bPojkUNMPf_8">
    <vt:lpwstr>"", "parse-names": false, "non-dropping-particle": "", "family": "Ross", "dropping-particle": ""}, {"given": "Steven M", "suffix": "", "parse-names": false, "non-dropping-particle": "", "family": "Greenberg", "dropping-particle": ""}, {"given": "Karen L",</vt:lpwstr>
  </property>
  <property fmtid="{D5CDD505-2E9C-101B-9397-08002B2CF9AE}" pid="879" name="Mendeley_Bookmark_bPojkUNMPf_9">
    <vt:lpwstr> "suffix": "", "parse-names": false, "non-dropping-particle": "", "family": "Furie", "dropping-particle": ""}, {"given": "James F", "suffix": "", "parse-names": false, "non-dropping-particle": "", "family": "Meschia", "dropping-particle": ""}, {"given": "</vt:lpwstr>
  </property>
  <property fmtid="{D5CDD505-2E9C-101B-9397-08002B2CF9AE}" pid="880" name="Mendeley_Bookmark_bhi2dzQ0aF_1">
    <vt:lpwstr>ADDIN CSL_CITATION {"citationItems": [{"id": "ITEM-1", "itemData": {"volume": "33", "container-title": "Diabetes Care", "issue": "Suppl 1", "title": "Diagnosis and Classification of Diabetes Mellitus", "author": [{"given": "", "suffix": "", "parse-names":</vt:lpwstr>
  </property>
  <property fmtid="{D5CDD505-2E9C-101B-9397-08002B2CF9AE}" pid="881" name="Mendeley_Bookmark_bhi2dzQ0aF_2">
    <vt:lpwstr> false, "non-dropping-particle": "", "family": "American Diabetes Association", "dropping-particle": ""}], "id": "ITEM-1", "page": "S62", "issued": {"date-parts": [["2010"]]}, "type": "article-journal", "DOI": "10.2337/dc10-S062"}, "uris": ["http://www.me</vt:lpwstr>
  </property>
  <property fmtid="{D5CDD505-2E9C-101B-9397-08002B2CF9AE}" pid="882" name="Mendeley_Bookmark_bhi2dzQ0aF_3">
    <vt:lpwstr>ndeley.com/documents/?uuid=a016ae8b-5598-3810-bd56-24714b6409a5"]}], "schema": "https://github.com/citation-style-language/schema/raw/master/csl-citation.json", "mendeley": {"plainTextFormattedCitation": "(14)", "formattedCitation": "(14)", "previouslyFor</vt:lpwstr>
  </property>
  <property fmtid="{D5CDD505-2E9C-101B-9397-08002B2CF9AE}" pid="883" name="Mendeley_Bookmark_bhi2dzQ0aF_4">
    <vt:lpwstr>mattedCitation": "(14)"}, "properties": {"noteIndex": 0}}</vt:lpwstr>
  </property>
  <property fmtid="{D5CDD505-2E9C-101B-9397-08002B2CF9AE}" pid="884" name="Mendeley_Bookmark_bpP4EsHMVF_1">
    <vt:lpwstr>ADDIN CSL_CITATION {"citationItems": [{"itemData": {"type": "article-journal", "issued": {"date-parts": [["2011"]]}, "author": [{"given": "Edith E", "parse-names": false, "dropping-particle": "", "family": "Mueller", "non-dropping-particle": "", "suffix":</vt:lpwstr>
  </property>
  <property fmtid="{D5CDD505-2E9C-101B-9397-08002B2CF9AE}" pid="885" name="Mendeley_Bookmark_bpP4EsHMVF_10">
    <vt:lpwstr>ropping-particle": "", "family": "Kofler", "non-dropping-particle": "", "suffix": ""}, {"given": "Massimo", "parse-names": false, "dropping-particle": "", "family": "Federici", "non-dropping-particle": "", "suffix": ""}], "page": "e16455", "issue": "1", "</vt:lpwstr>
  </property>
  <property fmtid="{D5CDD505-2E9C-101B-9397-08002B2CF9AE}" pid="886" name="Mendeley_Bookmark_bpP4EsHMVF_11">
    <vt:lpwstr>abstract": "Background: The pivotal role of mitochondria in energy production and free radical generation suggests that the mitochondrial genome could have an important influence on the expression of multifactorial age related diseases. Substitution of T </vt:lpwstr>
  </property>
  <property fmtid="{D5CDD505-2E9C-101B-9397-08002B2CF9AE}" pid="887" name="Mendeley_Bookmark_bpP4EsHMVF_12">
    <vt:lpwstr>to C at nucleotide position 16189 in the hypervariable D-loop of the control region (CR) of mitochondrial DNA (mtDNA) has attracted research interest because of its suspected association with various multifactorial diseases. The aim of the present study w</vt:lpwstr>
  </property>
  <property fmtid="{D5CDD505-2E9C-101B-9397-08002B2CF9AE}" pid="888" name="Mendeley_Bookmark_bpP4EsHMVF_13">
    <vt:lpwstr>as to compare the frequency of this polymorphism in the CR of mtDNA in patients with coronary artery disease (CAD, n = 482) and type 2 diabetes mellitus (T2DM, n = 505) from two study centers, with healthy individuals (n = 1481) of Middle European descent</vt:lpwstr>
  </property>
  <property fmtid="{D5CDD505-2E9C-101B-9397-08002B2CF9AE}" pid="889" name="Mendeley_Bookmark_bpP4EsHMVF_14">
    <vt:lpwstr> in Austria. Methodology and Principal Findings: CR polymorphisms and the nine major European haplogroups were identified by DNA sequencing and primer extension analysis, respectively. Frequencies and Odds Ratios for the association between cases and cont</vt:lpwstr>
  </property>
  <property fmtid="{D5CDD505-2E9C-101B-9397-08002B2CF9AE}" pid="890" name="Mendeley_Bookmark_bpP4EsHMVF_15">
    <vt:lpwstr>rols were calculated. Compared to healthy controls, the prevalence of T16189C was significantly higher in patients with CAD (11.8% vs 21.6%), as well as in patients with T2DM (11.8% vs 19.4%). The association of CAD, but not the one of T2DM, with T16189C </vt:lpwstr>
  </property>
  <property fmtid="{D5CDD505-2E9C-101B-9397-08002B2CF9AE}" pid="891" name="Mendeley_Bookmark_bpP4EsHMVF_16">
    <vt:lpwstr>remained highly significant after correction for age, sex and body mass index (BMI) and was independent of the two study centers. Conclusions and Significance: Our results show for the first time a significant association of T16189C with CAD in a Middle E</vt:lpwstr>
  </property>
  <property fmtid="{D5CDD505-2E9C-101B-9397-08002B2CF9AE}" pid="892" name="Mendeley_Bookmark_bpP4EsHMVF_17">
    <vt:lpwstr>uropean population. As reported in other studies, in patients with T2DM an association with T16189C in individuals of European decent remains questionable.", "title": "The Mitochondrial T16189C Polymorphism Is Associated with Coronary Artery Disease in Mi</vt:lpwstr>
  </property>
  <property fmtid="{D5CDD505-2E9C-101B-9397-08002B2CF9AE}" pid="893" name="Mendeley_Bookmark_bpP4EsHMVF_18">
    <vt:lpwstr>ddle European Populations", "container-title": "PLoS ONE", "DOI": "10.1371/journal.pone.0016455", "id": "ITEM-1", "volume": "6"}, "id": "ITEM-1", "uris": ["http://www.mendeley.com/documents/?uuid=742aa436-d618-3047-9372-a1aa9e10ee3c"]}], "properties": {"n</vt:lpwstr>
  </property>
  <property fmtid="{D5CDD505-2E9C-101B-9397-08002B2CF9AE}" pid="894" name="Mendeley_Bookmark_bpP4EsHMVF_19">
    <vt:lpwstr>oteIndex": 0}, "mendeley": {"plainTextFormattedCitation": "(30)", "previouslyFormattedCitation": "(32)", "formattedCitation": "(30)"}, "schema": "https://github.com/citation-style-language/schema/raw/master/csl-citation.json"}</vt:lpwstr>
  </property>
  <property fmtid="{D5CDD505-2E9C-101B-9397-08002B2CF9AE}" pid="895" name="Mendeley_Bookmark_bpP4EsHMVF_2">
    <vt:lpwstr> ""}, {"given": "Waltraud", "parse-names": false, "dropping-particle": "", "family": "Eder", "non-dropping-particle": "", "suffix": ""}, {"given": "Sabine", "parse-names": false, "dropping-particle": "", "family": "Ebner", "non-dropping-particle": "", "su</vt:lpwstr>
  </property>
  <property fmtid="{D5CDD505-2E9C-101B-9397-08002B2CF9AE}" pid="896" name="Mendeley_Bookmark_bpP4EsHMVF_3">
    <vt:lpwstr>ffix": ""}, {"given": "Eva", "parse-names": false, "dropping-particle": "", "family": "Schwaiger", "non-dropping-particle": "", "suffix": ""}, {"given": "Danijela", "parse-names": false, "dropping-particle": "", "family": "Santic", "non-dropping-particle"</vt:lpwstr>
  </property>
  <property fmtid="{D5CDD505-2E9C-101B-9397-08002B2CF9AE}" pid="897" name="Mendeley_Bookmark_bpP4EsHMVF_4">
    <vt:lpwstr>: "", "suffix": ""}, {"given": "Tanja", "parse-names": false, "dropping-particle": "", "family": "Kreindl", "non-dropping-particle": "", "suffix": ""}, {"given": "Olaf", "parse-names": false, "dropping-particle": "", "family": "Stanger", "non-dropping-par</vt:lpwstr>
  </property>
  <property fmtid="{D5CDD505-2E9C-101B-9397-08002B2CF9AE}" pid="898" name="Mendeley_Bookmark_bpP4EsHMVF_5">
    <vt:lpwstr>ticle": "", "suffix": ""}, {"given": "Bernhard", "parse-names": false, "dropping-particle": "", "family": "Paulweber", "non-dropping-particle": "", "suffix": ""}, {"given": "Bernhard", "parse-names": false, "dropping-particle": "", "family": "Iglseder", "</vt:lpwstr>
  </property>
  <property fmtid="{D5CDD505-2E9C-101B-9397-08002B2CF9AE}" pid="899" name="Mendeley_Bookmark_bpP4EsHMVF_6">
    <vt:lpwstr>non-dropping-particle": "", "suffix": ""}, {"given": "Hannes", "parse-names": false, "dropping-particle": "", "family": "Oberkofler", "non-dropping-particle": "", "suffix": ""}, {"given": "Richard", "parse-names": false, "dropping-particle": "", "family":</vt:lpwstr>
  </property>
  <property fmtid="{D5CDD505-2E9C-101B-9397-08002B2CF9AE}" pid="900" name="Mendeley_Bookmark_bpP4EsHMVF_7">
    <vt:lpwstr> "Maier", "non-dropping-particle": "", "suffix": ""}, {"given": "Johannes A", "parse-names": false, "dropping-particle": "", "family": "Mayr", "non-dropping-particle": "", "suffix": ""}, {"given": "Franz", "parse-names": false, "dropping-particle": "", "f</vt:lpwstr>
  </property>
  <property fmtid="{D5CDD505-2E9C-101B-9397-08002B2CF9AE}" pid="901" name="Mendeley_Bookmark_bpP4EsHMVF_8">
    <vt:lpwstr>amily": "Krempler", "non-dropping-particle": "", "suffix": ""}, {"given": "Raimund", "parse-names": false, "dropping-particle": "", "family": "Weitgasser", "non-dropping-particle": "", "suffix": ""}, {"given": "Wolfgang", "parse-names": false, "dropping-p</vt:lpwstr>
  </property>
  <property fmtid="{D5CDD505-2E9C-101B-9397-08002B2CF9AE}" pid="902" name="Mendeley_Bookmark_bpP4EsHMVF_9">
    <vt:lpwstr>article": "", "family": "Patsch", "non-dropping-particle": "", "suffix": ""}, {"given": "Wolfgang", "parse-names": false, "dropping-particle": "", "family": "Sperl", "non-dropping-particle": "", "suffix": ""}, {"given": "Barbara", "parse-names": false, "d</vt:lpwstr>
  </property>
  <property fmtid="{D5CDD505-2E9C-101B-9397-08002B2CF9AE}" pid="903" name="Mendeley_Bookmark_cHZAxu8iGx_1">
    <vt:lpwstr>ADDIN CSL_CITATION {"citationItems": [{"id": "ITEM-1", "itemData": {"container-title": "Bioinformatics and computational biology solutions using R and Bioconductor", "title": "Limma: linear models for microarray data", "author": [{"given": "Gordon K", "su</vt:lpwstr>
  </property>
  <property fmtid="{D5CDD505-2E9C-101B-9397-08002B2CF9AE}" pid="904" name="Mendeley_Bookmark_cHZAxu8iGx_2">
    <vt:lpwstr>ffix": "", "parse-names": false, "non-dropping-particle": "", "family": "Smyth", "dropping-particle": ""}], "id": "ITEM-1", "page": "397-420", "publisher": "Springer", "issued": {"date-parts": [["2005"]]}, "type": "chapter", "DOI": "10.1007/0-387-29362-0_</vt:lpwstr>
  </property>
  <property fmtid="{D5CDD505-2E9C-101B-9397-08002B2CF9AE}" pid="905" name="Mendeley_Bookmark_cHZAxu8iGx_3">
    <vt:lpwstr>23"}, "uris": ["http://www.mendeley.com/documents/?uuid=6bbd7d34-c5bf-4e29-bc5f-4e5a06fb0885"]}], "schema": "https://github.com/citation-style-language/schema/raw/master/csl-citation.json", "mendeley": {"plainTextFormattedCitation": "(16)", "formattedCita</vt:lpwstr>
  </property>
  <property fmtid="{D5CDD505-2E9C-101B-9397-08002B2CF9AE}" pid="906" name="Mendeley_Bookmark_cHZAxu8iGx_4">
    <vt:lpwstr>tion": "(16)", "previouslyFormattedCitation": "(16)"}, "properties": {"noteIndex": 0}}</vt:lpwstr>
  </property>
  <property fmtid="{D5CDD505-2E9C-101B-9397-08002B2CF9AE}" pid="907" name="Mendeley_Bookmark_cqXUVQBNNw_1">
    <vt:lpwstr>ADDIN CSL_CITATION {"citationItems": [{"itemData": {"type": "article-journal", "author": [{"given": "Alkes L", "parse-names": false, "dropping-particle": "", "family": "Price", "non-dropping-particle": "", "suffix": ""}, {"given": "Noah A", "parse-names":</vt:lpwstr>
  </property>
  <property fmtid="{D5CDD505-2E9C-101B-9397-08002B2CF9AE}" pid="908" name="Mendeley_Bookmark_cqXUVQBNNw_2">
    <vt:lpwstr> false, "dropping-particle": "", "family": "Zaitlen", "non-dropping-particle": "", "suffix": ""}, {"given": "David", "parse-names": false, "dropping-particle": "", "family": "Reich", "non-dropping-particle": "", "suffix": ""}, {"given": "Nick", "parse-nam</vt:lpwstr>
  </property>
  <property fmtid="{D5CDD505-2E9C-101B-9397-08002B2CF9AE}" pid="909" name="Mendeley_Bookmark_cqXUVQBNNw_3">
    <vt:lpwstr>es": false, "dropping-particle": "", "family": "Patterson", "non-dropping-particle": "", "suffix": ""}], "page": "459-463", "issued": {"date-parts": [["2010"]]}, "issue": "7", "title": "New approaches to population stratification in genome-wide associatio</vt:lpwstr>
  </property>
  <property fmtid="{D5CDD505-2E9C-101B-9397-08002B2CF9AE}" pid="910" name="Mendeley_Bookmark_cqXUVQBNNw_4">
    <vt:lpwstr>n studies", "container-title": "Nature Reviews Genetics", "id": "ITEM-1", "volume": "11", "publisher": "Nature Publishing Group"}, "id": "ITEM-1", "uris": ["http://www.mendeley.com/documents/?uuid=c449310b-bf45-4187-ba24-4c95794ea016"]}], "properties": {"</vt:lpwstr>
  </property>
  <property fmtid="{D5CDD505-2E9C-101B-9397-08002B2CF9AE}" pid="911" name="Mendeley_Bookmark_cqXUVQBNNw_5">
    <vt:lpwstr>noteIndex": 0}, "mendeley": {"plainTextFormattedCitation": "(26)", "previouslyFormattedCitation": "(27)", "formattedCitation": "(26)"}, "schema": "https://github.com/citation-style-language/schema/raw/master/csl-citation.json"}</vt:lpwstr>
  </property>
  <property fmtid="{D5CDD505-2E9C-101B-9397-08002B2CF9AE}" pid="912" name="Mendeley_Bookmark_csMN4fW72X_1">
    <vt:lpwstr>ADDIN CSL_CITATION {"citationItems": [{"id": "ITEM-1", "itemData": {"volume": "30", "container-title": "Human mutation", "issue": "2", "title": "Updated comprehensive phylogenetic tree of global human mitochondrial DNA variation", "author": [{"given": "Ma</vt:lpwstr>
  </property>
  <property fmtid="{D5CDD505-2E9C-101B-9397-08002B2CF9AE}" pid="913" name="Mendeley_Bookmark_csMN4fW72X_2">
    <vt:lpwstr>nnis", "suffix": "", "parse-names": false, "non-dropping-particle": "Van", "family": "Oven", "dropping-particle": ""}, {"given": "Manfred", "suffix": "", "parse-names": false, "non-dropping-particle": "", "family": "Kayser", "dropping-particle": ""}], "id</vt:lpwstr>
  </property>
  <property fmtid="{D5CDD505-2E9C-101B-9397-08002B2CF9AE}" pid="914" name="Mendeley_Bookmark_csMN4fW72X_3">
    <vt:lpwstr>": "ITEM-1", "page": "E394", "publisher": "Wiley Online Library", "issued": {"date-parts": [["2009"]]}, "type": "article-journal", "DOI": "10.1002/humu.20921"}, "uris": ["http://www.mendeley.com/documents/?uuid=57e85ed8-36b6-4a4b-bed9-c65aeed99468"]}], "s</vt:lpwstr>
  </property>
  <property fmtid="{D5CDD505-2E9C-101B-9397-08002B2CF9AE}" pid="915" name="Mendeley_Bookmark_csMN4fW72X_4">
    <vt:lpwstr>chema": "https://github.com/citation-style-language/schema/raw/master/csl-citation.json", "mendeley": {"plainTextFormattedCitation": "(21)", "formattedCitation": "(21)", "previouslyFormattedCitation": "(21)"}, "properties": {"noteIndex": 0}}</vt:lpwstr>
  </property>
  <property fmtid="{D5CDD505-2E9C-101B-9397-08002B2CF9AE}" pid="916" name="Mendeley_Bookmark_dA0OttYfc0_1">
    <vt:lpwstr>ADDIN CSL_CITATION {"citationItems": [{"itemData": {"type": "article-journal", "author": [{"given": "Irfahan", "parse-names": false, "dropping-particle": "", "family": "Kassam", "non-dropping-particle": "", "suffix": ""}, {"given": "Tuan", "parse-names": </vt:lpwstr>
  </property>
  <property fmtid="{D5CDD505-2E9C-101B-9397-08002B2CF9AE}" pid="917" name="Mendeley_Bookmark_dA0OttYfc0_10">
    <vt:lpwstr>schema/raw/master/csl-citation.json"}</vt:lpwstr>
  </property>
  <property fmtid="{D5CDD505-2E9C-101B-9397-08002B2CF9AE}" pid="918" name="Mendeley_Bookmark_dA0OttYfc0_2">
    <vt:lpwstr>false, "dropping-particle": "", "family": "Qi", "non-dropping-particle": "", "suffix": ""}, {"given": "Luke", "parse-names": false, "dropping-particle": "", "family": "Lloyd-Jones", "non-dropping-particle": "", "suffix": ""}, {"given": "Alexander", "parse</vt:lpwstr>
  </property>
  <property fmtid="{D5CDD505-2E9C-101B-9397-08002B2CF9AE}" pid="919" name="Mendeley_Bookmark_dA0OttYfc0_3">
    <vt:lpwstr>-names": false, "dropping-particle": "", "family": "Holloway", "non-dropping-particle": "", "suffix": ""}, {"given": "Marc Jan", "parse-names": false, "dropping-particle": "", "family": "Bonder", "non-dropping-particle": "", "suffix": ""}, {"given": "Anja</vt:lpwstr>
  </property>
  <property fmtid="{D5CDD505-2E9C-101B-9397-08002B2CF9AE}" pid="920" name="Mendeley_Bookmark_dA0OttYfc0_4">
    <vt:lpwstr>li K", "parse-names": false, "dropping-particle": "", "family": "Henders", "non-dropping-particle": "", "suffix": ""}, {"given": "Nicholas G", "parse-names": false, "dropping-particle": "", "family": "Martin", "non-dropping-particle": "", "suffix": ""}, {</vt:lpwstr>
  </property>
  <property fmtid="{D5CDD505-2E9C-101B-9397-08002B2CF9AE}" pid="921" name="Mendeley_Bookmark_dA0OttYfc0_5">
    <vt:lpwstr>"given": "Joseph E", "parse-names": false, "dropping-particle": "", "family": "Powell", "non-dropping-particle": "", "suffix": ""}, {"given": "Lude", "parse-names": false, "dropping-particle": "", "family": "Franke", "non-dropping-particle": "", "suffix":</vt:lpwstr>
  </property>
  <property fmtid="{D5CDD505-2E9C-101B-9397-08002B2CF9AE}" pid="922" name="Mendeley_Bookmark_dA0OttYfc0_6">
    <vt:lpwstr> ""}, {"given": "Grant W", "parse-names": false, "dropping-particle": "", "family": "Montgomery", "non-dropping-particle": "", "suffix": ""}, {"given": "Peter M", "parse-names": false, "dropping-particle": "", "family": "Visscher", "non-dropping-particle"</vt:lpwstr>
  </property>
  <property fmtid="{D5CDD505-2E9C-101B-9397-08002B2CF9AE}" pid="923" name="Mendeley_Bookmark_dA0OttYfc0_7">
    <vt:lpwstr>: "", "suffix": ""}, {"given": "Allan F", "parse-names": false, "dropping-particle": "", "family": "McRae", "non-dropping-particle": "", "suffix": ""}], "page": "5332-5338", "issued": {"date-parts": [["2016"]]}, "issue": "24", "title": "Evidence for mitoc</vt:lpwstr>
  </property>
  <property fmtid="{D5CDD505-2E9C-101B-9397-08002B2CF9AE}" pid="924" name="Mendeley_Bookmark_dA0OttYfc0_8">
    <vt:lpwstr>hondrial genetic control of autosomal gene expression", "container-title": "Human molecular genetics", "DOI": "10.1093/hmg/ddw347", "id": "ITEM-1", "volume": "25", "publisher": "Oxford Univ Press"}, "id": "ITEM-1", "uris": ["http://www.mendeley.com/docume</vt:lpwstr>
  </property>
  <property fmtid="{D5CDD505-2E9C-101B-9397-08002B2CF9AE}" pid="925" name="Mendeley_Bookmark_dA0OttYfc0_9">
    <vt:lpwstr>nts/?uuid=47bef123-95f9-43ee-85ad-05d935fcedfe"]}], "properties": {"noteIndex": 0}, "mendeley": {"plainTextFormattedCitation": "(7)", "previouslyFormattedCitation": "(7)", "formattedCitation": "(7)"}, "schema": "https://github.com/citation-style-language/</vt:lpwstr>
  </property>
  <property fmtid="{D5CDD505-2E9C-101B-9397-08002B2CF9AE}" pid="926" name="Mendeley_Bookmark_eLlL0t00gD_1">
    <vt:lpwstr>ADDIN CSL_CITATION {"citationItems": [{"id": "ITEM-1", "itemData": {"volume": "33", "container-title": "Diabetes Care", "issue": "Suppl 1", "title": "Diagnosis and Classification of Diabetes Mellitus", "author": [{"given": "", "suffix": "", "parse-names":</vt:lpwstr>
  </property>
  <property fmtid="{D5CDD505-2E9C-101B-9397-08002B2CF9AE}" pid="927" name="Mendeley_Bookmark_eLlL0t00gD_2">
    <vt:lpwstr> false, "non-dropping-particle": "", "family": "American Diabetes Association", "dropping-particle": ""}], "id": "ITEM-1", "page": "S62", "issued": {"date-parts": [["2010"]]}, "type": "article-journal", "DOI": "10.2337/dc10-S062"}, "uris": ["http://www.me</vt:lpwstr>
  </property>
  <property fmtid="{D5CDD505-2E9C-101B-9397-08002B2CF9AE}" pid="928" name="Mendeley_Bookmark_eLlL0t00gD_3">
    <vt:lpwstr>ndeley.com/documents/?uuid=a016ae8b-5598-3810-bd56-24714b6409a5"]}], "schema": "https://github.com/citation-style-language/schema/raw/master/csl-citation.json", "mendeley": {"plainTextFormattedCitation": "(14)", "formattedCitation": "(14)", "previouslyFor</vt:lpwstr>
  </property>
  <property fmtid="{D5CDD505-2E9C-101B-9397-08002B2CF9AE}" pid="929" name="Mendeley_Bookmark_eLlL0t00gD_4">
    <vt:lpwstr>mattedCitation": "(14)"}, "properties": {"noteIndex": 0}}</vt:lpwstr>
  </property>
  <property fmtid="{D5CDD505-2E9C-101B-9397-08002B2CF9AE}" pid="930" name="Mendeley_Bookmark_fjXWQYYz8x_1">
    <vt:lpwstr>ADDIN Mendeley Bibliography CSL_BIBLIOGRAPHY </vt:lpwstr>
  </property>
  <property fmtid="{D5CDD505-2E9C-101B-9397-08002B2CF9AE}" pid="931" name="Mendeley_Bookmark_gAZ39fJEzQ_1">
    <vt:lpwstr>ADDIN CSL_CITATION {"citationItems": [{"id": "ITEM-1", "itemData": {"volume": "33", "container-title": "Diabetes Care", "issue": "Suppl 1", "title": "Diagnosis and Classification of Diabetes Mellitus", "author": [{"given": "", "suffix": "", "parse-names":</vt:lpwstr>
  </property>
  <property fmtid="{D5CDD505-2E9C-101B-9397-08002B2CF9AE}" pid="932" name="Mendeley_Bookmark_gAZ39fJEzQ_2">
    <vt:lpwstr> false, "non-dropping-particle": "", "family": "American Diabetes Association", "dropping-particle": ""}], "id": "ITEM-1", "page": "S62", "issued": {"date-parts": [["2010"]]}, "type": "article-journal", "DOI": "10.2337/dc10-S062"}, "uris": ["http://www.me</vt:lpwstr>
  </property>
  <property fmtid="{D5CDD505-2E9C-101B-9397-08002B2CF9AE}" pid="933" name="Mendeley_Bookmark_gAZ39fJEzQ_3">
    <vt:lpwstr>ndeley.com/documents/?uuid=a016ae8b-5598-3810-bd56-24714b6409a5"]}], "schema": "https://github.com/citation-style-language/schema/raw/master/csl-citation.json", "mendeley": {"plainTextFormattedCitation": "(14)", "formattedCitation": "(14)", "previouslyFor</vt:lpwstr>
  </property>
  <property fmtid="{D5CDD505-2E9C-101B-9397-08002B2CF9AE}" pid="934" name="Mendeley_Bookmark_gAZ39fJEzQ_4">
    <vt:lpwstr>mattedCitation": "(14)"}, "properties": {"noteIndex": 0}}</vt:lpwstr>
  </property>
  <property fmtid="{D5CDD505-2E9C-101B-9397-08002B2CF9AE}" pid="935" name="Mendeley_Bookmark_gV49JLLSN8_1">
    <vt:lpwstr>ADDIN CSL_CITATION {"citationItems": [{"itemData": {"type": "article-journal", "author": [{"given": "Kirsi H", "parse-names": false, "dropping-particle": "", "family": "Pietil\u00e4inen", "non-dropping-particle": "", "suffix": ""}, {"given": "Jussi", "par</vt:lpwstr>
  </property>
  <property fmtid="{D5CDD505-2E9C-101B-9397-08002B2CF9AE}" pid="936" name="Mendeley_Bookmark_gV49JLLSN8_10">
    <vt:lpwstr> 0}, "mendeley": {"plainTextFormattedCitation": "(18)", "previouslyFormattedCitation": "(18)", "formattedCitation": "(18)"}, "schema": "https://github.com/citation-style-language/schema/raw/master/csl-citation.json"}</vt:lpwstr>
  </property>
  <property fmtid="{D5CDD505-2E9C-101B-9397-08002B2CF9AE}" pid="937" name="Mendeley_Bookmark_gV49JLLSN8_2">
    <vt:lpwstr>se-names": false, "dropping-particle": "", "family": "Naukkarinen", "non-dropping-particle": "", "suffix": ""}, {"given": "Aila", "parse-names": false, "dropping-particle": "", "family": "Rissanen", "non-dropping-particle": "", "suffix": ""}, {"given": "J</vt:lpwstr>
  </property>
  <property fmtid="{D5CDD505-2E9C-101B-9397-08002B2CF9AE}" pid="938" name="Mendeley_Bookmark_gV49JLLSN8_3">
    <vt:lpwstr>uha", "parse-names": false, "dropping-particle": "", "family": "Saharinen", "non-dropping-particle": "", "suffix": ""}, {"given": "Pekka", "parse-names": false, "dropping-particle": "", "family": "Ellonen", "non-dropping-particle": "", "suffix": ""}, {"gi</vt:lpwstr>
  </property>
  <property fmtid="{D5CDD505-2E9C-101B-9397-08002B2CF9AE}" pid="939" name="Mendeley_Bookmark_gV49JLLSN8_4">
    <vt:lpwstr>ven": "Heli", "parse-names": false, "dropping-particle": "", "family": "Kernen", "non-dropping-particle": "", "suffix": ""}, {"given": "Anu", "parse-names": false, "dropping-particle": "", "family": "Suomalainen", "non-dropping-particle": "", "suffix": ""</vt:lpwstr>
  </property>
  <property fmtid="{D5CDD505-2E9C-101B-9397-08002B2CF9AE}" pid="940" name="Mendeley_Bookmark_gV49JLLSN8_5">
    <vt:lpwstr>}, {"given": "Alexandra", "parse-names": false, "dropping-particle": "", "family": "G\u00f6tz", "non-dropping-particle": "", "suffix": ""}, {"given": "Tapani", "parse-names": false, "dropping-particle": "", "family": "Suortti", "non-dropping-particle": ""</vt:lpwstr>
  </property>
  <property fmtid="{D5CDD505-2E9C-101B-9397-08002B2CF9AE}" pid="941" name="Mendeley_Bookmark_gV49JLLSN8_6">
    <vt:lpwstr>, "suffix": ""}, {"given": "Hannele", "parse-names": false, "dropping-particle": "", "family": "Yki-J\u00e4rvinen", "non-dropping-particle": "", "suffix": ""}, {"given": "Matej", "parse-names": false, "dropping-particle": "", "family": "Oresic", "non-drop</vt:lpwstr>
  </property>
  <property fmtid="{D5CDD505-2E9C-101B-9397-08002B2CF9AE}" pid="942" name="Mendeley_Bookmark_gV49JLLSN8_7">
    <vt:lpwstr>ping-particle": "", "suffix": ""}, {"given": "Jaakko", "parse-names": false, "dropping-particle": "", "family": "Kaprio", "non-dropping-particle": "", "suffix": ""}, {"given": "Leena", "parse-names": false, "dropping-particle": "", "family": "Peltonen", "</vt:lpwstr>
  </property>
  <property fmtid="{D5CDD505-2E9C-101B-9397-08002B2CF9AE}" pid="943" name="Mendeley_Bookmark_gV49JLLSN8_8">
    <vt:lpwstr>non-dropping-particle": "", "suffix": ""}], "page": "e51", "issued": {"date-parts": [["2008"]]}, "issue": "3", "title": "Global transcript profiles of fat in monozygotic twins discordant for BMI: pathways behind acquired obesity", "container-title": "PLoS</vt:lpwstr>
  </property>
  <property fmtid="{D5CDD505-2E9C-101B-9397-08002B2CF9AE}" pid="944" name="Mendeley_Bookmark_gV49JLLSN8_9">
    <vt:lpwstr> Med", "DOI": "10.1371/journal.pmed.0050051", "id": "ITEM-1", "volume": "5", "publisher": "Public Library of Science"}, "id": "ITEM-1", "uris": ["http://www.mendeley.com/documents/?uuid=a7cafb38-1149-4337-aaab-75cfb7a939d4"]}], "properties": {"noteIndex":</vt:lpwstr>
  </property>
  <property fmtid="{D5CDD505-2E9C-101B-9397-08002B2CF9AE}" pid="945" name="Mendeley_Bookmark_gWLFDbdYcp_1">
    <vt:lpwstr>ADDIN CSL_CITATION {"citationItems": [{"id": "ITEM-1", "itemData": {"volume": "33", "container-title": "Diabetes Care", "issue": "Suppl 1", "title": "Diagnosis and Classification of Diabetes Mellitus", "author": [{"given": "", "suffix": "", "parse-names":</vt:lpwstr>
  </property>
  <property fmtid="{D5CDD505-2E9C-101B-9397-08002B2CF9AE}" pid="946" name="Mendeley_Bookmark_gWLFDbdYcp_2">
    <vt:lpwstr> false, "non-dropping-particle": "", "family": "American Diabetes Association", "dropping-particle": ""}], "id": "ITEM-1", "page": "S62", "issued": {"date-parts": [["2010"]]}, "type": "article-journal", "DOI": "10.2337/dc10-S062"}, "uris": ["http://www.me</vt:lpwstr>
  </property>
  <property fmtid="{D5CDD505-2E9C-101B-9397-08002B2CF9AE}" pid="947" name="Mendeley_Bookmark_gWLFDbdYcp_3">
    <vt:lpwstr>ndeley.com/documents/?uuid=a016ae8b-5598-3810-bd56-24714b6409a5"]}], "schema": "https://github.com/citation-style-language/schema/raw/master/csl-citation.json", "mendeley": {"plainTextFormattedCitation": "(14)", "formattedCitation": "(14)", "previouslyFor</vt:lpwstr>
  </property>
  <property fmtid="{D5CDD505-2E9C-101B-9397-08002B2CF9AE}" pid="948" name="Mendeley_Bookmark_gWLFDbdYcp_4">
    <vt:lpwstr>mattedCitation": "(14)"}, "properties": {"noteIndex": 0}}</vt:lpwstr>
  </property>
  <property fmtid="{D5CDD505-2E9C-101B-9397-08002B2CF9AE}" pid="949" name="Mendeley_Bookmark_h71jxgGxbH_1">
    <vt:lpwstr>ADDIN CSL_CITATION {"citationItems": [{"itemData": {"type": "article-journal", "author": [{"given": "Richard M", "parse-names": false, "dropping-particle": "", "family": "Andrews", "non-dropping-particle": "", "suffix": ""}, {"given": "Iwona", "parse-name</vt:lpwstr>
  </property>
  <property fmtid="{D5CDD505-2E9C-101B-9397-08002B2CF9AE}" pid="950" name="Mendeley_Bookmark_h71jxgGxbH_2">
    <vt:lpwstr>s": false, "dropping-particle": "", "family": "Kubacka", "non-dropping-particle": "", "suffix": ""}, {"given": "Patrick F", "parse-names": false, "dropping-particle": "", "family": "Chinnery", "non-dropping-particle": "", "suffix": ""}, {"given": "Robert </vt:lpwstr>
  </property>
  <property fmtid="{D5CDD505-2E9C-101B-9397-08002B2CF9AE}" pid="951" name="Mendeley_Bookmark_h71jxgGxbH_3">
    <vt:lpwstr>N", "parse-names": false, "dropping-particle": "", "family": "Lightowlers", "non-dropping-particle": "", "suffix": ""}, {"given": "Douglass M", "parse-names": false, "dropping-particle": "", "family": "Turnbull", "non-dropping-particle": "", "suffix": ""}</vt:lpwstr>
  </property>
  <property fmtid="{D5CDD505-2E9C-101B-9397-08002B2CF9AE}" pid="952" name="Mendeley_Bookmark_h71jxgGxbH_4">
    <vt:lpwstr>, {"given": "Neil", "parse-names": false, "dropping-particle": "", "family": "Howell", "non-dropping-particle": "", "suffix": ""}], "page": "147", "issued": {"date-parts": [["1999"]]}, "issue": "2", "title": "Reanalysis and revision of the Cambridge refer</vt:lpwstr>
  </property>
  <property fmtid="{D5CDD505-2E9C-101B-9397-08002B2CF9AE}" pid="953" name="Mendeley_Bookmark_h71jxgGxbH_5">
    <vt:lpwstr>ence sequence for human mitochondrial DNA", "container-title": "Nature genetics", "DOI": "10.1038/13779", "id": "ITEM-1", "volume": "23", "publisher": "Nature Publishing Group"}, "id": "ITEM-1", "uris": ["http://www.mendeley.com/documents/?uuid=317c738c-5</vt:lpwstr>
  </property>
  <property fmtid="{D5CDD505-2E9C-101B-9397-08002B2CF9AE}" pid="954" name="Mendeley_Bookmark_h71jxgGxbH_6">
    <vt:lpwstr>5d8-479f-88da-d72170ab1479"]}], "properties": {"noteIndex": 0}, "mendeley": {"plainTextFormattedCitation": "(1)", "previouslyFormattedCitation": "(1)", "formattedCitation": "(1)"}, "schema": "https://github.com/citation-style-language/schema/raw/master/cs</vt:lpwstr>
  </property>
  <property fmtid="{D5CDD505-2E9C-101B-9397-08002B2CF9AE}" pid="955" name="Mendeley_Bookmark_h71jxgGxbH_7">
    <vt:lpwstr>l-citation.json"}</vt:lpwstr>
  </property>
  <property fmtid="{D5CDD505-2E9C-101B-9397-08002B2CF9AE}" pid="956" name="Mendeley_Bookmark_hYvI2cmZ0D_1">
    <vt:lpwstr>ADDIN CSL_CITATION {"citationItems": [{"itemData": {"type": "article-journal", "author": [{"given": "Richard M", "parse-names": false, "dropping-particle": "", "family": "Andrews", "non-dropping-particle": "", "suffix": ""}, {"given": "Iwona", "parse-name</vt:lpwstr>
  </property>
  <property fmtid="{D5CDD505-2E9C-101B-9397-08002B2CF9AE}" pid="957" name="Mendeley_Bookmark_hYvI2cmZ0D_2">
    <vt:lpwstr>s": false, "dropping-particle": "", "family": "Kubacka", "non-dropping-particle": "", "suffix": ""}, {"given": "Patrick F", "parse-names": false, "dropping-particle": "", "family": "Chinnery", "non-dropping-particle": "", "suffix": ""}, {"given": "Robert </vt:lpwstr>
  </property>
  <property fmtid="{D5CDD505-2E9C-101B-9397-08002B2CF9AE}" pid="958" name="Mendeley_Bookmark_hYvI2cmZ0D_3">
    <vt:lpwstr>N", "parse-names": false, "dropping-particle": "", "family": "Lightowlers", "non-dropping-particle": "", "suffix": ""}, {"given": "Douglass M", "parse-names": false, "dropping-particle": "", "family": "Turnbull", "non-dropping-particle": "", "suffix": ""}</vt:lpwstr>
  </property>
  <property fmtid="{D5CDD505-2E9C-101B-9397-08002B2CF9AE}" pid="959" name="Mendeley_Bookmark_hYvI2cmZ0D_4">
    <vt:lpwstr>, {"given": "Neil", "parse-names": false, "dropping-particle": "", "family": "Howell", "non-dropping-particle": "", "suffix": ""}], "page": "147", "issued": {"date-parts": [["1999"]]}, "issue": "2", "title": "Reanalysis and revision of the Cambridge refer</vt:lpwstr>
  </property>
  <property fmtid="{D5CDD505-2E9C-101B-9397-08002B2CF9AE}" pid="960" name="Mendeley_Bookmark_hYvI2cmZ0D_5">
    <vt:lpwstr>ence sequence for human mitochondrial DNA", "container-title": "Nature genetics", "DOI": "10.1038/13779", "id": "ITEM-1", "volume": "23", "publisher": "Nature Publishing Group"}, "id": "ITEM-1", "uris": ["http://www.mendeley.com/documents/?uuid=317c738c-5</vt:lpwstr>
  </property>
  <property fmtid="{D5CDD505-2E9C-101B-9397-08002B2CF9AE}" pid="961" name="Mendeley_Bookmark_hYvI2cmZ0D_6">
    <vt:lpwstr>5d8-479f-88da-d72170ab1479"]}], "properties": {"noteIndex": 0}, "mendeley": {"plainTextFormattedCitation": "(1)", "previouslyFormattedCitation": "(1)", "formattedCitation": "(1)"}, "schema": "https://github.com/citation-style-language/schema/raw/master/cs</vt:lpwstr>
  </property>
  <property fmtid="{D5CDD505-2E9C-101B-9397-08002B2CF9AE}" pid="962" name="Mendeley_Bookmark_hYvI2cmZ0D_7">
    <vt:lpwstr>l-citation.json"}</vt:lpwstr>
  </property>
  <property fmtid="{D5CDD505-2E9C-101B-9397-08002B2CF9AE}" pid="963" name="Mendeley_Bookmark_iLkJWHykOt_1">
    <vt:lpwstr>ADDIN CSL_CITATION {"citationItems": [{"id": "ITEM-1", "itemData": {"volume": "332", "container-title": "Science", "issue": "6031", "title": "Experimental evidence supports a sex-specific selective sieve in mitochondrial genome evolution", "note": "pmid:2</vt:lpwstr>
  </property>
  <property fmtid="{D5CDD505-2E9C-101B-9397-08002B2CF9AE}" pid="964" name="Mendeley_Bookmark_iLkJWHykOt_2">
    <vt:lpwstr>1566193", "author": [{"given": "Paolo", "suffix": "", "parse-names": false, "non-dropping-particle": "", "family": "Innocenti", "dropping-particle": ""}, {"given": "Edward H", "suffix": "", "parse-names": false, "non-dropping-particle": "", "family": "Mor</vt:lpwstr>
  </property>
  <property fmtid="{D5CDD505-2E9C-101B-9397-08002B2CF9AE}" pid="965" name="Mendeley_Bookmark_iLkJWHykOt_3">
    <vt:lpwstr>row", "dropping-particle": ""}, {"given": "Damian K", "suffix": "", "parse-names": false, "non-dropping-particle": "", "family": "Dowling", "dropping-particle": ""}], "id": "ITEM-1", "page": "845-848", "publisher": "American Association for the Advancemen</vt:lpwstr>
  </property>
  <property fmtid="{D5CDD505-2E9C-101B-9397-08002B2CF9AE}" pid="966" name="Mendeley_Bookmark_iLkJWHykOt_4">
    <vt:lpwstr>t of Science", "issued": {"date-parts": [["2011"]]}, "type": "article-journal"}, "uris": ["http://www.mendeley.com/documents/?uuid=808962b4-4c36-431f-86e8-f7e049fb06c6"]}], "schema": "https://github.com/citation-style-language/schema/raw/master/csl-citati</vt:lpwstr>
  </property>
  <property fmtid="{D5CDD505-2E9C-101B-9397-08002B2CF9AE}" pid="967" name="Mendeley_Bookmark_iLkJWHykOt_5">
    <vt:lpwstr>on.json", "mendeley": {"plainTextFormattedCitation": "(6)", "formattedCitation": "(6)", "previouslyFormattedCitation": "(6)"}, "properties": {"noteIndex": 0}}</vt:lpwstr>
  </property>
  <property fmtid="{D5CDD505-2E9C-101B-9397-08002B2CF9AE}" pid="968" name="Mendeley_Bookmark_iNQYDBjx0E_1">
    <vt:lpwstr>ADDIN CSL_CITATION {"citationItems": [{"id": "ITEM-1", "itemData": {"volume": "86", "container-title": "The American Journal of Human Genetics", "issue": "6", "title": "Principal-component analysis for assessment of population stratification in mitochondr</vt:lpwstr>
  </property>
  <property fmtid="{D5CDD505-2E9C-101B-9397-08002B2CF9AE}" pid="969" name="Mendeley_Bookmark_iNQYDBjx0E_10">
    <vt:lpwstr>Andrew B", "suffix": "", "parse-names": false, "non-dropping-particle": "", "family": "Singleton", "dropping-particle": ""}, {"given": "Richa", "suffix": "", "parse-names": false, "non-dropping-particle": "", "family": "Saxena", "dropping-particle": ""}, </vt:lpwstr>
  </property>
  <property fmtid="{D5CDD505-2E9C-101B-9397-08002B2CF9AE}" pid="970" name="Mendeley_Bookmark_iNQYDBjx0E_11">
    <vt:lpwstr>{"given": "Jonathan", "suffix": "", "parse-names": false, "non-dropping-particle": "", "family": "Rosand", "dropping-particle": ""}], "id": "ITEM-1", "page": "904-917", "publisher": "Elsevier", "issued": {"date-parts": [["2010"]]}, "type": "article-journa</vt:lpwstr>
  </property>
  <property fmtid="{D5CDD505-2E9C-101B-9397-08002B2CF9AE}" pid="971" name="Mendeley_Bookmark_iNQYDBjx0E_12">
    <vt:lpwstr>l", "DOI": "10.1016/j.ajhg.2010.05.005"}, "uris": ["http://www.mendeley.com/documents/?uuid=d557485b-abc6-4070-b0a2-a85fb98080f1"]}], "schema": "https://github.com/citation-style-language/schema/raw/master/csl-citation.json", "mendeley": {"plainTextFormat</vt:lpwstr>
  </property>
  <property fmtid="{D5CDD505-2E9C-101B-9397-08002B2CF9AE}" pid="972" name="Mendeley_Bookmark_iNQYDBjx0E_13">
    <vt:lpwstr>tedCitation": "(23)", "formattedCitation": "(23)", "previouslyFormattedCitation": "(23)"}, "properties": {"noteIndex": 0}}</vt:lpwstr>
  </property>
  <property fmtid="{D5CDD505-2E9C-101B-9397-08002B2CF9AE}" pid="973" name="Mendeley_Bookmark_iNQYDBjx0E_2">
    <vt:lpwstr>ial medical genetics", "author": [{"given": "Alessandro", "suffix": "", "parse-names": false, "non-dropping-particle": "", "family": "Biffi", "dropping-particle": ""}, {"given": "Christopher D", "suffix": "", "parse-names": false, "non-dropping-particle":</vt:lpwstr>
  </property>
  <property fmtid="{D5CDD505-2E9C-101B-9397-08002B2CF9AE}" pid="974" name="Mendeley_Bookmark_iNQYDBjx0E_3">
    <vt:lpwstr> "", "family": "Anderson", "dropping-particle": ""}, {"given": "Michael A", "suffix": "", "parse-names": false, "non-dropping-particle": "", "family": "Nalls", "dropping-particle": ""}, {"given": "Rosanna", "suffix": "", "parse-names": false, "non-droppin</vt:lpwstr>
  </property>
  <property fmtid="{D5CDD505-2E9C-101B-9397-08002B2CF9AE}" pid="975" name="Mendeley_Bookmark_iNQYDBjx0E_4">
    <vt:lpwstr>g-particle": "", "family": "Rahman", "dropping-particle": ""}, {"given": "Akshata", "suffix": "", "parse-names": false, "non-dropping-particle": "", "family": "Sonni", "dropping-particle": ""}, {"given": "Lynelle", "suffix": "", "parse-names": false, "non</vt:lpwstr>
  </property>
  <property fmtid="{D5CDD505-2E9C-101B-9397-08002B2CF9AE}" pid="976" name="Mendeley_Bookmark_iNQYDBjx0E_5">
    <vt:lpwstr>-dropping-particle": "", "family": "Cortellini", "dropping-particle": ""}, {"given": "Natalia S", "suffix": "", "parse-names": false, "non-dropping-particle": "", "family": "Rost", "dropping-particle": ""}, {"given": "Mar", "suffix": "", "parse-names": fa</vt:lpwstr>
  </property>
  <property fmtid="{D5CDD505-2E9C-101B-9397-08002B2CF9AE}" pid="977" name="Mendeley_Bookmark_iNQYDBjx0E_6">
    <vt:lpwstr>lse, "non-dropping-particle": "", "family": "Matarin", "dropping-particle": ""}, {"given": "Dena G", "suffix": "", "parse-names": false, "non-dropping-particle": "", "family": "Hernandez", "dropping-particle": ""}, {"given": "Anna", "suffix": "", "parse-n</vt:lpwstr>
  </property>
  <property fmtid="{D5CDD505-2E9C-101B-9397-08002B2CF9AE}" pid="978" name="Mendeley_Bookmark_iNQYDBjx0E_7">
    <vt:lpwstr>ames": false, "non-dropping-particle": "", "family": "Plourde", "dropping-particle": ""}, {"given": "Paul I W", "suffix": "", "parse-names": false, "non-dropping-particle": "de", "family": "Bakker", "dropping-particle": ""}, {"given": "Owen A", "suffix": </vt:lpwstr>
  </property>
  <property fmtid="{D5CDD505-2E9C-101B-9397-08002B2CF9AE}" pid="979" name="Mendeley_Bookmark_iNQYDBjx0E_8">
    <vt:lpwstr>"", "parse-names": false, "non-dropping-particle": "", "family": "Ross", "dropping-particle": ""}, {"given": "Steven M", "suffix": "", "parse-names": false, "non-dropping-particle": "", "family": "Greenberg", "dropping-particle": ""}, {"given": "Karen L",</vt:lpwstr>
  </property>
  <property fmtid="{D5CDD505-2E9C-101B-9397-08002B2CF9AE}" pid="980" name="Mendeley_Bookmark_iNQYDBjx0E_9">
    <vt:lpwstr> "suffix": "", "parse-names": false, "non-dropping-particle": "", "family": "Furie", "dropping-particle": ""}, {"given": "James F", "suffix": "", "parse-names": false, "non-dropping-particle": "", "family": "Meschia", "dropping-particle": ""}, {"given": "</vt:lpwstr>
  </property>
  <property fmtid="{D5CDD505-2E9C-101B-9397-08002B2CF9AE}" pid="981" name="Mendeley_Bookmark_iSn1fHpxfI_1">
    <vt:lpwstr>ADDIN CSL_CITATION {"citationItems": [{"id": "ITEM-1", "itemData": {"volume": "23", "container-title": "Nature genetics", "issue": "2", "title": "Reanalysis and revision of the Cambridge reference sequence for human mitochondrial DNA", "author": [{"given"</vt:lpwstr>
  </property>
  <property fmtid="{D5CDD505-2E9C-101B-9397-08002B2CF9AE}" pid="982" name="Mendeley_Bookmark_iSn1fHpxfI_2">
    <vt:lpwstr>: "Richard M", "suffix": "", "parse-names": false, "non-dropping-particle": "", "family": "Andrews", "dropping-particle": ""}, {"given": "Iwona", "suffix": "", "parse-names": false, "non-dropping-particle": "", "family": "Kubacka", "dropping-particle": ""</vt:lpwstr>
  </property>
  <property fmtid="{D5CDD505-2E9C-101B-9397-08002B2CF9AE}" pid="983" name="Mendeley_Bookmark_iSn1fHpxfI_3">
    <vt:lpwstr>}, {"given": "Patrick F", "suffix": "", "parse-names": false, "non-dropping-particle": "", "family": "Chinnery", "dropping-particle": ""}, {"given": "Robert N", "suffix": "", "parse-names": false, "non-dropping-particle": "", "family": "Lightowlers", "dro</vt:lpwstr>
  </property>
  <property fmtid="{D5CDD505-2E9C-101B-9397-08002B2CF9AE}" pid="984" name="Mendeley_Bookmark_iSn1fHpxfI_4">
    <vt:lpwstr>pping-particle": ""}, {"given": "Douglass M", "suffix": "", "parse-names": false, "non-dropping-particle": "", "family": "Turnbull", "dropping-particle": ""}, {"given": "Neil", "suffix": "", "parse-names": false, "non-dropping-particle": "", "family": "Ho</vt:lpwstr>
  </property>
  <property fmtid="{D5CDD505-2E9C-101B-9397-08002B2CF9AE}" pid="985" name="Mendeley_Bookmark_iSn1fHpxfI_5">
    <vt:lpwstr>well", "dropping-particle": ""}], "id": "ITEM-1", "page": "147", "publisher": "Nature Publishing Group", "issued": {"date-parts": [["1999"]]}, "type": "article-journal", "DOI": "10.1038/13779"}, "uris": ["http://www.mendeley.com/documents/?uuid=317c738c-5</vt:lpwstr>
  </property>
  <property fmtid="{D5CDD505-2E9C-101B-9397-08002B2CF9AE}" pid="986" name="Mendeley_Bookmark_iSn1fHpxfI_6">
    <vt:lpwstr>5d8-479f-88da-d72170ab1479"]}], "schema": "https://github.com/citation-style-language/schema/raw/master/csl-citation.json", "mendeley": {"plainTextFormattedCitation": "(1)", "formattedCitation": "(1)", "previouslyFormattedCitation": "(1)"}, "properties": </vt:lpwstr>
  </property>
  <property fmtid="{D5CDD505-2E9C-101B-9397-08002B2CF9AE}" pid="987" name="Mendeley_Bookmark_iSn1fHpxfI_7">
    <vt:lpwstr>{"noteIndex": 0}}</vt:lpwstr>
  </property>
  <property fmtid="{D5CDD505-2E9C-101B-9397-08002B2CF9AE}" pid="988" name="Mendeley_Bookmark_iVX1aiWvoK_1">
    <vt:lpwstr>ADDIN CSL_CITATION {"citationItems": [{"itemData": {"type": "article-journal", "ISSN": "0028-0836", "page": "224", "container-title": "Nature", "DOI": "10.1038/383224a0", "id": "ITEM-1", "publisher-place": "London", "title": "Mitochondria and male disease</vt:lpwstr>
  </property>
  <property fmtid="{D5CDD505-2E9C-101B-9397-08002B2CF9AE}" pid="989" name="Mendeley_Bookmark_iVX1aiWvoK_2">
    <vt:lpwstr>", "issued": {"date-parts": [["1996"]]}, "issue": "6597", "author": [{"given": "L D", "parse-names": false, "dropping-particle": "", "family": "Hurst", "non-dropping-particle": "", "suffix": ""}, {"given": "S A", "parse-names": false, "dropping-particle":</vt:lpwstr>
  </property>
  <property fmtid="{D5CDD505-2E9C-101B-9397-08002B2CF9AE}" pid="990" name="Mendeley_Bookmark_iVX1aiWvoK_3">
    <vt:lpwstr> "", "family": "Frank", "non-dropping-particle": "", "suffix": ""}], "publisher": "Nature Publishing Group", "volume": "383"}, "id": "ITEM-1", "uris": ["http://www.mendeley.com/documents/?uuid=addce2d4-d654-451e-9d3b-29ec3f0e091d"]}], "properties": {"note</vt:lpwstr>
  </property>
  <property fmtid="{D5CDD505-2E9C-101B-9397-08002B2CF9AE}" pid="991" name="Mendeley_Bookmark_iVX1aiWvoK_4">
    <vt:lpwstr>Index": 0}, "mendeley": {"plainTextFormattedCitation": "(4)", "previouslyFormattedCitation": "(4)", "formattedCitation": "(4)"}, "schema": "https://github.com/citation-style-language/schema/raw/master/csl-citation.json"}</vt:lpwstr>
  </property>
  <property fmtid="{D5CDD505-2E9C-101B-9397-08002B2CF9AE}" pid="992" name="Mendeley_Bookmark_jlWPkhohRI_1">
    <vt:lpwstr>ADDIN CSL_CITATION {"citationItems": [{"itemData": {"ISSN": "19326203", "issued": {"date-parts": [["2015"]]}, "PMID": "26322975", "container-title": "PLoS ONE", "DOI": "10.1371/journal.pone.0135622", "id": "ITEM-1", "abstract": "BACKGROUND: Recent publica</vt:lpwstr>
  </property>
  <property fmtid="{D5CDD505-2E9C-101B-9397-08002B2CF9AE}" pid="993" name="Mendeley_Bookmark_jlWPkhohRI_10">
    <vt:lpwstr>ted with obesity in Austrian juveniles and adults", "page": "1-13", "issue": "8", "author": [{"given": "Sabine", "parse-names": false, "dropping-particle": "", "family": "Ebner", "non-dropping-particle": "", "suffix": ""}, {"given": "Harald", "parse-names</vt:lpwstr>
  </property>
  <property fmtid="{D5CDD505-2E9C-101B-9397-08002B2CF9AE}" pid="994" name="Mendeley_Bookmark_jlWPkhohRI_11">
    <vt:lpwstr>": false, "dropping-particle": "", "family": "Mangge", "non-dropping-particle": "", "suffix": ""}, {"given": "Helmut", "parse-names": false, "dropping-particle": "", "family": "Langhof", "non-dropping-particle": "", "suffix": ""}, {"given": "Martin", "par</vt:lpwstr>
  </property>
  <property fmtid="{D5CDD505-2E9C-101B-9397-08002B2CF9AE}" pid="995" name="Mendeley_Bookmark_jlWPkhohRI_12">
    <vt:lpwstr>se-names": false, "dropping-particle": "", "family": "Halle", "non-dropping-particle": "", "suffix": ""}, {"given": "Monika", "parse-names": false, "dropping-particle": "", "family": "Siegrist", "non-dropping-particle": "", "suffix": ""}, {"given": "Elmar</vt:lpwstr>
  </property>
  <property fmtid="{D5CDD505-2E9C-101B-9397-08002B2CF9AE}" pid="996" name="Mendeley_Bookmark_jlWPkhohRI_13">
    <vt:lpwstr>", "parse-names": false, "dropping-particle": "", "family": "Aigner", "non-dropping-particle": "", "suffix": ""}, {"given": "Katharina", "parse-names": false, "dropping-particle": "", "family": "Paulmichl", "non-dropping-particle": "", "suffix": ""}, {"gi</vt:lpwstr>
  </property>
  <property fmtid="{D5CDD505-2E9C-101B-9397-08002B2CF9AE}" pid="997" name="Mendeley_Bookmark_jlWPkhohRI_14">
    <vt:lpwstr>ven": "Bernhard", "parse-names": false, "dropping-particle": "", "family": "Paulweber", "non-dropping-particle": "", "suffix": ""}, {"given": "Christian", "parse-names": false, "dropping-particle": "", "family": "Datz", "non-dropping-particle": "", "suffi</vt:lpwstr>
  </property>
  <property fmtid="{D5CDD505-2E9C-101B-9397-08002B2CF9AE}" pid="998" name="Mendeley_Bookmark_jlWPkhohRI_15">
    <vt:lpwstr>x": ""}, {"given": "Wolfgang", "parse-names": false, "dropping-particle": "", "family": "Sperl", "non-dropping-particle": "", "suffix": ""}, {"given": "Barbara", "parse-names": false, "dropping-particle": "", "family": "Kofler", "non-dropping-particle": "</vt:lpwstr>
  </property>
  <property fmtid="{D5CDD505-2E9C-101B-9397-08002B2CF9AE}" pid="999" name="Mendeley_Bookmark_jlWPkhohRI_16">
    <vt:lpwstr>", "suffix": ""}, {"given": "Daniel", "parse-names": false, "dropping-particle": "", "family": "Weghuber", "non-dropping-particle": "", "suffix": ""}], "volume": "10"}, "id": "ITEM-1", "uris": ["http://www.mendeley.com/documents/?uuid=cd3433cb-a69f-4eaa-8</vt:lpwstr>
  </property>
  <property fmtid="{D5CDD505-2E9C-101B-9397-08002B2CF9AE}" pid="1000" name="Mendeley_Bookmark_jlWPkhohRI_17">
    <vt:lpwstr>e64-ed66f18af84e"]}], "properties": {"noteIndex": 0}, "mendeley": {"plainTextFormattedCitation": "(29)", "previouslyFormattedCitation": "(31)", "formattedCitation": "(29)"}, "schema": "https://github.com/citation-style-language/schema/raw/master/csl-citat</vt:lpwstr>
  </property>
  <property fmtid="{D5CDD505-2E9C-101B-9397-08002B2CF9AE}" pid="1001" name="Mendeley_Bookmark_jlWPkhohRI_18">
    <vt:lpwstr>ion.json"}</vt:lpwstr>
  </property>
  <property fmtid="{D5CDD505-2E9C-101B-9397-08002B2CF9AE}" pid="1002" name="Mendeley_Bookmark_jlWPkhohRI_2">
    <vt:lpwstr>tions have reported contradictory data regarding mitochondrial DNA (mtDNA) variation and its association with body mass index. The aim of the present study was to compare the frequencies of mtDNA haplogroups as well as control region (CR) polymorphisms of</vt:lpwstr>
  </property>
  <property fmtid="{D5CDD505-2E9C-101B-9397-08002B2CF9AE}" pid="1003" name="Mendeley_Bookmark_jlWPkhohRI_3">
    <vt:lpwstr> obese juveniles (n = 248) and obese adults (n = 1003) versus normal weight controls (njuvenile = 266, nadults = 595) in a well-defined, ethnically homogenous, age-matched comparative cohort of Austrian Caucasians.\\n\\nMETHODOLOGY AND PRINCIPAL FINDINGS:</vt:lpwstr>
  </property>
  <property fmtid="{D5CDD505-2E9C-101B-9397-08002B2CF9AE}" pid="1004" name="Mendeley_Bookmark_jlWPkhohRI_4">
    <vt:lpwstr> Using SNP analysis and DNA sequencing, we identified the nine major European mitochondrial haplogroups and CR polymorphisms. Of these, only the T haplogroup frequency was increased in the juvenile obese cohort versus the control subjects [11.7% in obese </vt:lpwstr>
  </property>
  <property fmtid="{D5CDD505-2E9C-101B-9397-08002B2CF9AE}" pid="1005" name="Mendeley_Bookmark_jlWPkhohRI_5">
    <vt:lpwstr>vs. 6.4% in controls], although statistical significance was lost after adjustment for sex and age. Similar data were observed in a local adult cohort, in which haplogroup T was found at a significantly higher frequency in the overweight and obese subject</vt:lpwstr>
  </property>
  <property fmtid="{D5CDD505-2E9C-101B-9397-08002B2CF9AE}" pid="1006" name="Mendeley_Bookmark_jlWPkhohRI_6">
    <vt:lpwstr>s than in the normal weight group [9.7% vs. 6.2%, p = 0.012, adjusted for sex and age]. When all obese subjects were considered together, the difference in the frequency of haplogroup T was even more clearly seen [10.1% vs. 6.3%, p = 0.002, OR (95% CI) 1.</vt:lpwstr>
  </property>
  <property fmtid="{D5CDD505-2E9C-101B-9397-08002B2CF9AE}" pid="1007" name="Mendeley_Bookmark_jlWPkhohRI_7">
    <vt:lpwstr>71 (1.2-2.4), adjusted for sex and age]. The frequencies of the T haplogroup-linked CR polymorphisms C16294T and the C16296T were found to be elevated in both the juvenile and the adult obese cohort compared to the controls. Nevertheless, no mtDNA haplogr</vt:lpwstr>
  </property>
  <property fmtid="{D5CDD505-2E9C-101B-9397-08002B2CF9AE}" pid="1008" name="Mendeley_Bookmark_jlWPkhohRI_8">
    <vt:lpwstr>oup or CR polymorphism was robustly associated with any of several investigated metabolic and cardiovascular parameters (e.g., blood pressure, blood glucose concentration, triglycerides, cholesterol) in all obese subjects.\\n\\nCONCLUSIONS AND SIGNIFICANC</vt:lpwstr>
  </property>
  <property fmtid="{D5CDD505-2E9C-101B-9397-08002B2CF9AE}" pid="1009" name="Mendeley_Bookmark_jlWPkhohRI_9">
    <vt:lpwstr>E: By investigation of this large ethnically and geographically homogenous cohort of Middle European Caucasians, only mtDNA haplogroup T was identified as an obesity risk factor.", "type": "article-journal", "title": "Mitochondrial haplogroup T is associa</vt:lpwstr>
  </property>
  <property fmtid="{D5CDD505-2E9C-101B-9397-08002B2CF9AE}" pid="1010" name="Mendeley_Bookmark_kfPEmRsm2J_1">
    <vt:lpwstr>ADDIN CSL_CITATION {"citationItems": [{"id": "ITEM-1", "itemData": {"volume": "108", "abstract": "Background\u2014Elevated levels of proinflammatory proteins are predictive of both cardiovascular (CV) disease and type 2 diabetes. Previously, atherogenic c</vt:lpwstr>
  </property>
  <property fmtid="{D5CDD505-2E9C-101B-9397-08002B2CF9AE}" pid="1011" name="Mendeley_Bookmark_kfPEmRsm2J_10">
    <vt:lpwstr>iology \u2162 inflammation M acrovascular disease remains an unresolved challenge in the treatment of patients with type 2 diabetes. In patients with newly diagnosed type 2 diabetes, improved glycemic control was more strongly associated with micro-vascul</vt:lpwstr>
  </property>
  <property fmtid="{D5CDD505-2E9C-101B-9397-08002B2CF9AE}" pid="1012" name="Mendeley_Bookmark_kfPEmRsm2J_11">
    <vt:lpwstr>ar complications than with macrovascular disease. 1 One possible explanation for this find\u2026", "issue": "15", "issued": {"date-parts": [["2003"]]}, "title": "Inflammation in the Prediabetic State Is Related to Increased Insulin Resistance Rather Than </vt:lpwstr>
  </property>
  <property fmtid="{D5CDD505-2E9C-101B-9397-08002B2CF9AE}" pid="1013" name="Mendeley_Bookmark_kfPEmRsm2J_12">
    <vt:lpwstr>Decreased Insulin Secretion", "container-title": "Circulation", "id": "ITEM-1", "page": "1822-30", "author": [{"given": "Andreas", "suffix": "", "parse-names": false, "non-dropping-particle": "", "family": "Festa", "dropping-particle": ""}, {"given": "Ant</vt:lpwstr>
  </property>
  <property fmtid="{D5CDD505-2E9C-101B-9397-08002B2CF9AE}" pid="1014" name="Mendeley_Bookmark_kfPEmRsm2J_13">
    <vt:lpwstr>hony J G", "suffix": "", "parse-names": false, "non-dropping-particle": "", "family": "Hanley", "dropping-particle": ""}, {"given": "Russell P", "suffix": "", "parse-names": false, "non-dropping-particle": "", "family": "Tracy", "dropping-particle": ""}, </vt:lpwstr>
  </property>
  <property fmtid="{D5CDD505-2E9C-101B-9397-08002B2CF9AE}" pid="1015" name="Mendeley_Bookmark_kfPEmRsm2J_14">
    <vt:lpwstr>{"given": "Ralph", "suffix": "", "parse-names": false, "non-dropping-particle": "", "family": "D'agostino", "dropping-particle": ""}, {"given": "Steven M", "suffix": "", "parse-names": false, "non-dropping-particle": "", "family": "Haffner", "dropping-par</vt:lpwstr>
  </property>
  <property fmtid="{D5CDD505-2E9C-101B-9397-08002B2CF9AE}" pid="1016" name="Mendeley_Bookmark_kfPEmRsm2J_15">
    <vt:lpwstr>ticle": ""}], "type": "article-journal", "DOI": "10.1161/01.CIR.0000091339.70120.53"}, "uris": ["http://www.mendeley.com/documents/?uuid=2a970134-cde5-342a-95e6-29604465daf3"]}], "schema": "https://github.com/citation-style-language/schema/raw/master/csl-</vt:lpwstr>
  </property>
  <property fmtid="{D5CDD505-2E9C-101B-9397-08002B2CF9AE}" pid="1017" name="Mendeley_Bookmark_kfPEmRsm2J_16">
    <vt:lpwstr>citation.json", "mendeley": {"plainTextFormattedCitation": "(35)", "formattedCitation": "(35)", "previouslyFormattedCitation": "(35)"}, "properties": {"noteIndex": 0}}</vt:lpwstr>
  </property>
  <property fmtid="{D5CDD505-2E9C-101B-9397-08002B2CF9AE}" pid="1018" name="Mendeley_Bookmark_kfPEmRsm2J_2">
    <vt:lpwstr>hanges in traditional CV risk factors in the prediabetic state were mainly seen in insulin-resistant subjects rather than in those with a predominant defect in insulin secretion. Methods and Results\u2014We studied in prediabetic individuals from the Insu</vt:lpwstr>
  </property>
  <property fmtid="{D5CDD505-2E9C-101B-9397-08002B2CF9AE}" pid="1019" name="Mendeley_Bookmark_kfPEmRsm2J_3">
    <vt:lpwstr>lin Resistance Atherosclerosis Study (IRAS) the relation of C-reactive protein (CRP), plasminogen activator inhibitor (PAI)-1, and fibrinogen to defects in insulin sensitivity (S I) and first-phase insulin secretion, respectively, as assessed using a freq</vt:lpwstr>
  </property>
  <property fmtid="{D5CDD505-2E9C-101B-9397-08002B2CF9AE}" pid="1020" name="Mendeley_Bookmark_kfPEmRsm2J_4">
    <vt:lpwstr>uently sampled intravenous glucose tolerance test. One hundred forty-eight of 906 (16.3%) nondiabetic individuals developed diabetes after a mean follow-up of 5.2 years. Prediabetic individuals who were insulin resistant had higher levels of PAI-1 (mean [</vt:lpwstr>
  </property>
  <property fmtid="{D5CDD505-2E9C-101B-9397-08002B2CF9AE}" pid="1021" name="Mendeley_Bookmark_kfPEmRsm2J_5">
    <vt:lpwstr>95% CI], 25.83 ng/mL [22.42 to 29.77] versus 16.31 ng/mL [12.56 to 21.18]; P\u03ed0.003) and CRP (mean [95% CI], 2.88 mg/L [2.33 to 3.56] versus 1.68 mg/L [1.13 to 2.49]; P\u03ed0.018) than insulin-sensitive individuals, but individuals with decreased acu</vt:lpwstr>
  </property>
  <property fmtid="{D5CDD505-2E9C-101B-9397-08002B2CF9AE}" pid="1022" name="Mendeley_Bookmark_kfPEmRsm2J_6">
    <vt:lpwstr>te insulin response tended to have lower rather than higher levels of inflammatory proteins compared with those with high insulin secretion. Prediabetic subjects who were predominantly insulin resistant had higher levels of inflammatory proteins compared </vt:lpwstr>
  </property>
  <property fmtid="{D5CDD505-2E9C-101B-9397-08002B2CF9AE}" pid="1023" name="Mendeley_Bookmark_kfPEmRsm2J_7">
    <vt:lpwstr>with both prediabetic subjects with decreased insulin secretion as well as nonconvert-ers. By contrast, prediabetic subjects with a predominant defect in first-phase insulin secretion had levels of inflammatory proteins indistinguishable from those in non</vt:lpwstr>
  </property>
  <property fmtid="{D5CDD505-2E9C-101B-9397-08002B2CF9AE}" pid="1024" name="Mendeley_Bookmark_kfPEmRsm2J_8">
    <vt:lpwstr>converters. Conclusions\u2014We have shown an increased proinflammatory state in prediabetic individuals who are predominantly insulin resistant but not in those with a primary defect in \u2424-cell function. These results provide additional evidence that</vt:lpwstr>
  </property>
  <property fmtid="{D5CDD505-2E9C-101B-9397-08002B2CF9AE}" pid="1025" name="Mendeley_Bookmark_kfPEmRsm2J_9">
    <vt:lpwstr> prediabetic subjects may be at an increased risk of heart disease, and this risk seems to be restricted to subjects with high insulin resistance. (Circulation. 2003;108:1822-1830.) Key Words: cardiovascular diseases \u2162 diabetes mellitus \u2162 epidem</vt:lpwstr>
  </property>
  <property fmtid="{D5CDD505-2E9C-101B-9397-08002B2CF9AE}" pid="1026" name="Mendeley_Bookmark_kfZ8W01MHa_1">
    <vt:lpwstr>ADDIN Mendeley Bibliography CSL_BIBLIOGRAPHY </vt:lpwstr>
  </property>
  <property fmtid="{D5CDD505-2E9C-101B-9397-08002B2CF9AE}" pid="1027" name="Mendeley_Bookmark_kftjwjzcjB_1">
    <vt:lpwstr>ADDIN CSL_CITATION {"citationItems": [{"itemData": {"page": "1294-1296", "issued": {"date-parts": [["2007"]]}, "container-title": "Bioinformatics", "DOI": "10.1093/bioinformatics/btm108", "id": "ITEM-1", "type": "article-journal", "title": "GenABEL: an R </vt:lpwstr>
  </property>
  <property fmtid="{D5CDD505-2E9C-101B-9397-08002B2CF9AE}" pid="1028" name="Mendeley_Bookmark_kftjwjzcjB_2">
    <vt:lpwstr>library for genome-wide association analysis", "note": "pmid:17384015", "issue": "10", "publisher": "Oxford Univ Press", "author": [{"given": "Yurii S", "parse-names": false, "dropping-particle": "", "family": "Aulchenko", "non-dropping-particle": "", "su</vt:lpwstr>
  </property>
  <property fmtid="{D5CDD505-2E9C-101B-9397-08002B2CF9AE}" pid="1029" name="Mendeley_Bookmark_kftjwjzcjB_3">
    <vt:lpwstr>ffix": ""}, {"given": "Stephan", "parse-names": false, "dropping-particle": "", "family": "Ripke", "non-dropping-particle": "", "suffix": ""}, {"given": "Aaron", "parse-names": false, "dropping-particle": "", "family": "Isaacs", "non-dropping-particle": "</vt:lpwstr>
  </property>
  <property fmtid="{D5CDD505-2E9C-101B-9397-08002B2CF9AE}" pid="1030" name="Mendeley_Bookmark_kftjwjzcjB_4">
    <vt:lpwstr>", "suffix": ""}, {"given": "Cornelia M", "parse-names": false, "dropping-particle": "", "family": "Duijn", "non-dropping-particle": "Van", "suffix": ""}], "volume": "23"}, "id": "ITEM-1", "uris": ["http://www.mendeley.com/documents/?uuid=c2ee52a4-8698-4a</vt:lpwstr>
  </property>
  <property fmtid="{D5CDD505-2E9C-101B-9397-08002B2CF9AE}" pid="1031" name="Mendeley_Bookmark_kftjwjzcjB_5">
    <vt:lpwstr>44-b745-02c05693e484"]}], "properties": {"noteIndex": 0}, "mendeley": {"plainTextFormattedCitation": "(25)", "previouslyFormattedCitation": "(25)", "formattedCitation": "(25)"}, "schema": "https://github.com/citation-style-language/schema/raw/master/csl-c</vt:lpwstr>
  </property>
  <property fmtid="{D5CDD505-2E9C-101B-9397-08002B2CF9AE}" pid="1032" name="Mendeley_Bookmark_kftjwjzcjB_6">
    <vt:lpwstr>itation.json"}</vt:lpwstr>
  </property>
  <property fmtid="{D5CDD505-2E9C-101B-9397-08002B2CF9AE}" pid="1033" name="Mendeley_Bookmark_lCkeHDnDwN_1">
    <vt:lpwstr>ADDIN CSL_CITATION {"citationItems": [{"id": "ITEM-1", "itemData": {"volume": "5", "container-title": "PLoS Med", "issue": "3", "title": "Global transcript profiles of fat in monozygotic twins discordant for BMI: pathways behind acquired obesity", "author</vt:lpwstr>
  </property>
  <property fmtid="{D5CDD505-2E9C-101B-9397-08002B2CF9AE}" pid="1034" name="Mendeley_Bookmark_lCkeHDnDwN_10">
    <vt:lpwstr>om/citation-style-language/schema/raw/master/csl-citation.json", "mendeley": {"plainTextFormattedCitation": "(18)", "formattedCitation": "(18)", "previouslyFormattedCitation": "(18)"}, "properties": {"noteIndex": 0}}</vt:lpwstr>
  </property>
  <property fmtid="{D5CDD505-2E9C-101B-9397-08002B2CF9AE}" pid="1035" name="Mendeley_Bookmark_lCkeHDnDwN_2">
    <vt:lpwstr>": [{"given": "Kirsi H", "suffix": "", "parse-names": false, "non-dropping-particle": "", "family": "Pietil\u00e4inen", "dropping-particle": ""}, {"given": "Jussi", "suffix": "", "parse-names": false, "non-dropping-particle": "", "family": "Naukkarinen", </vt:lpwstr>
  </property>
  <property fmtid="{D5CDD505-2E9C-101B-9397-08002B2CF9AE}" pid="1036" name="Mendeley_Bookmark_lCkeHDnDwN_3">
    <vt:lpwstr>"dropping-particle": ""}, {"given": "Aila", "suffix": "", "parse-names": false, "non-dropping-particle": "", "family": "Rissanen", "dropping-particle": ""}, {"given": "Juha", "suffix": "", "parse-names": false, "non-dropping-particle": "", "family": "Saha</vt:lpwstr>
  </property>
  <property fmtid="{D5CDD505-2E9C-101B-9397-08002B2CF9AE}" pid="1037" name="Mendeley_Bookmark_lCkeHDnDwN_4">
    <vt:lpwstr>rinen", "dropping-particle": ""}, {"given": "Pekka", "suffix": "", "parse-names": false, "non-dropping-particle": "", "family": "Ellonen", "dropping-particle": ""}, {"given": "Heli", "suffix": "", "parse-names": false, "non-dropping-particle": "", "family</vt:lpwstr>
  </property>
  <property fmtid="{D5CDD505-2E9C-101B-9397-08002B2CF9AE}" pid="1038" name="Mendeley_Bookmark_lCkeHDnDwN_5">
    <vt:lpwstr>": "Kernen", "dropping-particle": ""}, {"given": "Anu", "suffix": "", "parse-names": false, "non-dropping-particle": "", "family": "Suomalainen", "dropping-particle": ""}, {"given": "Alexandra", "suffix": "", "parse-names": false, "non-dropping-particle":</vt:lpwstr>
  </property>
  <property fmtid="{D5CDD505-2E9C-101B-9397-08002B2CF9AE}" pid="1039" name="Mendeley_Bookmark_lCkeHDnDwN_6">
    <vt:lpwstr> "", "family": "G\u00f6tz", "dropping-particle": ""}, {"given": "Tapani", "suffix": "", "parse-names": false, "non-dropping-particle": "", "family": "Suortti", "dropping-particle": ""}, {"given": "Hannele", "suffix": "", "parse-names": false, "non-droppin</vt:lpwstr>
  </property>
  <property fmtid="{D5CDD505-2E9C-101B-9397-08002B2CF9AE}" pid="1040" name="Mendeley_Bookmark_lCkeHDnDwN_7">
    <vt:lpwstr>g-particle": "", "family": "Yki-J\u00e4rvinen", "dropping-particle": ""}, {"given": "Matej", "suffix": "", "parse-names": false, "non-dropping-particle": "", "family": "Oresic", "dropping-particle": ""}, {"given": "Jaakko", "suffix": "", "parse-names": fa</vt:lpwstr>
  </property>
  <property fmtid="{D5CDD505-2E9C-101B-9397-08002B2CF9AE}" pid="1041" name="Mendeley_Bookmark_lCkeHDnDwN_8">
    <vt:lpwstr>lse, "non-dropping-particle": "", "family": "Kaprio", "dropping-particle": ""}, {"given": "Leena", "suffix": "", "parse-names": false, "non-dropping-particle": "", "family": "Peltonen", "dropping-particle": ""}], "id": "ITEM-1", "page": "e51", "publisher"</vt:lpwstr>
  </property>
  <property fmtid="{D5CDD505-2E9C-101B-9397-08002B2CF9AE}" pid="1042" name="Mendeley_Bookmark_lCkeHDnDwN_9">
    <vt:lpwstr>: "Public Library of Science", "issued": {"date-parts": [["2008"]]}, "type": "article-journal", "DOI": "10.1371/journal.pmed.0050051"}, "uris": ["http://www.mendeley.com/documents/?uuid=a7cafb38-1149-4337-aaab-75cfb7a939d4"]}], "schema": "https://github.c</vt:lpwstr>
  </property>
  <property fmtid="{D5CDD505-2E9C-101B-9397-08002B2CF9AE}" pid="1043" name="Mendeley_Bookmark_lMs64SQtXD_1">
    <vt:lpwstr>ADDIN CSL_CITATION {"citationItems": [{"id": "ITEM-1", "itemData": {"container-title": "Bioinformatics and computational biology solutions using R and Bioconductor", "title": "Limma: linear models for microarray data", "author": [{"given": "Gordon K", "su</vt:lpwstr>
  </property>
  <property fmtid="{D5CDD505-2E9C-101B-9397-08002B2CF9AE}" pid="1044" name="Mendeley_Bookmark_lMs64SQtXD_2">
    <vt:lpwstr>ffix": "", "parse-names": false, "non-dropping-particle": "", "family": "Smyth", "dropping-particle": ""}], "id": "ITEM-1", "page": "397-420", "publisher": "Springer", "issued": {"date-parts": [["2005"]]}, "type": "chapter", "DOI": "10.1007/0-387-29362-0_</vt:lpwstr>
  </property>
  <property fmtid="{D5CDD505-2E9C-101B-9397-08002B2CF9AE}" pid="1045" name="Mendeley_Bookmark_lMs64SQtXD_3">
    <vt:lpwstr>23"}, "uris": ["http://www.mendeley.com/documents/?uuid=6bbd7d34-c5bf-4e29-bc5f-4e5a06fb0885"]}], "schema": "https://github.com/citation-style-language/schema/raw/master/csl-citation.json", "mendeley": {"plainTextFormattedCitation": "(16)", "formattedCita</vt:lpwstr>
  </property>
  <property fmtid="{D5CDD505-2E9C-101B-9397-08002B2CF9AE}" pid="1046" name="Mendeley_Bookmark_lMs64SQtXD_4">
    <vt:lpwstr>tion": "(16)", "previouslyFormattedCitation": "(16)"}, "properties": {"noteIndex": 0}}</vt:lpwstr>
  </property>
  <property fmtid="{D5CDD505-2E9C-101B-9397-08002B2CF9AE}" pid="1047" name="Mendeley_Bookmark_lgEsFATWLO_1">
    <vt:lpwstr>ADDIN CSL_CITATION {"citationItems": [{"itemData": {"type": "article-journal", "publisher": "American Association for the Advancement of Science", "author": [{"given": "Paolo", "parse-names": false, "dropping-particle": "", "family": "Innocenti", "non-dro</vt:lpwstr>
  </property>
  <property fmtid="{D5CDD505-2E9C-101B-9397-08002B2CF9AE}" pid="1048" name="Mendeley_Bookmark_lgEsFATWLO_2">
    <vt:lpwstr>pping-particle": "", "suffix": ""}, {"given": "Edward H", "parse-names": false, "dropping-particle": "", "family": "Morrow", "non-dropping-particle": "", "suffix": ""}, {"given": "Damian K", "parse-names": false, "dropping-particle": "", "family": "Dowlin</vt:lpwstr>
  </property>
  <property fmtid="{D5CDD505-2E9C-101B-9397-08002B2CF9AE}" pid="1049" name="Mendeley_Bookmark_lgEsFATWLO_3">
    <vt:lpwstr>g", "non-dropping-particle": "", "suffix": ""}], "note": "pmid:21566193", "issued": {"date-parts": [["2011"]]}, "issue": "6031", "title": "Experimental evidence supports a sex-specific selective sieve in mitochondrial genome evolution", "container-title":</vt:lpwstr>
  </property>
  <property fmtid="{D5CDD505-2E9C-101B-9397-08002B2CF9AE}" pid="1050" name="Mendeley_Bookmark_lgEsFATWLO_4">
    <vt:lpwstr> "Science", "id": "ITEM-1", "volume": "332", "page": "845-848"}, "id": "ITEM-1", "uris": ["http://www.mendeley.com/documents/?uuid=808962b4-4c36-431f-86e8-f7e049fb06c6"]}], "properties": {"noteIndex": 0}, "mendeley": {"plainTextFormattedCitation": "(6)", </vt:lpwstr>
  </property>
  <property fmtid="{D5CDD505-2E9C-101B-9397-08002B2CF9AE}" pid="1051" name="Mendeley_Bookmark_lgEsFATWLO_5">
    <vt:lpwstr>"previouslyFormattedCitation": "(6)", "formattedCitation": "(6)"}, "schema": "https://github.com/citation-style-language/schema/raw/master/csl-citation.json"}</vt:lpwstr>
  </property>
  <property fmtid="{D5CDD505-2E9C-101B-9397-08002B2CF9AE}" pid="1052" name="Mendeley_Bookmark_mJ8EGi89I3_1">
    <vt:lpwstr>ADDIN CSL_CITATION {"citationItems": [{"itemData": {"type": "article-journal", "author": [{"given": "Irfahan", "parse-names": false, "dropping-particle": "", "family": "Kassam", "non-dropping-particle": "", "suffix": ""}, {"given": "Tuan", "parse-names": </vt:lpwstr>
  </property>
  <property fmtid="{D5CDD505-2E9C-101B-9397-08002B2CF9AE}" pid="1053" name="Mendeley_Bookmark_mJ8EGi89I3_10">
    <vt:lpwstr>schema/raw/master/csl-citation.json"}</vt:lpwstr>
  </property>
  <property fmtid="{D5CDD505-2E9C-101B-9397-08002B2CF9AE}" pid="1054" name="Mendeley_Bookmark_mJ8EGi89I3_2">
    <vt:lpwstr>false, "dropping-particle": "", "family": "Qi", "non-dropping-particle": "", "suffix": ""}, {"given": "Luke", "parse-names": false, "dropping-particle": "", "family": "Lloyd-Jones", "non-dropping-particle": "", "suffix": ""}, {"given": "Alexander", "parse</vt:lpwstr>
  </property>
  <property fmtid="{D5CDD505-2E9C-101B-9397-08002B2CF9AE}" pid="1055" name="Mendeley_Bookmark_mJ8EGi89I3_3">
    <vt:lpwstr>-names": false, "dropping-particle": "", "family": "Holloway", "non-dropping-particle": "", "suffix": ""}, {"given": "Marc Jan", "parse-names": false, "dropping-particle": "", "family": "Bonder", "non-dropping-particle": "", "suffix": ""}, {"given": "Anja</vt:lpwstr>
  </property>
  <property fmtid="{D5CDD505-2E9C-101B-9397-08002B2CF9AE}" pid="1056" name="Mendeley_Bookmark_mJ8EGi89I3_4">
    <vt:lpwstr>li K", "parse-names": false, "dropping-particle": "", "family": "Henders", "non-dropping-particle": "", "suffix": ""}, {"given": "Nicholas G", "parse-names": false, "dropping-particle": "", "family": "Martin", "non-dropping-particle": "", "suffix": ""}, {</vt:lpwstr>
  </property>
  <property fmtid="{D5CDD505-2E9C-101B-9397-08002B2CF9AE}" pid="1057" name="Mendeley_Bookmark_mJ8EGi89I3_5">
    <vt:lpwstr>"given": "Joseph E", "parse-names": false, "dropping-particle": "", "family": "Powell", "non-dropping-particle": "", "suffix": ""}, {"given": "Lude", "parse-names": false, "dropping-particle": "", "family": "Franke", "non-dropping-particle": "", "suffix":</vt:lpwstr>
  </property>
  <property fmtid="{D5CDD505-2E9C-101B-9397-08002B2CF9AE}" pid="1058" name="Mendeley_Bookmark_mJ8EGi89I3_6">
    <vt:lpwstr> ""}, {"given": "Grant W", "parse-names": false, "dropping-particle": "", "family": "Montgomery", "non-dropping-particle": "", "suffix": ""}, {"given": "Peter M", "parse-names": false, "dropping-particle": "", "family": "Visscher", "non-dropping-particle"</vt:lpwstr>
  </property>
  <property fmtid="{D5CDD505-2E9C-101B-9397-08002B2CF9AE}" pid="1059" name="Mendeley_Bookmark_mJ8EGi89I3_7">
    <vt:lpwstr>: "", "suffix": ""}, {"given": "Allan F", "parse-names": false, "dropping-particle": "", "family": "McRae", "non-dropping-particle": "", "suffix": ""}], "page": "5332-5338", "issued": {"date-parts": [["2016"]]}, "issue": "24", "title": "Evidence for mitoc</vt:lpwstr>
  </property>
  <property fmtid="{D5CDD505-2E9C-101B-9397-08002B2CF9AE}" pid="1060" name="Mendeley_Bookmark_mJ8EGi89I3_8">
    <vt:lpwstr>hondrial genetic control of autosomal gene expression", "container-title": "Human molecular genetics", "DOI": "10.1093/hmg/ddw347", "id": "ITEM-1", "volume": "25", "publisher": "Oxford Univ Press"}, "id": "ITEM-1", "uris": ["http://www.mendeley.com/docume</vt:lpwstr>
  </property>
  <property fmtid="{D5CDD505-2E9C-101B-9397-08002B2CF9AE}" pid="1061" name="Mendeley_Bookmark_mJ8EGi89I3_9">
    <vt:lpwstr>nts/?uuid=47bef123-95f9-43ee-85ad-05d935fcedfe"]}], "properties": {"noteIndex": 0}, "mendeley": {"plainTextFormattedCitation": "(7)", "previouslyFormattedCitation": "(7)", "formattedCitation": "(7)"}, "schema": "https://github.com/citation-style-language/</vt:lpwstr>
  </property>
  <property fmtid="{D5CDD505-2E9C-101B-9397-08002B2CF9AE}" pid="1062" name="Mendeley_Bookmark_mPC5NtmYhb_1">
    <vt:lpwstr>ADDIN CSL_CITATION {"citationItems": [{"id": "ITEM-1", "itemData": {"volume": "108", "abstract": "Background\u2014Elevated levels of proinflammatory proteins are predictive of both cardiovascular (CV) disease and type 2 diabetes. Previously, atherogenic c</vt:lpwstr>
  </property>
  <property fmtid="{D5CDD505-2E9C-101B-9397-08002B2CF9AE}" pid="1063" name="Mendeley_Bookmark_mPC5NtmYhb_10">
    <vt:lpwstr>iology \u2162 inflammation M acrovascular disease remains an unresolved challenge in the treatment of patients with type 2 diabetes. In patients with newly diagnosed type 2 diabetes, improved glycemic control was more strongly associated with micro-vascul</vt:lpwstr>
  </property>
  <property fmtid="{D5CDD505-2E9C-101B-9397-08002B2CF9AE}" pid="1064" name="Mendeley_Bookmark_mPC5NtmYhb_11">
    <vt:lpwstr>ar complications than with macrovascular disease. 1 One possible explanation for this find\u2026", "issue": "15", "issued": {"date-parts": [["2003"]]}, "title": "Inflammation in the Prediabetic State Is Related to Increased Insulin Resistance Rather Than </vt:lpwstr>
  </property>
  <property fmtid="{D5CDD505-2E9C-101B-9397-08002B2CF9AE}" pid="1065" name="Mendeley_Bookmark_mPC5NtmYhb_12">
    <vt:lpwstr>Decreased Insulin Secretion", "container-title": "Circulation", "id": "ITEM-1", "page": "1822-30", "author": [{"given": "Andreas", "suffix": "", "parse-names": false, "non-dropping-particle": "", "family": "Festa", "dropping-particle": ""}, {"given": "Ant</vt:lpwstr>
  </property>
  <property fmtid="{D5CDD505-2E9C-101B-9397-08002B2CF9AE}" pid="1066" name="Mendeley_Bookmark_mPC5NtmYhb_13">
    <vt:lpwstr>hony J G", "suffix": "", "parse-names": false, "non-dropping-particle": "", "family": "Hanley", "dropping-particle": ""}, {"given": "Russell P", "suffix": "", "parse-names": false, "non-dropping-particle": "", "family": "Tracy", "dropping-particle": ""}, </vt:lpwstr>
  </property>
  <property fmtid="{D5CDD505-2E9C-101B-9397-08002B2CF9AE}" pid="1067" name="Mendeley_Bookmark_mPC5NtmYhb_14">
    <vt:lpwstr>{"given": "Ralph", "suffix": "", "parse-names": false, "non-dropping-particle": "", "family": "D'agostino", "dropping-particle": ""}, {"given": "Steven M", "suffix": "", "parse-names": false, "non-dropping-particle": "", "family": "Haffner", "dropping-par</vt:lpwstr>
  </property>
  <property fmtid="{D5CDD505-2E9C-101B-9397-08002B2CF9AE}" pid="1068" name="Mendeley_Bookmark_mPC5NtmYhb_15">
    <vt:lpwstr>ticle": ""}], "type": "article-journal", "DOI": "10.1161/01.CIR.0000091339.70120.53"}, "uris": ["http://www.mendeley.com/documents/?uuid=2a970134-cde5-342a-95e6-29604465daf3"]}], "schema": "https://github.com/citation-style-language/schema/raw/master/csl-</vt:lpwstr>
  </property>
  <property fmtid="{D5CDD505-2E9C-101B-9397-08002B2CF9AE}" pid="1069" name="Mendeley_Bookmark_mPC5NtmYhb_16">
    <vt:lpwstr>citation.json", "mendeley": {"plainTextFormattedCitation": "(35)", "formattedCitation": "(35)", "previouslyFormattedCitation": "(35)"}, "properties": {"noteIndex": 0}}</vt:lpwstr>
  </property>
  <property fmtid="{D5CDD505-2E9C-101B-9397-08002B2CF9AE}" pid="1070" name="Mendeley_Bookmark_mPC5NtmYhb_2">
    <vt:lpwstr>hanges in traditional CV risk factors in the prediabetic state were mainly seen in insulin-resistant subjects rather than in those with a predominant defect in insulin secretion. Methods and Results\u2014We studied in prediabetic individuals from the Insu</vt:lpwstr>
  </property>
  <property fmtid="{D5CDD505-2E9C-101B-9397-08002B2CF9AE}" pid="1071" name="Mendeley_Bookmark_mPC5NtmYhb_3">
    <vt:lpwstr>lin Resistance Atherosclerosis Study (IRAS) the relation of C-reactive protein (CRP), plasminogen activator inhibitor (PAI)-1, and fibrinogen to defects in insulin sensitivity (S I) and first-phase insulin secretion, respectively, as assessed using a freq</vt:lpwstr>
  </property>
  <property fmtid="{D5CDD505-2E9C-101B-9397-08002B2CF9AE}" pid="1072" name="Mendeley_Bookmark_mPC5NtmYhb_4">
    <vt:lpwstr>uently sampled intravenous glucose tolerance test. One hundred forty-eight of 906 (16.3%) nondiabetic individuals developed diabetes after a mean follow-up of 5.2 years. Prediabetic individuals who were insulin resistant had higher levels of PAI-1 (mean [</vt:lpwstr>
  </property>
  <property fmtid="{D5CDD505-2E9C-101B-9397-08002B2CF9AE}" pid="1073" name="Mendeley_Bookmark_mPC5NtmYhb_5">
    <vt:lpwstr>95% CI], 25.83 ng/mL [22.42 to 29.77] versus 16.31 ng/mL [12.56 to 21.18]; P\u03ed0.003) and CRP (mean [95% CI], 2.88 mg/L [2.33 to 3.56] versus 1.68 mg/L [1.13 to 2.49]; P\u03ed0.018) than insulin-sensitive individuals, but individuals with decreased acu</vt:lpwstr>
  </property>
  <property fmtid="{D5CDD505-2E9C-101B-9397-08002B2CF9AE}" pid="1074" name="Mendeley_Bookmark_mPC5NtmYhb_6">
    <vt:lpwstr>te insulin response tended to have lower rather than higher levels of inflammatory proteins compared with those with high insulin secretion. Prediabetic subjects who were predominantly insulin resistant had higher levels of inflammatory proteins compared </vt:lpwstr>
  </property>
  <property fmtid="{D5CDD505-2E9C-101B-9397-08002B2CF9AE}" pid="1075" name="Mendeley_Bookmark_mPC5NtmYhb_7">
    <vt:lpwstr>with both prediabetic subjects with decreased insulin secretion as well as nonconvert-ers. By contrast, prediabetic subjects with a predominant defect in first-phase insulin secretion had levels of inflammatory proteins indistinguishable from those in non</vt:lpwstr>
  </property>
  <property fmtid="{D5CDD505-2E9C-101B-9397-08002B2CF9AE}" pid="1076" name="Mendeley_Bookmark_mPC5NtmYhb_8">
    <vt:lpwstr>converters. Conclusions\u2014We have shown an increased proinflammatory state in prediabetic individuals who are predominantly insulin resistant but not in those with a primary defect in \u2424-cell function. These results provide additional evidence that</vt:lpwstr>
  </property>
  <property fmtid="{D5CDD505-2E9C-101B-9397-08002B2CF9AE}" pid="1077" name="Mendeley_Bookmark_mPC5NtmYhb_9">
    <vt:lpwstr> prediabetic subjects may be at an increased risk of heart disease, and this risk seems to be restricted to subjects with high insulin resistance. (Circulation. 2003;108:1822-1830.) Key Words: cardiovascular diseases \u2162 diabetes mellitus \u2162 epidem</vt:lpwstr>
  </property>
  <property fmtid="{D5CDD505-2E9C-101B-9397-08002B2CF9AE}" pid="1078" name="Mendeley_Bookmark_mfnaZHzpI4_1">
    <vt:lpwstr>ADDIN CSL_CITATION {"citationItems": [{"itemData": {"type": "article-journal", "title": "Dimensionality reduction for binary data through the projection of natural parameters", "author": [{"given": "Andrew J", "parse-names": false, "dropping-particle": ""</vt:lpwstr>
  </property>
  <property fmtid="{D5CDD505-2E9C-101B-9397-08002B2CF9AE}" pid="1079" name="Mendeley_Bookmark_mfnaZHzpI4_2">
    <vt:lpwstr>, "family": "Landgraf", "non-dropping-particle": "", "suffix": ""}, {"given": "Yoonkyung", "parse-names": false, "dropping-particle": "", "family": "Lee", "non-dropping-particle": "", "suffix": ""}], "issued": {"date-parts": [["2015"]]}, "container-title"</vt:lpwstr>
  </property>
  <property fmtid="{D5CDD505-2E9C-101B-9397-08002B2CF9AE}" pid="1080" name="Mendeley_Bookmark_mfnaZHzpI4_3">
    <vt:lpwstr>: "arXiv preprint arXiv:1510.06112", "id": "ITEM-1"}, "id": "ITEM-1", "uris": ["http://www.mendeley.com/documents/?uuid=17f1550f-91b9-4b4e-8570-b487d8b6d74d"]}], "properties": {"noteIndex": 0}, "mendeley": {"plainTextFormattedCitation": "(24)", "previousl</vt:lpwstr>
  </property>
  <property fmtid="{D5CDD505-2E9C-101B-9397-08002B2CF9AE}" pid="1081" name="Mendeley_Bookmark_mfnaZHzpI4_4">
    <vt:lpwstr>yFormattedCitation": "(24)", "formattedCitation": "(24)"}, "schema": "https://github.com/citation-style-language/schema/raw/master/csl-citation.json"}</vt:lpwstr>
  </property>
  <property fmtid="{D5CDD505-2E9C-101B-9397-08002B2CF9AE}" pid="1082" name="Mendeley_Bookmark_n3cl7PvG6U_1">
    <vt:lpwstr>ADDIN CSL_CITATION {"citationItems": [{"id": "ITEM-1", "itemData": {"volume": "93", "container-title": "Journal of Clinical Investigation", "issue": "May", "title": "Low density lipoprotein receptor and 3\u2010 hydroxy\u20103\u2010methylglutaryl coenzyme </vt:lpwstr>
  </property>
  <property fmtid="{D5CDD505-2E9C-101B-9397-08002B2CF9AE}" pid="1083" name="Mendeley_Bookmark_n3cl7PvG6U_2">
    <vt:lpwstr>A reductase gene expression in human mononuclear leukocytes is regulated coordinately and parallels gene expression in human liver.", "author": [{"given": "Elisabeth E", "suffix": "", "parse-names": false, "non-dropping-particle": "", "family": "Powell", </vt:lpwstr>
  </property>
  <property fmtid="{D5CDD505-2E9C-101B-9397-08002B2CF9AE}" pid="1084" name="Mendeley_Bookmark_n3cl7PvG6U_3">
    <vt:lpwstr>"dropping-particle": ""}, {"given": "Paulus A", "suffix": "", "parse-names": false, "non-dropping-particle": "", "family": "Kroon", "dropping-particle": ""}], "id": "ITEM-1", "page": "2168-2174", "issued": {"date-parts": [["1994"]]}, "type": "article-jour</vt:lpwstr>
  </property>
  <property fmtid="{D5CDD505-2E9C-101B-9397-08002B2CF9AE}" pid="1085" name="Mendeley_Bookmark_n3cl7PvG6U_4">
    <vt:lpwstr>nal"}, "uris": ["http://www.mendeley.com/documents/?uuid=d97be800-5449-4fa9-8aac-9aa929b14915"]}], "schema": "https://github.com/citation-style-language/schema/raw/master/csl-citation.json", "mendeley": {"plainTextFormattedCitation": "(33)", "formattedCit</vt:lpwstr>
  </property>
  <property fmtid="{D5CDD505-2E9C-101B-9397-08002B2CF9AE}" pid="1086" name="Mendeley_Bookmark_n3cl7PvG6U_5">
    <vt:lpwstr>ation": "(33)", "previouslyFormattedCitation": "(33)"}, "properties": {"noteIndex": 0}}</vt:lpwstr>
  </property>
  <property fmtid="{D5CDD505-2E9C-101B-9397-08002B2CF9AE}" pid="1087" name="Mendeley_Bookmark_n3tVspPMPc_1">
    <vt:lpwstr>ADDIN CSL_CITATION {"citationItems": [{"id": "ITEM-1", "itemData": {"volume": "6", "abstract": "Background: The pivotal role of mitochondria in energy production and free radical generation suggests that the mitochondrial genome could have an important in</vt:lpwstr>
  </property>
  <property fmtid="{D5CDD505-2E9C-101B-9397-08002B2CF9AE}" pid="1088" name="Mendeley_Bookmark_n3tVspPMPc_10">
    <vt:lpwstr>n": "Sabine", "suffix": "", "parse-names": false, "non-dropping-particle": "", "family": "Ebner", "dropping-particle": ""}, {"given": "Eva", "suffix": "", "parse-names": false, "non-dropping-particle": "", "family": "Schwaiger", "dropping-particle": ""}, </vt:lpwstr>
  </property>
  <property fmtid="{D5CDD505-2E9C-101B-9397-08002B2CF9AE}" pid="1089" name="Mendeley_Bookmark_n3tVspPMPc_11">
    <vt:lpwstr>{"given": "Danijela", "suffix": "", "parse-names": false, "non-dropping-particle": "", "family": "Santic", "dropping-particle": ""}, {"given": "Tanja", "suffix": "", "parse-names": false, "non-dropping-particle": "", "family": "Kreindl", "dropping-particl</vt:lpwstr>
  </property>
  <property fmtid="{D5CDD505-2E9C-101B-9397-08002B2CF9AE}" pid="1090" name="Mendeley_Bookmark_n3tVspPMPc_12">
    <vt:lpwstr>e": ""}, {"given": "Olaf", "suffix": "", "parse-names": false, "non-dropping-particle": "", "family": "Stanger", "dropping-particle": ""}, {"given": "Bernhard", "suffix": "", "parse-names": false, "non-dropping-particle": "", "family": "Paulweber", "dropp</vt:lpwstr>
  </property>
  <property fmtid="{D5CDD505-2E9C-101B-9397-08002B2CF9AE}" pid="1091" name="Mendeley_Bookmark_n3tVspPMPc_13">
    <vt:lpwstr>ing-particle": ""}, {"given": "Bernhard", "suffix": "", "parse-names": false, "non-dropping-particle": "", "family": "Iglseder", "dropping-particle": ""}, {"given": "Hannes", "suffix": "", "parse-names": false, "non-dropping-particle": "", "family": "Ober</vt:lpwstr>
  </property>
  <property fmtid="{D5CDD505-2E9C-101B-9397-08002B2CF9AE}" pid="1092" name="Mendeley_Bookmark_n3tVspPMPc_14">
    <vt:lpwstr>kofler", "dropping-particle": ""}, {"given": "Richard", "suffix": "", "parse-names": false, "non-dropping-particle": "", "family": "Maier", "dropping-particle": ""}, {"given": "Johannes A", "suffix": "", "parse-names": false, "non-dropping-particle": "", </vt:lpwstr>
  </property>
  <property fmtid="{D5CDD505-2E9C-101B-9397-08002B2CF9AE}" pid="1093" name="Mendeley_Bookmark_n3tVspPMPc_15">
    <vt:lpwstr>"family": "Mayr", "dropping-particle": ""}, {"given": "Franz", "suffix": "", "parse-names": false, "non-dropping-particle": "", "family": "Krempler", "dropping-particle": ""}, {"given": "Raimund", "suffix": "", "parse-names": false, "non-dropping-particle</vt:lpwstr>
  </property>
  <property fmtid="{D5CDD505-2E9C-101B-9397-08002B2CF9AE}" pid="1094" name="Mendeley_Bookmark_n3tVspPMPc_16">
    <vt:lpwstr>": "", "family": "Weitgasser", "dropping-particle": ""}, {"given": "Wolfgang", "suffix": "", "parse-names": false, "non-dropping-particle": "", "family": "Patsch", "dropping-particle": ""}, {"given": "Wolfgang", "suffix": "", "parse-names": false, "non-dr</vt:lpwstr>
  </property>
  <property fmtid="{D5CDD505-2E9C-101B-9397-08002B2CF9AE}" pid="1095" name="Mendeley_Bookmark_n3tVspPMPc_17">
    <vt:lpwstr>opping-particle": "", "family": "Sperl", "dropping-particle": ""}, {"given": "Barbara", "suffix": "", "parse-names": false, "non-dropping-particle": "", "family": "Kofler", "dropping-particle": ""}, {"given": "Massimo", "suffix": "", "parse-names": false,</vt:lpwstr>
  </property>
  <property fmtid="{D5CDD505-2E9C-101B-9397-08002B2CF9AE}" pid="1096" name="Mendeley_Bookmark_n3tVspPMPc_18">
    <vt:lpwstr> "non-dropping-particle": "", "family": "Federici", "dropping-particle": ""}], "type": "article-journal", "DOI": "10.1371/journal.pone.0016455"}, "uris": ["http://www.mendeley.com/documents/?uuid=742aa436-d618-3047-9372-a1aa9e10ee3c"]}], "schema": "https:</vt:lpwstr>
  </property>
  <property fmtid="{D5CDD505-2E9C-101B-9397-08002B2CF9AE}" pid="1097" name="Mendeley_Bookmark_n3tVspPMPc_19">
    <vt:lpwstr>//github.com/citation-style-language/schema/raw/master/csl-citation.json", "mendeley": {"plainTextFormattedCitation": "(30)", "formattedCitation": "(30)", "previouslyFormattedCitation": "(30)"}, "properties": {"noteIndex": 0}}</vt:lpwstr>
  </property>
  <property fmtid="{D5CDD505-2E9C-101B-9397-08002B2CF9AE}" pid="1098" name="Mendeley_Bookmark_n3tVspPMPc_2">
    <vt:lpwstr>fluence on the expression of multifactorial age related diseases. Substitution of T to C at nucleotide position 16189 in the hypervariable D-loop of the control region (CR) of mitochondrial DNA (mtDNA) has attracted research interest because of its suspec</vt:lpwstr>
  </property>
  <property fmtid="{D5CDD505-2E9C-101B-9397-08002B2CF9AE}" pid="1099" name="Mendeley_Bookmark_n3tVspPMPc_3">
    <vt:lpwstr>ted association with various multifactorial diseases. The aim of the present study was to compare the frequency of this polymorphism in the CR of mtDNA in patients with coronary artery disease (CAD, n = 482) and type 2 diabetes mellitus (T2DM, n = 505) fr</vt:lpwstr>
  </property>
  <property fmtid="{D5CDD505-2E9C-101B-9397-08002B2CF9AE}" pid="1100" name="Mendeley_Bookmark_n3tVspPMPc_4">
    <vt:lpwstr>om two study centers, with healthy individuals (n = 1481) of Middle European descent in Austria. Methodology and Principal Findings: CR polymorphisms and the nine major European haplogroups were identified by DNA sequencing and primer extension analysis, </vt:lpwstr>
  </property>
  <property fmtid="{D5CDD505-2E9C-101B-9397-08002B2CF9AE}" pid="1101" name="Mendeley_Bookmark_n3tVspPMPc_5">
    <vt:lpwstr>respectively. Frequencies and Odds Ratios for the association between cases and controls were calculated. Compared to healthy controls, the prevalence of T16189C was significantly higher in patients with CAD (11.8% vs 21.6%), as well as in patients with T</vt:lpwstr>
  </property>
  <property fmtid="{D5CDD505-2E9C-101B-9397-08002B2CF9AE}" pid="1102" name="Mendeley_Bookmark_n3tVspPMPc_6">
    <vt:lpwstr>2DM (11.8% vs 19.4%). The association of CAD, but not the one of T2DM, with T16189C remained highly significant after correction for age, sex and body mass index (BMI) and was independent of the two study centers. Conclusions and Significance: Our results</vt:lpwstr>
  </property>
  <property fmtid="{D5CDD505-2E9C-101B-9397-08002B2CF9AE}" pid="1103" name="Mendeley_Bookmark_n3tVspPMPc_7">
    <vt:lpwstr> show for the first time a significant association of T16189C with CAD in a Middle European population. As reported in other studies, in patients with T2DM an association with T16189C in individuals of European decent remains questionable.", "issue": "1",</vt:lpwstr>
  </property>
  <property fmtid="{D5CDD505-2E9C-101B-9397-08002B2CF9AE}" pid="1104" name="Mendeley_Bookmark_n3tVspPMPc_8">
    <vt:lpwstr> "issued": {"date-parts": [["2011"]]}, "title": "The Mitochondrial T16189C Polymorphism Is Associated with Coronary Artery Disease in Middle European Populations", "container-title": "PLoS ONE", "id": "ITEM-1", "page": "e16455", "author": [{"given": "Edit</vt:lpwstr>
  </property>
  <property fmtid="{D5CDD505-2E9C-101B-9397-08002B2CF9AE}" pid="1105" name="Mendeley_Bookmark_n3tVspPMPc_9">
    <vt:lpwstr>h E", "suffix": "", "parse-names": false, "non-dropping-particle": "", "family": "Mueller", "dropping-particle": ""}, {"given": "Waltraud", "suffix": "", "parse-names": false, "non-dropping-particle": "", "family": "Eder", "dropping-particle": ""}, {"give</vt:lpwstr>
  </property>
  <property fmtid="{D5CDD505-2E9C-101B-9397-08002B2CF9AE}" pid="1106" name="Mendeley_Bookmark_nEizNHq9bp_1">
    <vt:lpwstr>ADDIN CSL_CITATION {"citationItems": [{"id": "ITEM-1", "itemData": {"volume": "5", "container-title": "PLoS Med", "issue": "3", "title": "Global transcript profiles of fat in monozygotic twins discordant for BMI: pathways behind acquired obesity", "author</vt:lpwstr>
  </property>
  <property fmtid="{D5CDD505-2E9C-101B-9397-08002B2CF9AE}" pid="1107" name="Mendeley_Bookmark_nEizNHq9bp_10">
    <vt:lpwstr>om/citation-style-language/schema/raw/master/csl-citation.json", "mendeley": {"plainTextFormattedCitation": "(18)", "formattedCitation": "(18)", "previouslyFormattedCitation": "(18)"}, "properties": {"noteIndex": 0}}</vt:lpwstr>
  </property>
  <property fmtid="{D5CDD505-2E9C-101B-9397-08002B2CF9AE}" pid="1108" name="Mendeley_Bookmark_nEizNHq9bp_2">
    <vt:lpwstr>": [{"given": "Kirsi H", "suffix": "", "parse-names": false, "non-dropping-particle": "", "family": "Pietil\u00e4inen", "dropping-particle": ""}, {"given": "Jussi", "suffix": "", "parse-names": false, "non-dropping-particle": "", "family": "Naukkarinen", </vt:lpwstr>
  </property>
  <property fmtid="{D5CDD505-2E9C-101B-9397-08002B2CF9AE}" pid="1109" name="Mendeley_Bookmark_nEizNHq9bp_3">
    <vt:lpwstr>"dropping-particle": ""}, {"given": "Aila", "suffix": "", "parse-names": false, "non-dropping-particle": "", "family": "Rissanen", "dropping-particle": ""}, {"given": "Juha", "suffix": "", "parse-names": false, "non-dropping-particle": "", "family": "Saha</vt:lpwstr>
  </property>
  <property fmtid="{D5CDD505-2E9C-101B-9397-08002B2CF9AE}" pid="1110" name="Mendeley_Bookmark_nEizNHq9bp_4">
    <vt:lpwstr>rinen", "dropping-particle": ""}, {"given": "Pekka", "suffix": "", "parse-names": false, "non-dropping-particle": "", "family": "Ellonen", "dropping-particle": ""}, {"given": "Heli", "suffix": "", "parse-names": false, "non-dropping-particle": "", "family</vt:lpwstr>
  </property>
  <property fmtid="{D5CDD505-2E9C-101B-9397-08002B2CF9AE}" pid="1111" name="Mendeley_Bookmark_nEizNHq9bp_5">
    <vt:lpwstr>": "Kernen", "dropping-particle": ""}, {"given": "Anu", "suffix": "", "parse-names": false, "non-dropping-particle": "", "family": "Suomalainen", "dropping-particle": ""}, {"given": "Alexandra", "suffix": "", "parse-names": false, "non-dropping-particle":</vt:lpwstr>
  </property>
  <property fmtid="{D5CDD505-2E9C-101B-9397-08002B2CF9AE}" pid="1112" name="Mendeley_Bookmark_nEizNHq9bp_6">
    <vt:lpwstr> "", "family": "G\u00f6tz", "dropping-particle": ""}, {"given": "Tapani", "suffix": "", "parse-names": false, "non-dropping-particle": "", "family": "Suortti", "dropping-particle": ""}, {"given": "Hannele", "suffix": "", "parse-names": false, "non-droppin</vt:lpwstr>
  </property>
  <property fmtid="{D5CDD505-2E9C-101B-9397-08002B2CF9AE}" pid="1113" name="Mendeley_Bookmark_nEizNHq9bp_7">
    <vt:lpwstr>g-particle": "", "family": "Yki-J\u00e4rvinen", "dropping-particle": ""}, {"given": "Matej", "suffix": "", "parse-names": false, "non-dropping-particle": "", "family": "Oresic", "dropping-particle": ""}, {"given": "Jaakko", "suffix": "", "parse-names": fa</vt:lpwstr>
  </property>
  <property fmtid="{D5CDD505-2E9C-101B-9397-08002B2CF9AE}" pid="1114" name="Mendeley_Bookmark_nEizNHq9bp_8">
    <vt:lpwstr>lse, "non-dropping-particle": "", "family": "Kaprio", "dropping-particle": ""}, {"given": "Leena", "suffix": "", "parse-names": false, "non-dropping-particle": "", "family": "Peltonen", "dropping-particle": ""}], "id": "ITEM-1", "page": "e51", "publisher"</vt:lpwstr>
  </property>
  <property fmtid="{D5CDD505-2E9C-101B-9397-08002B2CF9AE}" pid="1115" name="Mendeley_Bookmark_nEizNHq9bp_9">
    <vt:lpwstr>: "Public Library of Science", "issued": {"date-parts": [["2008"]]}, "type": "article-journal", "DOI": "10.1371/journal.pmed.0050051"}, "uris": ["http://www.mendeley.com/documents/?uuid=a7cafb38-1149-4337-aaab-75cfb7a939d4"]}], "schema": "https://github.c</vt:lpwstr>
  </property>
  <property fmtid="{D5CDD505-2E9C-101B-9397-08002B2CF9AE}" pid="1116" name="Mendeley_Bookmark_nKgNnIhfqJ_1">
    <vt:lpwstr>ADDIN CSL_CITATION {"citationItems": [{"id": "ITEM-1", "itemData": {"volume": "25", "container-title": "Human molecular genetics", "issue": "24", "title": "Evidence for mitochondrial genetic control of autosomal gene expression", "author": [{"given": "Irf</vt:lpwstr>
  </property>
  <property fmtid="{D5CDD505-2E9C-101B-9397-08002B2CF9AE}" pid="1117" name="Mendeley_Bookmark_nKgNnIhfqJ_10">
    <vt:lpwstr>7)"}, "properties": {"noteIndex": 0}}</vt:lpwstr>
  </property>
  <property fmtid="{D5CDD505-2E9C-101B-9397-08002B2CF9AE}" pid="1118" name="Mendeley_Bookmark_nKgNnIhfqJ_2">
    <vt:lpwstr>ahan", "suffix": "", "parse-names": false, "non-dropping-particle": "", "family": "Kassam", "dropping-particle": ""}, {"given": "Tuan", "suffix": "", "parse-names": false, "non-dropping-particle": "", "family": "Qi", "dropping-particle": ""}, {"given": "L</vt:lpwstr>
  </property>
  <property fmtid="{D5CDD505-2E9C-101B-9397-08002B2CF9AE}" pid="1119" name="Mendeley_Bookmark_nKgNnIhfqJ_3">
    <vt:lpwstr>uke", "suffix": "", "parse-names": false, "non-dropping-particle": "", "family": "Lloyd-Jones", "dropping-particle": ""}, {"given": "Alexander", "suffix": "", "parse-names": false, "non-dropping-particle": "", "family": "Holloway", "dropping-particle": ""</vt:lpwstr>
  </property>
  <property fmtid="{D5CDD505-2E9C-101B-9397-08002B2CF9AE}" pid="1120" name="Mendeley_Bookmark_nKgNnIhfqJ_4">
    <vt:lpwstr>}, {"given": "Marc Jan", "suffix": "", "parse-names": false, "non-dropping-particle": "", "family": "Bonder", "dropping-particle": ""}, {"given": "Anjali K", "suffix": "", "parse-names": false, "non-dropping-particle": "", "family": "Henders", "dropping-p</vt:lpwstr>
  </property>
  <property fmtid="{D5CDD505-2E9C-101B-9397-08002B2CF9AE}" pid="1121" name="Mendeley_Bookmark_nKgNnIhfqJ_5">
    <vt:lpwstr>article": ""}, {"given": "Nicholas G", "suffix": "", "parse-names": false, "non-dropping-particle": "", "family": "Martin", "dropping-particle": ""}, {"given": "Joseph E", "suffix": "", "parse-names": false, "non-dropping-particle": "", "family": "Powell"</vt:lpwstr>
  </property>
  <property fmtid="{D5CDD505-2E9C-101B-9397-08002B2CF9AE}" pid="1122" name="Mendeley_Bookmark_nKgNnIhfqJ_6">
    <vt:lpwstr>, "dropping-particle": ""}, {"given": "Lude", "suffix": "", "parse-names": false, "non-dropping-particle": "", "family": "Franke", "dropping-particle": ""}, {"given": "Grant W", "suffix": "", "parse-names": false, "non-dropping-particle": "", "family": "M</vt:lpwstr>
  </property>
  <property fmtid="{D5CDD505-2E9C-101B-9397-08002B2CF9AE}" pid="1123" name="Mendeley_Bookmark_nKgNnIhfqJ_7">
    <vt:lpwstr>ontgomery", "dropping-particle": ""}, {"given": "Peter M", "suffix": "", "parse-names": false, "non-dropping-particle": "", "family": "Visscher", "dropping-particle": ""}, {"given": "Allan F", "suffix": "", "parse-names": false, "non-dropping-particle": "</vt:lpwstr>
  </property>
  <property fmtid="{D5CDD505-2E9C-101B-9397-08002B2CF9AE}" pid="1124" name="Mendeley_Bookmark_nKgNnIhfqJ_8">
    <vt:lpwstr>", "family": "McRae", "dropping-particle": ""}], "id": "ITEM-1", "page": "5332-5338", "publisher": "Oxford Univ Press", "issued": {"date-parts": [["2016"]]}, "type": "article-journal", "DOI": "10.1093/hmg/ddw347"}, "uris": ["http://www.mendeley.com/docume</vt:lpwstr>
  </property>
  <property fmtid="{D5CDD505-2E9C-101B-9397-08002B2CF9AE}" pid="1125" name="Mendeley_Bookmark_nKgNnIhfqJ_9">
    <vt:lpwstr>nts/?uuid=47bef123-95f9-43ee-85ad-05d935fcedfe"]}], "schema": "https://github.com/citation-style-language/schema/raw/master/csl-citation.json", "mendeley": {"plainTextFormattedCitation": "(7)", "formattedCitation": "(7)", "previouslyFormattedCitation": "(</vt:lpwstr>
  </property>
  <property fmtid="{D5CDD505-2E9C-101B-9397-08002B2CF9AE}" pid="1126" name="Mendeley_Bookmark_nNSEPNg8GW_1">
    <vt:lpwstr>ADDIN CSL_CITATION {"citationItems": [{"itemData": {"page": "373-387", "issued": {"date-parts": [["2005"]]}, "container-title": "Genetics", "DOI": "10.1534/genetics.105.043901", "id": "ITEM-1", "type": "article-journal", "title": "The role of selection in</vt:lpwstr>
  </property>
  <property fmtid="{D5CDD505-2E9C-101B-9397-08002B2CF9AE}" pid="1127" name="Mendeley_Bookmark_nNSEPNg8GW_10">
    <vt:lpwstr>", "family": "Feldman", "non-dropping-particle": "", "suffix": ""}, {"given": "Luca L", "parse-names": false, "dropping-particle": "", "family": "Cavalli-Sforza", "non-dropping-particle": "", "suffix": ""}, {"given": "Peter J", "parse-names": false, "drop</vt:lpwstr>
  </property>
  <property fmtid="{D5CDD505-2E9C-101B-9397-08002B2CF9AE}" pid="1128" name="Mendeley_Bookmark_nNSEPNg8GW_11">
    <vt:lpwstr>ping-particle": "", "family": "Oefner", "non-dropping-particle": "", "suffix": ""}], "volume": "172"}, "id": "ITEM-1", "uris": ["http://www.mendeley.com/documents/?uuid=b859cf3b-6797-4baf-a241-775378381ea9"]}, {"itemData": {"type": "article-journal", "pub</vt:lpwstr>
  </property>
  <property fmtid="{D5CDD505-2E9C-101B-9397-08002B2CF9AE}" pid="1129" name="Mendeley_Bookmark_nNSEPNg8GW_12">
    <vt:lpwstr>lisher": "Genetics Soc America", "author": [{"given": "Antonio", "parse-names": false, "dropping-particle": "", "family": "Torroni", "non-dropping-particle": "", "suffix": ""}, {"given": "Kirsi", "parse-names": false, "dropping-particle": "", "family": "H</vt:lpwstr>
  </property>
  <property fmtid="{D5CDD505-2E9C-101B-9397-08002B2CF9AE}" pid="1130" name="Mendeley_Bookmark_nNSEPNg8GW_13">
    <vt:lpwstr>uoponen", "non-dropping-particle": "", "suffix": ""}, {"given": "Paolo", "parse-names": false, "dropping-particle": "", "family": "Francalacci", "non-dropping-particle": "", "suffix": ""}, {"given": "Maurizio", "parse-names": false, "dropping-particle": "</vt:lpwstr>
  </property>
  <property fmtid="{D5CDD505-2E9C-101B-9397-08002B2CF9AE}" pid="1131" name="Mendeley_Bookmark_nNSEPNg8GW_14">
    <vt:lpwstr>", "family": "Petrozzi", "non-dropping-particle": "", "suffix": ""}, {"given": "Laura", "parse-names": false, "dropping-particle": "", "family": "Morelli", "non-dropping-particle": "", "suffix": ""}, {"given": "Rosaria", "parse-names": false, "dropping-pa</vt:lpwstr>
  </property>
  <property fmtid="{D5CDD505-2E9C-101B-9397-08002B2CF9AE}" pid="1132" name="Mendeley_Bookmark_nNSEPNg8GW_15">
    <vt:lpwstr>rticle": "", "family": "Scozzari", "non-dropping-particle": "", "suffix": ""}, {"given": "Domenica", "parse-names": false, "dropping-particle": "", "family": "Obinu", "non-dropping-particle": "", "suffix": ""}, {"given": "Marja-Liisa", "parse-names": fals</vt:lpwstr>
  </property>
  <property fmtid="{D5CDD505-2E9C-101B-9397-08002B2CF9AE}" pid="1133" name="Mendeley_Bookmark_nNSEPNg8GW_16">
    <vt:lpwstr>e, "dropping-particle": "", "family": "Savontaus", "non-dropping-particle": "", "suffix": ""}, {"given": "Douglas C", "parse-names": false, "dropping-particle": "", "family": "Wallace", "non-dropping-particle": "", "suffix": ""}], "note": "pmid:8978068", </vt:lpwstr>
  </property>
  <property fmtid="{D5CDD505-2E9C-101B-9397-08002B2CF9AE}" pid="1134" name="Mendeley_Bookmark_nNSEPNg8GW_17">
    <vt:lpwstr>"issued": {"date-parts": [["1996"]]}, "issue": "4", "title": "Classification of European mtDNAs from an analysis of three European populations", "container-title": "Genetics", "id": "ITEM-2", "volume": "144", "page": "1835-1850"}, "id": "ITEM-2", "uris": </vt:lpwstr>
  </property>
  <property fmtid="{D5CDD505-2E9C-101B-9397-08002B2CF9AE}" pid="1135" name="Mendeley_Bookmark_nNSEPNg8GW_18">
    <vt:lpwstr>["http://www.mendeley.com/documents/?uuid=ae5041c7-ddf3-4ce8-8b42-7d4b0ad0bc7e"]}], "properties": {"noteIndex": 0}, "mendeley": {"plainTextFormattedCitation": "(2, 3)", "previouslyFormattedCitation": "(2, 3)", "formattedCitation": "(2, 3)"}, "schema": "ht</vt:lpwstr>
  </property>
  <property fmtid="{D5CDD505-2E9C-101B-9397-08002B2CF9AE}" pid="1136" name="Mendeley_Bookmark_nNSEPNg8GW_19">
    <vt:lpwstr>tps://github.com/citation-style-language/schema/raw/master/csl-citation.json"}</vt:lpwstr>
  </property>
  <property fmtid="{D5CDD505-2E9C-101B-9397-08002B2CF9AE}" pid="1137" name="Mendeley_Bookmark_nNSEPNg8GW_2">
    <vt:lpwstr> the evolution of human mitochondrial genomes", "note": "pmid:16172508", "issue": "1", "publisher": "Genetics Soc America", "author": [{"given": "Toomas", "parse-names": false, "dropping-particle": "", "family": "Kivisild", "non-dropping-particle": "", "s</vt:lpwstr>
  </property>
  <property fmtid="{D5CDD505-2E9C-101B-9397-08002B2CF9AE}" pid="1138" name="Mendeley_Bookmark_nNSEPNg8GW_3">
    <vt:lpwstr>uffix": ""}, {"given": "Peidong", "parse-names": false, "dropping-particle": "", "family": "Shen", "non-dropping-particle": "", "suffix": ""}, {"given": "Dennis P", "parse-names": false, "dropping-particle": "", "family": "Wall", "non-dropping-particle": </vt:lpwstr>
  </property>
  <property fmtid="{D5CDD505-2E9C-101B-9397-08002B2CF9AE}" pid="1139" name="Mendeley_Bookmark_nNSEPNg8GW_4">
    <vt:lpwstr>"", "suffix": ""}, {"given": "Bao", "parse-names": false, "dropping-particle": "", "family": "Do", "non-dropping-particle": "", "suffix": ""}, {"given": "Raphael", "parse-names": false, "dropping-particle": "", "family": "Sung", "non-dropping-particle": "</vt:lpwstr>
  </property>
  <property fmtid="{D5CDD505-2E9C-101B-9397-08002B2CF9AE}" pid="1140" name="Mendeley_Bookmark_nNSEPNg8GW_5">
    <vt:lpwstr>", "suffix": ""}, {"given": "Karen K", "parse-names": false, "dropping-particle": "", "family": "Davis", "non-dropping-particle": "", "suffix": ""}, {"given": "Giuseppe", "parse-names": false, "dropping-particle": "", "family": "Passarino", "non-dropping-</vt:lpwstr>
  </property>
  <property fmtid="{D5CDD505-2E9C-101B-9397-08002B2CF9AE}" pid="1141" name="Mendeley_Bookmark_nNSEPNg8GW_6">
    <vt:lpwstr>particle": "", "suffix": ""}, {"given": "Peter A", "parse-names": false, "dropping-particle": "", "family": "Underhill", "non-dropping-particle": "", "suffix": ""}, {"given": "Curt", "parse-names": false, "dropping-particle": "", "family": "Scharfe", "non</vt:lpwstr>
  </property>
  <property fmtid="{D5CDD505-2E9C-101B-9397-08002B2CF9AE}" pid="1142" name="Mendeley_Bookmark_nNSEPNg8GW_7">
    <vt:lpwstr>-dropping-particle": "", "suffix": ""}, {"given": "Antonio", "parse-names": false, "dropping-particle": "", "family": "Torroni", "non-dropping-particle": "", "suffix": ""}, {"given": "Rosaria", "parse-names": false, "dropping-particle": "", "family": "Sco</vt:lpwstr>
  </property>
  <property fmtid="{D5CDD505-2E9C-101B-9397-08002B2CF9AE}" pid="1143" name="Mendeley_Bookmark_nNSEPNg8GW_8">
    <vt:lpwstr>zzari", "non-dropping-particle": "", "suffix": ""}, {"given": "David", "parse-names": false, "dropping-particle": "", "family": "Modiano", "non-dropping-particle": "", "suffix": ""}, {"given": "Alferdo", "parse-names": false, "dropping-particle": "", "fam</vt:lpwstr>
  </property>
  <property fmtid="{D5CDD505-2E9C-101B-9397-08002B2CF9AE}" pid="1144" name="Mendeley_Bookmark_nNSEPNg8GW_9">
    <vt:lpwstr>ily": "Coppa", "non-dropping-particle": "", "suffix": ""}, {"given": "Peter", "parse-names": false, "dropping-particle": "", "family": "Knijff", "non-dropping-particle": "de", "suffix": ""}, {"given": "Marcus", "parse-names": false, "dropping-particle": "</vt:lpwstr>
  </property>
  <property fmtid="{D5CDD505-2E9C-101B-9397-08002B2CF9AE}" pid="1145" name="Mendeley_Bookmark_nUdC6lRuqz_1">
    <vt:lpwstr>ADDIN CSL_CITATION {"citationItems": [{"id": "ITEM-1", "itemData": {"volume": "6", "abstract": "Decreased mitochondrial function plays a pivotal role in the pathogenesis of type 2 diabetes mellitus (T2DM). Recently, it was reported that mitochondrial DNA </vt:lpwstr>
  </property>
  <property fmtid="{D5CDD505-2E9C-101B-9397-08002B2CF9AE}" pid="1146" name="Mendeley_Bookmark_nUdC6lRuqz_10">
    <vt:lpwstr>ticle": "", "family": "Hwang", "dropping-particle": ""}, {"given": "Soo Heon", "suffix": "", "parse-names": false, "non-dropping-particle": "", "family": "Kwak", "dropping-particle": ""}, {"given": "Jong", "suffix": "", "parse-names": false, "non-dropping</vt:lpwstr>
  </property>
  <property fmtid="{D5CDD505-2E9C-101B-9397-08002B2CF9AE}" pid="1147" name="Mendeley_Bookmark_nUdC6lRuqz_11">
    <vt:lpwstr>-particle": "", "family": "Bhak", "dropping-particle": ""}, {"given": "Hae Sun", "suffix": "", "parse-names": false, "non-dropping-particle": "", "family": "Kang", "dropping-particle": ""}, {"given": "You Ri", "suffix": "", "parse-names": false, "non-drop</vt:lpwstr>
  </property>
  <property fmtid="{D5CDD505-2E9C-101B-9397-08002B2CF9AE}" pid="1148" name="Mendeley_Bookmark_nUdC6lRuqz_12">
    <vt:lpwstr>ping-particle": "", "family": "Lee", "dropping-particle": ""}, {"given": "Bo Kyung", "suffix": "", "parse-names": false, "non-dropping-particle": "", "family": "Koo", "dropping-particle": ""}, {"given": "Kyong Soo", "suffix": "", "parse-names": false, "no</vt:lpwstr>
  </property>
  <property fmtid="{D5CDD505-2E9C-101B-9397-08002B2CF9AE}" pid="1149" name="Mendeley_Bookmark_nUdC6lRuqz_13">
    <vt:lpwstr>n-dropping-particle": "", "family": "Park", "dropping-particle": ""}, {"given": "Hong Kyu", "suffix": "", "parse-names": false, "non-dropping-particle": "", "family": "Lee", "dropping-particle": ""}, {"given": "Young Min", "suffix": "", "parse-names": fal</vt:lpwstr>
  </property>
  <property fmtid="{D5CDD505-2E9C-101B-9397-08002B2CF9AE}" pid="1150" name="Mendeley_Bookmark_nUdC6lRuqz_14">
    <vt:lpwstr>se, "non-dropping-particle": "", "family": "Cho", "dropping-particle": ""}, {"given": "Soo", "suffix": "", "parse-names": false, "non-dropping-particle": "", "family": "Heon Kwak", "dropping-particle": ""}, {"given": "Jong", "suffix": "", "parse-names": f</vt:lpwstr>
  </property>
  <property fmtid="{D5CDD505-2E9C-101B-9397-08002B2CF9AE}" pid="1151" name="Mendeley_Bookmark_nUdC6lRuqz_15">
    <vt:lpwstr>alse, "non-dropping-particle": "", "family": "Bhak", "dropping-particle": ""}, {"given": "Hae Sun", "suffix": "", "parse-names": false, "non-dropping-particle": "", "family": "Kang", "dropping-particle": ""}, {"given": "You Ri", "suffix": "", "parse-names</vt:lpwstr>
  </property>
  <property fmtid="{D5CDD505-2E9C-101B-9397-08002B2CF9AE}" pid="1152" name="Mendeley_Bookmark_nUdC6lRuqz_16">
    <vt:lpwstr>": false, "non-dropping-particle": "", "family": "Lee", "dropping-particle": ""}, {"given": "Bo Kyung", "suffix": "", "parse-names": false, "non-dropping-particle": "", "family": "Koo", "dropping-particle": ""}, {"given": "Kyong Soo", "suffix": "", "parse</vt:lpwstr>
  </property>
  <property fmtid="{D5CDD505-2E9C-101B-9397-08002B2CF9AE}" pid="1153" name="Mendeley_Bookmark_nUdC6lRuqz_17">
    <vt:lpwstr>-names": false, "non-dropping-particle": "", "family": "Park", "dropping-particle": ""}, {"given": "Hong Kyu", "suffix": "", "parse-names": false, "non-dropping-particle": "", "family": "Lee", "dropping-particle": ""}, {"given": "Min", "suffix": "", "pars</vt:lpwstr>
  </property>
  <property fmtid="{D5CDD505-2E9C-101B-9397-08002B2CF9AE}" pid="1154" name="Mendeley_Bookmark_nUdC6lRuqz_18">
    <vt:lpwstr>e-names": false, "non-dropping-particle": "", "family": "Cho", "dropping-particle": ""}], "id": "ITEM-1", "publisher": "Public Library of Science", "type": "article-journal", "DOI": "10.1371/journal.pone.0022116", "container-title": "PLoS One", "page": "e</vt:lpwstr>
  </property>
  <property fmtid="{D5CDD505-2E9C-101B-9397-08002B2CF9AE}" pid="1155" name="Mendeley_Bookmark_nUdC6lRuqz_19">
    <vt:lpwstr>22116", "issued": {"date-parts": [["2011"]]}}, "uris": ["http://www.mendeley.com/documents/?uuid=5b700aea-d62e-41f4-8074-a24d34c3c79d"]}], "schema": "https://github.com/citation-style-language/schema/raw/master/csl-citation.json", "mendeley": {"plainTextF</vt:lpwstr>
  </property>
  <property fmtid="{D5CDD505-2E9C-101B-9397-08002B2CF9AE}" pid="1156" name="Mendeley_Bookmark_nUdC6lRuqz_2">
    <vt:lpwstr>(mtDNA) haplogroups confer genetic susceptibility to T2DM in Koreans and Japanese. Particularly, mtDNA haplogroup N9a is associated with a decreased risk of T2DM, whereas haplogroups D5 and F are associated with an increased risk. To examine functional co</vt:lpwstr>
  </property>
  <property fmtid="{D5CDD505-2E9C-101B-9397-08002B2CF9AE}" pid="1157" name="Mendeley_Bookmark_nUdC6lRuqz_20">
    <vt:lpwstr>ormattedCitation": "(13)", "formattedCitation": "(13)", "previouslyFormattedCitation": "(13)"}, "properties": {"noteIndex": 0}}</vt:lpwstr>
  </property>
  <property fmtid="{D5CDD505-2E9C-101B-9397-08002B2CF9AE}" pid="1158" name="Mendeley_Bookmark_nUdC6lRuqz_3">
    <vt:lpwstr>nsequences of these haplogroups without being confounded by the heterogeneous nuclear genomic backgrounds of different subjects, we constructed transmitochondrial cytoplasmic hybrid (cybrid) cells harboring each of the three haplogroups (N9a, D5, and F) i</vt:lpwstr>
  </property>
  <property fmtid="{D5CDD505-2E9C-101B-9397-08002B2CF9AE}" pid="1159" name="Mendeley_Bookmark_nUdC6lRuqz_4">
    <vt:lpwstr>n a background of a shared nuclear genome. We compared the functional consequences of the three haplogroups using cell-based assays and gene expression microarrays. Cell-based assays did not detect differences in mitochondrial functions among the haplogro</vt:lpwstr>
  </property>
  <property fmtid="{D5CDD505-2E9C-101B-9397-08002B2CF9AE}" pid="1160" name="Mendeley_Bookmark_nUdC6lRuqz_5">
    <vt:lpwstr>ups in terms of ATP generation, reactive oxygen species production, mitochondrial membrane potential, and cellular dehydrogenase activity. However, differential expression and clustering analyses of microarray data revealed that the three haplogroups exhi</vt:lpwstr>
  </property>
  <property fmtid="{D5CDD505-2E9C-101B-9397-08002B2CF9AE}" pid="1161" name="Mendeley_Bookmark_nUdC6lRuqz_6">
    <vt:lpwstr>bit a distinctive nuclear gene expression pattern that correlates with their susceptibility to T2DM. Pathway analysis of microarray data identified several differentially regulated metabolic pathways. Notably, compared to the T2DM-resistant haplogroup N9a</vt:lpwstr>
  </property>
  <property fmtid="{D5CDD505-2E9C-101B-9397-08002B2CF9AE}" pid="1162" name="Mendeley_Bookmark_nUdC6lRuqz_7">
    <vt:lpwstr>, the T2DM-susceptible haplogroup F showed down-regulation of oxidative phosphorylation and up-regulation of glycolysis. These results suggest that variations in mtDNA can affect the expression of nuclear genes regulating mitochondrial functions or cellul</vt:lpwstr>
  </property>
  <property fmtid="{D5CDD505-2E9C-101B-9397-08002B2CF9AE}" pid="1163" name="Mendeley_Bookmark_nUdC6lRuqz_8">
    <vt:lpwstr>ar energetics. Given that impaired mitochondrial function caused by T2DM-associated mtDNA haplogroups is compensated by the nuclear genome, we speculate that defective nuclear compensation, under certain circumstances, might lead to the development of T2D</vt:lpwstr>
  </property>
  <property fmtid="{D5CDD505-2E9C-101B-9397-08002B2CF9AE}" pid="1164" name="Mendeley_Bookmark_nUdC6lRuqz_9">
    <vt:lpwstr>M.", "issue": "7", "title": "Gene expression pattern in transmitochondrial cytoplasmic hybrid cells harboring type 2 diabetes-associated mitochondrial DNA haplogroups", "author": [{"given": "Seungwoo", "suffix": "", "parse-names": false, "non-dropping-par</vt:lpwstr>
  </property>
  <property fmtid="{D5CDD505-2E9C-101B-9397-08002B2CF9AE}" pid="1165" name="Mendeley_Bookmark_nX1bUpSEpO_1">
    <vt:lpwstr>ADDIN CSL_CITATION {"citationItems": [{"id": "ITEM-1", "itemData": {"volume": "23", "issue": "10", "title": "GenABEL: an R library for genome-wide association analysis", "note": "pmid:17384015", "id": "ITEM-1", "publisher": "Oxford Univ Press", "author": </vt:lpwstr>
  </property>
  <property fmtid="{D5CDD505-2E9C-101B-9397-08002B2CF9AE}" pid="1166" name="Mendeley_Bookmark_nX1bUpSEpO_2">
    <vt:lpwstr>[{"given": "Yurii S", "suffix": "", "parse-names": false, "non-dropping-particle": "", "family": "Aulchenko", "dropping-particle": ""}, {"given": "Stephan", "suffix": "", "parse-names": false, "non-dropping-particle": "", "family": "Ripke", "dropping-part</vt:lpwstr>
  </property>
  <property fmtid="{D5CDD505-2E9C-101B-9397-08002B2CF9AE}" pid="1167" name="Mendeley_Bookmark_nX1bUpSEpO_3">
    <vt:lpwstr>icle": ""}, {"given": "Aaron", "suffix": "", "parse-names": false, "non-dropping-particle": "", "family": "Isaacs", "dropping-particle": ""}, {"given": "Cornelia M", "suffix": "", "parse-names": false, "non-dropping-particle": "Van", "family": "Duijn", "d</vt:lpwstr>
  </property>
  <property fmtid="{D5CDD505-2E9C-101B-9397-08002B2CF9AE}" pid="1168" name="Mendeley_Bookmark_nX1bUpSEpO_4">
    <vt:lpwstr>ropping-particle": ""}], "type": "article-journal", "DOI": "10.1093/bioinformatics/btm108", "container-title": "Bioinformatics", "page": "1294-1296", "issued": {"date-parts": [["2007"]]}}, "uris": ["http://www.mendeley.com/documents/?uuid=c2ee52a4-8698-4a</vt:lpwstr>
  </property>
  <property fmtid="{D5CDD505-2E9C-101B-9397-08002B2CF9AE}" pid="1169" name="Mendeley_Bookmark_nX1bUpSEpO_5">
    <vt:lpwstr>44-b745-02c05693e484"]}], "schema": "https://github.com/citation-style-language/schema/raw/master/csl-citation.json", "mendeley": {"plainTextFormattedCitation": "(25)", "formattedCitation": "(25)", "previouslyFormattedCitation": "(25)"}, "properties": {"n</vt:lpwstr>
  </property>
  <property fmtid="{D5CDD505-2E9C-101B-9397-08002B2CF9AE}" pid="1170" name="Mendeley_Bookmark_nX1bUpSEpO_6">
    <vt:lpwstr>oteIndex": 0}}</vt:lpwstr>
  </property>
  <property fmtid="{D5CDD505-2E9C-101B-9397-08002B2CF9AE}" pid="1171" name="Mendeley_Bookmark_nhFboPm8yW_1">
    <vt:lpwstr>ADDIN CSL_CITATION {"citationItems": [{"itemData": {"type": "article-journal", "author": [{"given": "Anita", "parse-names": false, "dropping-particle": "", "family": "Kloss-Brandst\u00e4tter", "non-dropping-particle": "", "suffix": ""}, {"given": "Dominic</vt:lpwstr>
  </property>
  <property fmtid="{D5CDD505-2E9C-101B-9397-08002B2CF9AE}" pid="1172" name="Mendeley_Bookmark_nhFboPm8yW_2">
    <vt:lpwstr>", "parse-names": false, "dropping-particle": "", "family": "Pacher", "non-dropping-particle": "", "suffix": ""}, {"given": "Sebastian", "parse-names": false, "dropping-particle": "", "family": "Sch\u00f6nherr", "non-dropping-particle": "", "suffix": ""},</vt:lpwstr>
  </property>
  <property fmtid="{D5CDD505-2E9C-101B-9397-08002B2CF9AE}" pid="1173" name="Mendeley_Bookmark_nhFboPm8yW_3">
    <vt:lpwstr> {"given": "Hansi", "parse-names": false, "dropping-particle": "", "family": "Weissensteiner", "non-dropping-particle": "", "suffix": ""}, {"given": "Robert", "parse-names": false, "dropping-particle": "", "family": "Binna", "non-dropping-particle": "", "</vt:lpwstr>
  </property>
  <property fmtid="{D5CDD505-2E9C-101B-9397-08002B2CF9AE}" pid="1174" name="Mendeley_Bookmark_nhFboPm8yW_4">
    <vt:lpwstr>suffix": ""}, {"given": "G\u00fcnther", "parse-names": false, "dropping-particle": "", "family": "Specht", "non-dropping-particle": "", "suffix": ""}, {"given": "Florian", "parse-names": false, "dropping-particle": "", "family": "Kronenberg", "non-droppin</vt:lpwstr>
  </property>
  <property fmtid="{D5CDD505-2E9C-101B-9397-08002B2CF9AE}" pid="1175" name="Mendeley_Bookmark_nhFboPm8yW_5">
    <vt:lpwstr>g-particle": "", "suffix": ""}], "page": "25-32", "issued": {"date-parts": [["2011"]]}, "issue": "1", "title": "HaploGrep: a fast and reliable algorithm for automatic classification of mitochondrial DNA haplogroups", "container-title": "Human mutation", "</vt:lpwstr>
  </property>
  <property fmtid="{D5CDD505-2E9C-101B-9397-08002B2CF9AE}" pid="1176" name="Mendeley_Bookmark_nhFboPm8yW_6">
    <vt:lpwstr>DOI": "10.1002/humu.21382", "id": "ITEM-1", "volume": "32", "publisher": "Wiley Online Library"}, "id": "ITEM-1", "uris": ["http://www.mendeley.com/documents/?uuid=5aaa41e1-a6ff-4a94-9160-54b16059afce"]}], "properties": {"noteIndex": 0}, "mendeley": {"pla</vt:lpwstr>
  </property>
  <property fmtid="{D5CDD505-2E9C-101B-9397-08002B2CF9AE}" pid="1177" name="Mendeley_Bookmark_nhFboPm8yW_7">
    <vt:lpwstr>inTextFormattedCitation": "(20)", "previouslyFormattedCitation": "(20)", "formattedCitation": "(20)"}, "schema": "https://github.com/citation-style-language/schema/raw/master/csl-citation.json"}</vt:lpwstr>
  </property>
  <property fmtid="{D5CDD505-2E9C-101B-9397-08002B2CF9AE}" pid="1178" name="Mendeley_Bookmark_npjOSTlVTI_1">
    <vt:lpwstr>ADDIN CSL_CITATION {"citationItems": [{"itemData": {"type": "article-journal", "author": [{"given": "Neil J", "parse-names": false, "dropping-particle": "", "family": "Gemmell", "non-dropping-particle": "", "suffix": ""}, {"given": "Victoria J", "parse-na</vt:lpwstr>
  </property>
  <property fmtid="{D5CDD505-2E9C-101B-9397-08002B2CF9AE}" pid="1179" name="Mendeley_Bookmark_npjOSTlVTI_2">
    <vt:lpwstr>mes": false, "dropping-particle": "", "family": "Metcalf", "non-dropping-particle": "", "suffix": ""}, {"given": "Fred W", "parse-names": false, "dropping-particle": "", "family": "Allendorf", "non-dropping-particle": "", "suffix": ""}], "page": "238-244"</vt:lpwstr>
  </property>
  <property fmtid="{D5CDD505-2E9C-101B-9397-08002B2CF9AE}" pid="1180" name="Mendeley_Bookmark_npjOSTlVTI_3">
    <vt:lpwstr>, "issued": {"date-parts": [["2004"]]}, "issue": "5", "title": "Mother's curse: the effect of mtDNA on individual fitness and population viability", "container-title": "Trends in Ecology &amp; Evolution", "id": "ITEM-1", "volume": "19", "publisher": "Elsevier</vt:lpwstr>
  </property>
  <property fmtid="{D5CDD505-2E9C-101B-9397-08002B2CF9AE}" pid="1181" name="Mendeley_Bookmark_npjOSTlVTI_4">
    <vt:lpwstr>"}, "id": "ITEM-1", "uris": ["http://www.mendeley.com/documents/?uuid=504d3787-9ea8-44fe-a1cd-f147c4ad0c61"]}], "properties": {"noteIndex": 0}, "mendeley": {"plainTextFormattedCitation": "(5)", "previouslyFormattedCitation": "(5)", "formattedCitation": "(</vt:lpwstr>
  </property>
  <property fmtid="{D5CDD505-2E9C-101B-9397-08002B2CF9AE}" pid="1182" name="Mendeley_Bookmark_npjOSTlVTI_5">
    <vt:lpwstr>5)"}, "schema": "https://github.com/citation-style-language/schema/raw/master/csl-citation.json"}</vt:lpwstr>
  </property>
  <property fmtid="{D5CDD505-2E9C-101B-9397-08002B2CF9AE}" pid="1183" name="Mendeley_Bookmark_oIJ1gcjbVQ_1">
    <vt:lpwstr>ADDIN CSL_CITATION {"citationItems": [{"itemData": {"type": "article-journal", "author": [{"given": "Richard M", "parse-names": false, "dropping-particle": "", "family": "Andrews", "non-dropping-particle": "", "suffix": ""}, {"given": "Iwona", "parse-name</vt:lpwstr>
  </property>
  <property fmtid="{D5CDD505-2E9C-101B-9397-08002B2CF9AE}" pid="1184" name="Mendeley_Bookmark_oIJ1gcjbVQ_2">
    <vt:lpwstr>s": false, "dropping-particle": "", "family": "Kubacka", "non-dropping-particle": "", "suffix": ""}, {"given": "Patrick F", "parse-names": false, "dropping-particle": "", "family": "Chinnery", "non-dropping-particle": "", "suffix": ""}, {"given": "Robert </vt:lpwstr>
  </property>
  <property fmtid="{D5CDD505-2E9C-101B-9397-08002B2CF9AE}" pid="1185" name="Mendeley_Bookmark_oIJ1gcjbVQ_3">
    <vt:lpwstr>N", "parse-names": false, "dropping-particle": "", "family": "Lightowlers", "non-dropping-particle": "", "suffix": ""}, {"given": "Douglass M", "parse-names": false, "dropping-particle": "", "family": "Turnbull", "non-dropping-particle": "", "suffix": ""}</vt:lpwstr>
  </property>
  <property fmtid="{D5CDD505-2E9C-101B-9397-08002B2CF9AE}" pid="1186" name="Mendeley_Bookmark_oIJ1gcjbVQ_4">
    <vt:lpwstr>, {"given": "Neil", "parse-names": false, "dropping-particle": "", "family": "Howell", "non-dropping-particle": "", "suffix": ""}], "page": "147", "issued": {"date-parts": [["1999"]]}, "issue": "2", "title": "Reanalysis and revision of the Cambridge refer</vt:lpwstr>
  </property>
  <property fmtid="{D5CDD505-2E9C-101B-9397-08002B2CF9AE}" pid="1187" name="Mendeley_Bookmark_oIJ1gcjbVQ_5">
    <vt:lpwstr>ence sequence for human mitochondrial DNA", "container-title": "Nature genetics", "DOI": "10.1038/13779", "id": "ITEM-1", "volume": "23", "publisher": "Nature Publishing Group"}, "id": "ITEM-1", "uris": ["http://www.mendeley.com/documents/?uuid=317c738c-5</vt:lpwstr>
  </property>
  <property fmtid="{D5CDD505-2E9C-101B-9397-08002B2CF9AE}" pid="1188" name="Mendeley_Bookmark_oIJ1gcjbVQ_6">
    <vt:lpwstr>5d8-479f-88da-d72170ab1479"]}], "properties": {"noteIndex": 0}, "mendeley": {"plainTextFormattedCitation": "(1)", "previouslyFormattedCitation": "(1)", "formattedCitation": "(1)"}, "schema": "https://github.com/citation-style-language/schema/raw/master/cs</vt:lpwstr>
  </property>
  <property fmtid="{D5CDD505-2E9C-101B-9397-08002B2CF9AE}" pid="1189" name="Mendeley_Bookmark_oIJ1gcjbVQ_7">
    <vt:lpwstr>l-citation.json"}</vt:lpwstr>
  </property>
  <property fmtid="{D5CDD505-2E9C-101B-9397-08002B2CF9AE}" pid="1190" name="Mendeley_Bookmark_p9nCZofl4I_1">
    <vt:lpwstr>ADDIN CSL_CITATION {"citationItems": [{"itemData": {"type": "article-journal", "author": [{"given": "Xingbin", "parse-names": false, "dropping-particle": "", "family": "Wang", "non-dropping-particle": "", "suffix": ""}, {"given": "Dongwan D", "parse-names</vt:lpwstr>
  </property>
  <property fmtid="{D5CDD505-2E9C-101B-9397-08002B2CF9AE}" pid="1191" name="Mendeley_Bookmark_p9nCZofl4I_2">
    <vt:lpwstr>": false, "dropping-particle": "", "family": "Kang", "non-dropping-particle": "", "suffix": ""}, {"given": "Kui", "parse-names": false, "dropping-particle": "", "family": "Shen", "non-dropping-particle": "", "suffix": ""}, {"given": "Chi", "parse-names": </vt:lpwstr>
  </property>
  <property fmtid="{D5CDD505-2E9C-101B-9397-08002B2CF9AE}" pid="1192" name="Mendeley_Bookmark_p9nCZofl4I_3">
    <vt:lpwstr>false, "dropping-particle": "", "family": "Song", "non-dropping-particle": "", "suffix": ""}, {"given": "Shuya", "parse-names": false, "dropping-particle": "", "family": "Lu", "non-dropping-particle": "", "suffix": ""}, {"given": "Lun-Ching", "parse-names</vt:lpwstr>
  </property>
  <property fmtid="{D5CDD505-2E9C-101B-9397-08002B2CF9AE}" pid="1193" name="Mendeley_Bookmark_p9nCZofl4I_4">
    <vt:lpwstr>": false, "dropping-particle": "", "family": "Chang", "non-dropping-particle": "", "suffix": ""}, {"given": "Serena G", "parse-names": false, "dropping-particle": "", "family": "Liao", "non-dropping-particle": "", "suffix": ""}, {"given": "Zhiguang", "par</vt:lpwstr>
  </property>
  <property fmtid="{D5CDD505-2E9C-101B-9397-08002B2CF9AE}" pid="1194" name="Mendeley_Bookmark_p9nCZofl4I_5">
    <vt:lpwstr>se-names": false, "dropping-particle": "", "family": "Huo", "non-dropping-particle": "", "suffix": ""}, {"given": "Shaowu", "parse-names": false, "dropping-particle": "", "family": "Tang", "non-dropping-particle": "", "suffix": ""}, {"given": "Ying", "par</vt:lpwstr>
  </property>
  <property fmtid="{D5CDD505-2E9C-101B-9397-08002B2CF9AE}" pid="1195" name="Mendeley_Bookmark_p9nCZofl4I_6">
    <vt:lpwstr>se-names": false, "dropping-particle": "", "family": "Ding", "non-dropping-particle": "", "suffix": ""}], "page": "2534-2536", "issued": {"date-parts": [["2012"]]}, "issue": "19", "title": "An R package suite for microarray meta-analysis in quality contro</vt:lpwstr>
  </property>
  <property fmtid="{D5CDD505-2E9C-101B-9397-08002B2CF9AE}" pid="1196" name="Mendeley_Bookmark_p9nCZofl4I_7">
    <vt:lpwstr>l, differentially expressed gene analysis and pathway enrichment detection", "container-title": "Bioinformatics", "id": "ITEM-1", "volume": "28", "publisher": "Oxford University Press"}, "id": "ITEM-1", "uris": ["http://www.mendeley.com/documents/?uuid=2d</vt:lpwstr>
  </property>
  <property fmtid="{D5CDD505-2E9C-101B-9397-08002B2CF9AE}" pid="1197" name="Mendeley_Bookmark_p9nCZofl4I_8">
    <vt:lpwstr>354ae5-63f3-448b-a040-115f67c5b40f"]}], "properties": {"noteIndex": 0}, "mendeley": {"plainTextFormattedCitation": "(22)", "previouslyFormattedCitation": "(22)", "formattedCitation": "(22)"}, "schema": "https://github.com/citation-style-language/schema/ra</vt:lpwstr>
  </property>
  <property fmtid="{D5CDD505-2E9C-101B-9397-08002B2CF9AE}" pid="1198" name="Mendeley_Bookmark_p9nCZofl4I_9">
    <vt:lpwstr>w/master/csl-citation.json"}</vt:lpwstr>
  </property>
  <property fmtid="{D5CDD505-2E9C-101B-9397-08002B2CF9AE}" pid="1199" name="Mendeley_Bookmark_pBsqiekymr_1">
    <vt:lpwstr>ADDIN CSL_CITATION {"citationItems": [{"itemData": {"type": "article-journal", "author": [{"given": "Irfahan", "parse-names": false, "dropping-particle": "", "family": "Kassam", "non-dropping-particle": "", "suffix": ""}, {"given": "Tuan", "parse-names": </vt:lpwstr>
  </property>
  <property fmtid="{D5CDD505-2E9C-101B-9397-08002B2CF9AE}" pid="1200" name="Mendeley_Bookmark_pBsqiekymr_10">
    <vt:lpwstr>schema/raw/master/csl-citation.json"}</vt:lpwstr>
  </property>
  <property fmtid="{D5CDD505-2E9C-101B-9397-08002B2CF9AE}" pid="1201" name="Mendeley_Bookmark_pBsqiekymr_2">
    <vt:lpwstr>false, "dropping-particle": "", "family": "Qi", "non-dropping-particle": "", "suffix": ""}, {"given": "Luke", "parse-names": false, "dropping-particle": "", "family": "Lloyd-Jones", "non-dropping-particle": "", "suffix": ""}, {"given": "Alexander", "parse</vt:lpwstr>
  </property>
  <property fmtid="{D5CDD505-2E9C-101B-9397-08002B2CF9AE}" pid="1202" name="Mendeley_Bookmark_pBsqiekymr_3">
    <vt:lpwstr>-names": false, "dropping-particle": "", "family": "Holloway", "non-dropping-particle": "", "suffix": ""}, {"given": "Marc Jan", "parse-names": false, "dropping-particle": "", "family": "Bonder", "non-dropping-particle": "", "suffix": ""}, {"given": "Anja</vt:lpwstr>
  </property>
  <property fmtid="{D5CDD505-2E9C-101B-9397-08002B2CF9AE}" pid="1203" name="Mendeley_Bookmark_pBsqiekymr_4">
    <vt:lpwstr>li K", "parse-names": false, "dropping-particle": "", "family": "Henders", "non-dropping-particle": "", "suffix": ""}, {"given": "Nicholas G", "parse-names": false, "dropping-particle": "", "family": "Martin", "non-dropping-particle": "", "suffix": ""}, {</vt:lpwstr>
  </property>
  <property fmtid="{D5CDD505-2E9C-101B-9397-08002B2CF9AE}" pid="1204" name="Mendeley_Bookmark_pBsqiekymr_5">
    <vt:lpwstr>"given": "Joseph E", "parse-names": false, "dropping-particle": "", "family": "Powell", "non-dropping-particle": "", "suffix": ""}, {"given": "Lude", "parse-names": false, "dropping-particle": "", "family": "Franke", "non-dropping-particle": "", "suffix":</vt:lpwstr>
  </property>
  <property fmtid="{D5CDD505-2E9C-101B-9397-08002B2CF9AE}" pid="1205" name="Mendeley_Bookmark_pBsqiekymr_6">
    <vt:lpwstr> ""}, {"given": "Grant W", "parse-names": false, "dropping-particle": "", "family": "Montgomery", "non-dropping-particle": "", "suffix": ""}, {"given": "Peter M", "parse-names": false, "dropping-particle": "", "family": "Visscher", "non-dropping-particle"</vt:lpwstr>
  </property>
  <property fmtid="{D5CDD505-2E9C-101B-9397-08002B2CF9AE}" pid="1206" name="Mendeley_Bookmark_pBsqiekymr_7">
    <vt:lpwstr>: "", "suffix": ""}, {"given": "Allan F", "parse-names": false, "dropping-particle": "", "family": "McRae", "non-dropping-particle": "", "suffix": ""}], "page": "5332-5338", "issued": {"date-parts": [["2016"]]}, "issue": "24", "title": "Evidence for mitoc</vt:lpwstr>
  </property>
  <property fmtid="{D5CDD505-2E9C-101B-9397-08002B2CF9AE}" pid="1207" name="Mendeley_Bookmark_pBsqiekymr_8">
    <vt:lpwstr>hondrial genetic control of autosomal gene expression", "container-title": "Human molecular genetics", "DOI": "10.1093/hmg/ddw347", "id": "ITEM-1", "volume": "25", "publisher": "Oxford Univ Press"}, "id": "ITEM-1", "uris": ["http://www.mendeley.com/docume</vt:lpwstr>
  </property>
  <property fmtid="{D5CDD505-2E9C-101B-9397-08002B2CF9AE}" pid="1208" name="Mendeley_Bookmark_pBsqiekymr_9">
    <vt:lpwstr>nts/?uuid=47bef123-95f9-43ee-85ad-05d935fcedfe"]}], "properties": {"noteIndex": 0}, "mendeley": {"plainTextFormattedCitation": "(7)", "previouslyFormattedCitation": "(7)", "formattedCitation": "(7)"}, "schema": "https://github.com/citation-style-language/</vt:lpwstr>
  </property>
  <property fmtid="{D5CDD505-2E9C-101B-9397-08002B2CF9AE}" pid="1209" name="Mendeley_Bookmark_pDcDlNllol_1">
    <vt:lpwstr>ADDIN CSL_CITATION {"citationItems": [{"id": "ITEM-1", "itemData": {"volume": "6", "abstract": "Background: The pivotal role of mitochondria in energy production and free radical generation suggests that the mitochondrial genome could have an important in</vt:lpwstr>
  </property>
  <property fmtid="{D5CDD505-2E9C-101B-9397-08002B2CF9AE}" pid="1210" name="Mendeley_Bookmark_pDcDlNllol_10">
    <vt:lpwstr>n": "Sabine", "suffix": "", "parse-names": false, "non-dropping-particle": "", "family": "Ebner", "dropping-particle": ""}, {"given": "Eva", "suffix": "", "parse-names": false, "non-dropping-particle": "", "family": "Schwaiger", "dropping-particle": ""}, </vt:lpwstr>
  </property>
  <property fmtid="{D5CDD505-2E9C-101B-9397-08002B2CF9AE}" pid="1211" name="Mendeley_Bookmark_pDcDlNllol_11">
    <vt:lpwstr>{"given": "Danijela", "suffix": "", "parse-names": false, "non-dropping-particle": "", "family": "Santic", "dropping-particle": ""}, {"given": "Tanja", "suffix": "", "parse-names": false, "non-dropping-particle": "", "family": "Kreindl", "dropping-particl</vt:lpwstr>
  </property>
  <property fmtid="{D5CDD505-2E9C-101B-9397-08002B2CF9AE}" pid="1212" name="Mendeley_Bookmark_pDcDlNllol_12">
    <vt:lpwstr>e": ""}, {"given": "Olaf", "suffix": "", "parse-names": false, "non-dropping-particle": "", "family": "Stanger", "dropping-particle": ""}, {"given": "Bernhard", "suffix": "", "parse-names": false, "non-dropping-particle": "", "family": "Paulweber", "dropp</vt:lpwstr>
  </property>
  <property fmtid="{D5CDD505-2E9C-101B-9397-08002B2CF9AE}" pid="1213" name="Mendeley_Bookmark_pDcDlNllol_13">
    <vt:lpwstr>ing-particle": ""}, {"given": "Bernhard", "suffix": "", "parse-names": false, "non-dropping-particle": "", "family": "Iglseder", "dropping-particle": ""}, {"given": "Hannes", "suffix": "", "parse-names": false, "non-dropping-particle": "", "family": "Ober</vt:lpwstr>
  </property>
  <property fmtid="{D5CDD505-2E9C-101B-9397-08002B2CF9AE}" pid="1214" name="Mendeley_Bookmark_pDcDlNllol_14">
    <vt:lpwstr>kofler", "dropping-particle": ""}, {"given": "Richard", "suffix": "", "parse-names": false, "non-dropping-particle": "", "family": "Maier", "dropping-particle": ""}, {"given": "Johannes A", "suffix": "", "parse-names": false, "non-dropping-particle": "", </vt:lpwstr>
  </property>
  <property fmtid="{D5CDD505-2E9C-101B-9397-08002B2CF9AE}" pid="1215" name="Mendeley_Bookmark_pDcDlNllol_15">
    <vt:lpwstr>"family": "Mayr", "dropping-particle": ""}, {"given": "Franz", "suffix": "", "parse-names": false, "non-dropping-particle": "", "family": "Krempler", "dropping-particle": ""}, {"given": "Raimund", "suffix": "", "parse-names": false, "non-dropping-particle</vt:lpwstr>
  </property>
  <property fmtid="{D5CDD505-2E9C-101B-9397-08002B2CF9AE}" pid="1216" name="Mendeley_Bookmark_pDcDlNllol_16">
    <vt:lpwstr>": "", "family": "Weitgasser", "dropping-particle": ""}, {"given": "Wolfgang", "suffix": "", "parse-names": false, "non-dropping-particle": "", "family": "Patsch", "dropping-particle": ""}, {"given": "Wolfgang", "suffix": "", "parse-names": false, "non-dr</vt:lpwstr>
  </property>
  <property fmtid="{D5CDD505-2E9C-101B-9397-08002B2CF9AE}" pid="1217" name="Mendeley_Bookmark_pDcDlNllol_17">
    <vt:lpwstr>opping-particle": "", "family": "Sperl", "dropping-particle": ""}, {"given": "Barbara", "suffix": "", "parse-names": false, "non-dropping-particle": "", "family": "Kofler", "dropping-particle": ""}, {"given": "Massimo", "suffix": "", "parse-names": false,</vt:lpwstr>
  </property>
  <property fmtid="{D5CDD505-2E9C-101B-9397-08002B2CF9AE}" pid="1218" name="Mendeley_Bookmark_pDcDlNllol_18">
    <vt:lpwstr> "non-dropping-particle": "", "family": "Federici", "dropping-particle": ""}], "type": "article-journal", "DOI": "10.1371/journal.pone.0016455"}, "uris": ["http://www.mendeley.com/documents/?uuid=742aa436-d618-3047-9372-a1aa9e10ee3c"]}], "schema": "https:</vt:lpwstr>
  </property>
  <property fmtid="{D5CDD505-2E9C-101B-9397-08002B2CF9AE}" pid="1219" name="Mendeley_Bookmark_pDcDlNllol_19">
    <vt:lpwstr>//github.com/citation-style-language/schema/raw/master/csl-citation.json", "mendeley": {"plainTextFormattedCitation": "(30)", "formattedCitation": "(30)", "previouslyFormattedCitation": "(30)"}, "properties": {"noteIndex": 0}}</vt:lpwstr>
  </property>
  <property fmtid="{D5CDD505-2E9C-101B-9397-08002B2CF9AE}" pid="1220" name="Mendeley_Bookmark_pDcDlNllol_2">
    <vt:lpwstr>fluence on the expression of multifactorial age related diseases. Substitution of T to C at nucleotide position 16189 in the hypervariable D-loop of the control region (CR) of mitochondrial DNA (mtDNA) has attracted research interest because of its suspec</vt:lpwstr>
  </property>
  <property fmtid="{D5CDD505-2E9C-101B-9397-08002B2CF9AE}" pid="1221" name="Mendeley_Bookmark_pDcDlNllol_3">
    <vt:lpwstr>ted association with various multifactorial diseases. The aim of the present study was to compare the frequency of this polymorphism in the CR of mtDNA in patients with coronary artery disease (CAD, n = 482) and type 2 diabetes mellitus (T2DM, n = 505) fr</vt:lpwstr>
  </property>
  <property fmtid="{D5CDD505-2E9C-101B-9397-08002B2CF9AE}" pid="1222" name="Mendeley_Bookmark_pDcDlNllol_4">
    <vt:lpwstr>om two study centers, with healthy individuals (n = 1481) of Middle European descent in Austria. Methodology and Principal Findings: CR polymorphisms and the nine major European haplogroups were identified by DNA sequencing and primer extension analysis, </vt:lpwstr>
  </property>
  <property fmtid="{D5CDD505-2E9C-101B-9397-08002B2CF9AE}" pid="1223" name="Mendeley_Bookmark_pDcDlNllol_5">
    <vt:lpwstr>respectively. Frequencies and Odds Ratios for the association between cases and controls were calculated. Compared to healthy controls, the prevalence of T16189C was significantly higher in patients with CAD (11.8% vs 21.6%), as well as in patients with T</vt:lpwstr>
  </property>
  <property fmtid="{D5CDD505-2E9C-101B-9397-08002B2CF9AE}" pid="1224" name="Mendeley_Bookmark_pDcDlNllol_6">
    <vt:lpwstr>2DM (11.8% vs 19.4%). The association of CAD, but not the one of T2DM, with T16189C remained highly significant after correction for age, sex and body mass index (BMI) and was independent of the two study centers. Conclusions and Significance: Our results</vt:lpwstr>
  </property>
  <property fmtid="{D5CDD505-2E9C-101B-9397-08002B2CF9AE}" pid="1225" name="Mendeley_Bookmark_pDcDlNllol_7">
    <vt:lpwstr> show for the first time a significant association of T16189C with CAD in a Middle European population. As reported in other studies, in patients with T2DM an association with T16189C in individuals of European decent remains questionable.", "issue": "1",</vt:lpwstr>
  </property>
  <property fmtid="{D5CDD505-2E9C-101B-9397-08002B2CF9AE}" pid="1226" name="Mendeley_Bookmark_pDcDlNllol_8">
    <vt:lpwstr> "issued": {"date-parts": [["2011"]]}, "title": "The Mitochondrial T16189C Polymorphism Is Associated with Coronary Artery Disease in Middle European Populations", "container-title": "PLoS ONE", "id": "ITEM-1", "page": "e16455", "author": [{"given": "Edit</vt:lpwstr>
  </property>
  <property fmtid="{D5CDD505-2E9C-101B-9397-08002B2CF9AE}" pid="1227" name="Mendeley_Bookmark_pDcDlNllol_9">
    <vt:lpwstr>h E", "suffix": "", "parse-names": false, "non-dropping-particle": "", "family": "Mueller", "dropping-particle": ""}, {"given": "Waltraud", "suffix": "", "parse-names": false, "non-dropping-particle": "", "family": "Eder", "dropping-particle": ""}, {"give</vt:lpwstr>
  </property>
  <property fmtid="{D5CDD505-2E9C-101B-9397-08002B2CF9AE}" pid="1228" name="Mendeley_Bookmark_pwVbNRZEy3_1">
    <vt:lpwstr>ADDIN CSL_CITATION {"citationItems": [{"itemData": {"type": "chapter", "author": [{"given": "Gordon K", "parse-names": false, "dropping-particle": "", "family": "Smyth", "non-dropping-particle": "", "suffix": ""}], "page": "397-420", "issued": {"date-part</vt:lpwstr>
  </property>
  <property fmtid="{D5CDD505-2E9C-101B-9397-08002B2CF9AE}" pid="1229" name="Mendeley_Bookmark_pwVbNRZEy3_2">
    <vt:lpwstr>s": [["2005"]]}, "title": "Limma: linear models for microarray data", "container-title": "Bioinformatics and computational biology solutions using R and Bioconductor", "DOI": "10.1007/0-387-29362-0_23", "id": "ITEM-1", "publisher": "Springer"}, "id": "ITE</vt:lpwstr>
  </property>
  <property fmtid="{D5CDD505-2E9C-101B-9397-08002B2CF9AE}" pid="1230" name="Mendeley_Bookmark_pwVbNRZEy3_3">
    <vt:lpwstr>M-1", "uris": ["http://www.mendeley.com/documents/?uuid=6bbd7d34-c5bf-4e29-bc5f-4e5a06fb0885"]}], "properties": {"noteIndex": 0}, "mendeley": {"plainTextFormattedCitation": "(16)", "previouslyFormattedCitation": "(16)", "formattedCitation": "(16)"}, "sche</vt:lpwstr>
  </property>
  <property fmtid="{D5CDD505-2E9C-101B-9397-08002B2CF9AE}" pid="1231" name="Mendeley_Bookmark_pwVbNRZEy3_4">
    <vt:lpwstr>ma": "https://github.com/citation-style-language/schema/raw/master/csl-citation.json"}</vt:lpwstr>
  </property>
  <property fmtid="{D5CDD505-2E9C-101B-9397-08002B2CF9AE}" pid="1232" name="Mendeley_Bookmark_qD8wV5ZRbe_1">
    <vt:lpwstr>ADDIN CSL_CITATION {"citationItems": [{"id": "ITEM-1", "itemData": {"volume": "23", "container-title": "Nature genetics", "issue": "2", "title": "Reanalysis and revision of the Cambridge reference sequence for human mitochondrial DNA", "author": [{"given"</vt:lpwstr>
  </property>
  <property fmtid="{D5CDD505-2E9C-101B-9397-08002B2CF9AE}" pid="1233" name="Mendeley_Bookmark_qD8wV5ZRbe_2">
    <vt:lpwstr>: "Richard M", "suffix": "", "parse-names": false, "non-dropping-particle": "", "family": "Andrews", "dropping-particle": ""}, {"given": "Iwona", "suffix": "", "parse-names": false, "non-dropping-particle": "", "family": "Kubacka", "dropping-particle": ""</vt:lpwstr>
  </property>
  <property fmtid="{D5CDD505-2E9C-101B-9397-08002B2CF9AE}" pid="1234" name="Mendeley_Bookmark_qD8wV5ZRbe_3">
    <vt:lpwstr>}, {"given": "Patrick F", "suffix": "", "parse-names": false, "non-dropping-particle": "", "family": "Chinnery", "dropping-particle": ""}, {"given": "Robert N", "suffix": "", "parse-names": false, "non-dropping-particle": "", "family": "Lightowlers", "dro</vt:lpwstr>
  </property>
  <property fmtid="{D5CDD505-2E9C-101B-9397-08002B2CF9AE}" pid="1235" name="Mendeley_Bookmark_qD8wV5ZRbe_4">
    <vt:lpwstr>pping-particle": ""}, {"given": "Douglass M", "suffix": "", "parse-names": false, "non-dropping-particle": "", "family": "Turnbull", "dropping-particle": ""}, {"given": "Neil", "suffix": "", "parse-names": false, "non-dropping-particle": "", "family": "Ho</vt:lpwstr>
  </property>
  <property fmtid="{D5CDD505-2E9C-101B-9397-08002B2CF9AE}" pid="1236" name="Mendeley_Bookmark_qD8wV5ZRbe_5">
    <vt:lpwstr>well", "dropping-particle": ""}], "id": "ITEM-1", "page": "147", "publisher": "Nature Publishing Group", "issued": {"date-parts": [["1999"]]}, "type": "article-journal", "DOI": "10.1038/13779"}, "uris": ["http://www.mendeley.com/documents/?uuid=317c738c-5</vt:lpwstr>
  </property>
  <property fmtid="{D5CDD505-2E9C-101B-9397-08002B2CF9AE}" pid="1237" name="Mendeley_Bookmark_qD8wV5ZRbe_6">
    <vt:lpwstr>5d8-479f-88da-d72170ab1479"]}], "schema": "https://github.com/citation-style-language/schema/raw/master/csl-citation.json", "mendeley": {"plainTextFormattedCitation": "(1)", "formattedCitation": "(1)", "previouslyFormattedCitation": "(1)"}, "properties": </vt:lpwstr>
  </property>
  <property fmtid="{D5CDD505-2E9C-101B-9397-08002B2CF9AE}" pid="1238" name="Mendeley_Bookmark_qD8wV5ZRbe_7">
    <vt:lpwstr>{"noteIndex": 0}}</vt:lpwstr>
  </property>
  <property fmtid="{D5CDD505-2E9C-101B-9397-08002B2CF9AE}" pid="1239" name="Mendeley_Bookmark_qNFY5Y3RCB_1">
    <vt:lpwstr>ADDIN CSL_CITATION {"citationItems": [{"itemData": {"type": "article-journal", "publisher": "American Association for the Advancement of Science", "author": [{"given": "Paolo", "parse-names": false, "dropping-particle": "", "family": "Innocenti", "non-dro</vt:lpwstr>
  </property>
  <property fmtid="{D5CDD505-2E9C-101B-9397-08002B2CF9AE}" pid="1240" name="Mendeley_Bookmark_qNFY5Y3RCB_2">
    <vt:lpwstr>pping-particle": "", "suffix": ""}, {"given": "Edward H", "parse-names": false, "dropping-particle": "", "family": "Morrow", "non-dropping-particle": "", "suffix": ""}, {"given": "Damian K", "parse-names": false, "dropping-particle": "", "family": "Dowlin</vt:lpwstr>
  </property>
  <property fmtid="{D5CDD505-2E9C-101B-9397-08002B2CF9AE}" pid="1241" name="Mendeley_Bookmark_qNFY5Y3RCB_3">
    <vt:lpwstr>g", "non-dropping-particle": "", "suffix": ""}], "note": "pmid:21566193", "issued": {"date-parts": [["2011"]]}, "issue": "6031", "title": "Experimental evidence supports a sex-specific selective sieve in mitochondrial genome evolution", "container-title":</vt:lpwstr>
  </property>
  <property fmtid="{D5CDD505-2E9C-101B-9397-08002B2CF9AE}" pid="1242" name="Mendeley_Bookmark_qNFY5Y3RCB_4">
    <vt:lpwstr> "Science", "id": "ITEM-1", "volume": "332", "page": "845-848"}, "id": "ITEM-1", "uris": ["http://www.mendeley.com/documents/?uuid=808962b4-4c36-431f-86e8-f7e049fb06c6"]}], "properties": {"noteIndex": 0}, "mendeley": {"plainTextFormattedCitation": "(6)", </vt:lpwstr>
  </property>
  <property fmtid="{D5CDD505-2E9C-101B-9397-08002B2CF9AE}" pid="1243" name="Mendeley_Bookmark_qNFY5Y3RCB_5">
    <vt:lpwstr>"previouslyFormattedCitation": "(6)", "formattedCitation": "(6)"}, "schema": "https://github.com/citation-style-language/schema/raw/master/csl-citation.json"}</vt:lpwstr>
  </property>
  <property fmtid="{D5CDD505-2E9C-101B-9397-08002B2CF9AE}" pid="1244" name="Mendeley_Bookmark_qXDIJSQNzI_1">
    <vt:lpwstr>ADDIN CSL_CITATION {"citationItems": [{"itemData": {"type": "article-journal", "issued": {"date-parts": [["2011"]]}, "author": [{"given": "Edith E", "parse-names": false, "dropping-particle": "", "family": "Mueller", "non-dropping-particle": "", "suffix":</vt:lpwstr>
  </property>
  <property fmtid="{D5CDD505-2E9C-101B-9397-08002B2CF9AE}" pid="1245" name="Mendeley_Bookmark_qXDIJSQNzI_10">
    <vt:lpwstr>ropping-particle": "", "family": "Kofler", "non-dropping-particle": "", "suffix": ""}, {"given": "Massimo", "parse-names": false, "dropping-particle": "", "family": "Federici", "non-dropping-particle": "", "suffix": ""}], "page": "e16455", "issue": "1", "</vt:lpwstr>
  </property>
  <property fmtid="{D5CDD505-2E9C-101B-9397-08002B2CF9AE}" pid="1246" name="Mendeley_Bookmark_qXDIJSQNzI_11">
    <vt:lpwstr>abstract": "Background: The pivotal role of mitochondria in energy production and free radical generation suggests that the mitochondrial genome could have an important influence on the expression of multifactorial age related diseases. Substitution of T </vt:lpwstr>
  </property>
  <property fmtid="{D5CDD505-2E9C-101B-9397-08002B2CF9AE}" pid="1247" name="Mendeley_Bookmark_qXDIJSQNzI_12">
    <vt:lpwstr>to C at nucleotide position 16189 in the hypervariable D-loop of the control region (CR) of mitochondrial DNA (mtDNA) has attracted research interest because of its suspected association with various multifactorial diseases. The aim of the present study w</vt:lpwstr>
  </property>
  <property fmtid="{D5CDD505-2E9C-101B-9397-08002B2CF9AE}" pid="1248" name="Mendeley_Bookmark_qXDIJSQNzI_13">
    <vt:lpwstr>as to compare the frequency of this polymorphism in the CR of mtDNA in patients with coronary artery disease (CAD, n = 482) and type 2 diabetes mellitus (T2DM, n = 505) from two study centers, with healthy individuals (n = 1481) of Middle European descent</vt:lpwstr>
  </property>
  <property fmtid="{D5CDD505-2E9C-101B-9397-08002B2CF9AE}" pid="1249" name="Mendeley_Bookmark_qXDIJSQNzI_14">
    <vt:lpwstr> in Austria. Methodology and Principal Findings: CR polymorphisms and the nine major European haplogroups were identified by DNA sequencing and primer extension analysis, respectively. Frequencies and Odds Ratios for the association between cases and cont</vt:lpwstr>
  </property>
  <property fmtid="{D5CDD505-2E9C-101B-9397-08002B2CF9AE}" pid="1250" name="Mendeley_Bookmark_qXDIJSQNzI_15">
    <vt:lpwstr>rols were calculated. Compared to healthy controls, the prevalence of T16189C was significantly higher in patients with CAD (11.8% vs 21.6%), as well as in patients with T2DM (11.8% vs 19.4%). The association of CAD, but not the one of T2DM, with T16189C </vt:lpwstr>
  </property>
  <property fmtid="{D5CDD505-2E9C-101B-9397-08002B2CF9AE}" pid="1251" name="Mendeley_Bookmark_qXDIJSQNzI_16">
    <vt:lpwstr>remained highly significant after correction for age, sex and body mass index (BMI) and was independent of the two study centers. Conclusions and Significance: Our results show for the first time a significant association of T16189C with CAD in a Middle E</vt:lpwstr>
  </property>
  <property fmtid="{D5CDD505-2E9C-101B-9397-08002B2CF9AE}" pid="1252" name="Mendeley_Bookmark_qXDIJSQNzI_17">
    <vt:lpwstr>uropean population. As reported in other studies, in patients with T2DM an association with T16189C in individuals of European decent remains questionable.", "title": "The Mitochondrial T16189C Polymorphism Is Associated with Coronary Artery Disease in Mi</vt:lpwstr>
  </property>
  <property fmtid="{D5CDD505-2E9C-101B-9397-08002B2CF9AE}" pid="1253" name="Mendeley_Bookmark_qXDIJSQNzI_18">
    <vt:lpwstr>ddle European Populations", "container-title": "PLoS ONE", "DOI": "10.1371/journal.pone.0016455", "id": "ITEM-1", "volume": "6"}, "id": "ITEM-1", "uris": ["http://www.mendeley.com/documents/?uuid=742aa436-d618-3047-9372-a1aa9e10ee3c"]}], "properties": {"n</vt:lpwstr>
  </property>
  <property fmtid="{D5CDD505-2E9C-101B-9397-08002B2CF9AE}" pid="1254" name="Mendeley_Bookmark_qXDIJSQNzI_19">
    <vt:lpwstr>oteIndex": 0}, "mendeley": {"plainTextFormattedCitation": "(30)", "previouslyFormattedCitation": "(32)", "formattedCitation": "(30)"}, "schema": "https://github.com/citation-style-language/schema/raw/master/csl-citation.json"}</vt:lpwstr>
  </property>
  <property fmtid="{D5CDD505-2E9C-101B-9397-08002B2CF9AE}" pid="1255" name="Mendeley_Bookmark_qXDIJSQNzI_2">
    <vt:lpwstr> ""}, {"given": "Waltraud", "parse-names": false, "dropping-particle": "", "family": "Eder", "non-dropping-particle": "", "suffix": ""}, {"given": "Sabine", "parse-names": false, "dropping-particle": "", "family": "Ebner", "non-dropping-particle": "", "su</vt:lpwstr>
  </property>
  <property fmtid="{D5CDD505-2E9C-101B-9397-08002B2CF9AE}" pid="1256" name="Mendeley_Bookmark_qXDIJSQNzI_3">
    <vt:lpwstr>ffix": ""}, {"given": "Eva", "parse-names": false, "dropping-particle": "", "family": "Schwaiger", "non-dropping-particle": "", "suffix": ""}, {"given": "Danijela", "parse-names": false, "dropping-particle": "", "family": "Santic", "non-dropping-particle"</vt:lpwstr>
  </property>
  <property fmtid="{D5CDD505-2E9C-101B-9397-08002B2CF9AE}" pid="1257" name="Mendeley_Bookmark_qXDIJSQNzI_4">
    <vt:lpwstr>: "", "suffix": ""}, {"given": "Tanja", "parse-names": false, "dropping-particle": "", "family": "Kreindl", "non-dropping-particle": "", "suffix": ""}, {"given": "Olaf", "parse-names": false, "dropping-particle": "", "family": "Stanger", "non-dropping-par</vt:lpwstr>
  </property>
  <property fmtid="{D5CDD505-2E9C-101B-9397-08002B2CF9AE}" pid="1258" name="Mendeley_Bookmark_qXDIJSQNzI_5">
    <vt:lpwstr>ticle": "", "suffix": ""}, {"given": "Bernhard", "parse-names": false, "dropping-particle": "", "family": "Paulweber", "non-dropping-particle": "", "suffix": ""}, {"given": "Bernhard", "parse-names": false, "dropping-particle": "", "family": "Iglseder", "</vt:lpwstr>
  </property>
  <property fmtid="{D5CDD505-2E9C-101B-9397-08002B2CF9AE}" pid="1259" name="Mendeley_Bookmark_qXDIJSQNzI_6">
    <vt:lpwstr>non-dropping-particle": "", "suffix": ""}, {"given": "Hannes", "parse-names": false, "dropping-particle": "", "family": "Oberkofler", "non-dropping-particle": "", "suffix": ""}, {"given": "Richard", "parse-names": false, "dropping-particle": "", "family":</vt:lpwstr>
  </property>
  <property fmtid="{D5CDD505-2E9C-101B-9397-08002B2CF9AE}" pid="1260" name="Mendeley_Bookmark_qXDIJSQNzI_7">
    <vt:lpwstr> "Maier", "non-dropping-particle": "", "suffix": ""}, {"given": "Johannes A", "parse-names": false, "dropping-particle": "", "family": "Mayr", "non-dropping-particle": "", "suffix": ""}, {"given": "Franz", "parse-names": false, "dropping-particle": "", "f</vt:lpwstr>
  </property>
  <property fmtid="{D5CDD505-2E9C-101B-9397-08002B2CF9AE}" pid="1261" name="Mendeley_Bookmark_qXDIJSQNzI_8">
    <vt:lpwstr>amily": "Krempler", "non-dropping-particle": "", "suffix": ""}, {"given": "Raimund", "parse-names": false, "dropping-particle": "", "family": "Weitgasser", "non-dropping-particle": "", "suffix": ""}, {"given": "Wolfgang", "parse-names": false, "dropping-p</vt:lpwstr>
  </property>
  <property fmtid="{D5CDD505-2E9C-101B-9397-08002B2CF9AE}" pid="1262" name="Mendeley_Bookmark_qXDIJSQNzI_9">
    <vt:lpwstr>article": "", "family": "Patsch", "non-dropping-particle": "", "suffix": ""}, {"given": "Wolfgang", "parse-names": false, "dropping-particle": "", "family": "Sperl", "non-dropping-particle": "", "suffix": ""}, {"given": "Barbara", "parse-names": false, "d</vt:lpwstr>
  </property>
  <property fmtid="{D5CDD505-2E9C-101B-9397-08002B2CF9AE}" pid="1263" name="Mendeley_Bookmark_qg5zk9YAc5_1">
    <vt:lpwstr>ADDIN CSL_CITATION {"citationItems": [{"id": "ITEM-1", "itemData": {"volume": "172", "issue": "1", "title": "The role of selection in the evolution of human mitochondrial genomes", "note": "pmid:16172508", "id": "ITEM-1", "publisher": "Genetics Soc Americ</vt:lpwstr>
  </property>
  <property fmtid="{D5CDD505-2E9C-101B-9397-08002B2CF9AE}" pid="1264" name="Mendeley_Bookmark_qg5zk9YAc5_10">
    <vt:lpwstr>se, "non-dropping-particle": "", "family": "Cavalli-Sforza", "dropping-particle": ""}, {"given": "Peter J", "suffix": "", "parse-names": false, "non-dropping-particle": "", "family": "Oefner", "dropping-particle": ""}], "type": "article-journal", "DOI": "</vt:lpwstr>
  </property>
  <property fmtid="{D5CDD505-2E9C-101B-9397-08002B2CF9AE}" pid="1265" name="Mendeley_Bookmark_qg5zk9YAc5_11">
    <vt:lpwstr>10.1534/genetics.105.043901", "container-title": "Genetics", "page": "373-387", "issued": {"date-parts": [["2005"]]}}, "uris": ["http://www.mendeley.com/documents/?uuid=b859cf3b-6797-4baf-a241-775378381ea9"]}, {"id": "ITEM-2", "itemData": {"volume": "144"</vt:lpwstr>
  </property>
  <property fmtid="{D5CDD505-2E9C-101B-9397-08002B2CF9AE}" pid="1266" name="Mendeley_Bookmark_qg5zk9YAc5_12">
    <vt:lpwstr>, "container-title": "Genetics", "issue": "4", "title": "Classification of European mtDNAs from an analysis of three European populations", "note": "pmid:8978068", "author": [{"given": "Antonio", "suffix": "", "parse-names": false, "non-dropping-particle"</vt:lpwstr>
  </property>
  <property fmtid="{D5CDD505-2E9C-101B-9397-08002B2CF9AE}" pid="1267" name="Mendeley_Bookmark_qg5zk9YAc5_13">
    <vt:lpwstr>: "", "family": "Torroni", "dropping-particle": ""}, {"given": "Kirsi", "suffix": "", "parse-names": false, "non-dropping-particle": "", "family": "Huoponen", "dropping-particle": ""}, {"given": "Paolo", "suffix": "", "parse-names": false, "non-dropping-p</vt:lpwstr>
  </property>
  <property fmtid="{D5CDD505-2E9C-101B-9397-08002B2CF9AE}" pid="1268" name="Mendeley_Bookmark_qg5zk9YAc5_14">
    <vt:lpwstr>article": "", "family": "Francalacci", "dropping-particle": ""}, {"given": "Maurizio", "suffix": "", "parse-names": false, "non-dropping-particle": "", "family": "Petrozzi", "dropping-particle": ""}, {"given": "Laura", "suffix": "", "parse-names": false, </vt:lpwstr>
  </property>
  <property fmtid="{D5CDD505-2E9C-101B-9397-08002B2CF9AE}" pid="1269" name="Mendeley_Bookmark_qg5zk9YAc5_15">
    <vt:lpwstr>"non-dropping-particle": "", "family": "Morelli", "dropping-particle": ""}, {"given": "Rosaria", "suffix": "", "parse-names": false, "non-dropping-particle": "", "family": "Scozzari", "dropping-particle": ""}, {"given": "Domenica", "suffix": "", "parse-na</vt:lpwstr>
  </property>
  <property fmtid="{D5CDD505-2E9C-101B-9397-08002B2CF9AE}" pid="1270" name="Mendeley_Bookmark_qg5zk9YAc5_16">
    <vt:lpwstr>mes": false, "non-dropping-particle": "", "family": "Obinu", "dropping-particle": ""}, {"given": "Marja-Liisa", "suffix": "", "parse-names": false, "non-dropping-particle": "", "family": "Savontaus", "dropping-particle": ""}, {"given": "Douglas C", "suffi</vt:lpwstr>
  </property>
  <property fmtid="{D5CDD505-2E9C-101B-9397-08002B2CF9AE}" pid="1271" name="Mendeley_Bookmark_qg5zk9YAc5_17">
    <vt:lpwstr>x": "", "parse-names": false, "non-dropping-particle": "", "family": "Wallace", "dropping-particle": ""}], "id": "ITEM-2", "page": "1835-1850", "publisher": "Genetics Soc America", "issued": {"date-parts": [["1996"]]}, "type": "article-journal"}, "uris": </vt:lpwstr>
  </property>
  <property fmtid="{D5CDD505-2E9C-101B-9397-08002B2CF9AE}" pid="1272" name="Mendeley_Bookmark_qg5zk9YAc5_18">
    <vt:lpwstr>["http://www.mendeley.com/documents/?uuid=ae5041c7-ddf3-4ce8-8b42-7d4b0ad0bc7e"]}], "schema": "https://github.com/citation-style-language/schema/raw/master/csl-citation.json", "mendeley": {"plainTextFormattedCitation": "(2, 3)", "formattedCitation": "(2, </vt:lpwstr>
  </property>
  <property fmtid="{D5CDD505-2E9C-101B-9397-08002B2CF9AE}" pid="1273" name="Mendeley_Bookmark_qg5zk9YAc5_19">
    <vt:lpwstr>3)", "previouslyFormattedCitation": "(2, 3)"}, "properties": {"noteIndex": 0}}</vt:lpwstr>
  </property>
  <property fmtid="{D5CDD505-2E9C-101B-9397-08002B2CF9AE}" pid="1274" name="Mendeley_Bookmark_qg5zk9YAc5_2">
    <vt:lpwstr>a", "author": [{"given": "Toomas", "suffix": "", "parse-names": false, "non-dropping-particle": "", "family": "Kivisild", "dropping-particle": ""}, {"given": "Peidong", "suffix": "", "parse-names": false, "non-dropping-particle": "", "family": "Shen", "dr</vt:lpwstr>
  </property>
  <property fmtid="{D5CDD505-2E9C-101B-9397-08002B2CF9AE}" pid="1275" name="Mendeley_Bookmark_qg5zk9YAc5_3">
    <vt:lpwstr>opping-particle": ""}, {"given": "Dennis P", "suffix": "", "parse-names": false, "non-dropping-particle": "", "family": "Wall", "dropping-particle": ""}, {"given": "Bao", "suffix": "", "parse-names": false, "non-dropping-particle": "", "family": "Do", "dr</vt:lpwstr>
  </property>
  <property fmtid="{D5CDD505-2E9C-101B-9397-08002B2CF9AE}" pid="1276" name="Mendeley_Bookmark_qg5zk9YAc5_4">
    <vt:lpwstr>opping-particle": ""}, {"given": "Raphael", "suffix": "", "parse-names": false, "non-dropping-particle": "", "family": "Sung", "dropping-particle": ""}, {"given": "Karen K", "suffix": "", "parse-names": false, "non-dropping-particle": "", "family": "Davis</vt:lpwstr>
  </property>
  <property fmtid="{D5CDD505-2E9C-101B-9397-08002B2CF9AE}" pid="1277" name="Mendeley_Bookmark_qg5zk9YAc5_5">
    <vt:lpwstr>", "dropping-particle": ""}, {"given": "Giuseppe", "suffix": "", "parse-names": false, "non-dropping-particle": "", "family": "Passarino", "dropping-particle": ""}, {"given": "Peter A", "suffix": "", "parse-names": false, "non-dropping-particle": "", "fam</vt:lpwstr>
  </property>
  <property fmtid="{D5CDD505-2E9C-101B-9397-08002B2CF9AE}" pid="1278" name="Mendeley_Bookmark_qg5zk9YAc5_6">
    <vt:lpwstr>ily": "Underhill", "dropping-particle": ""}, {"given": "Curt", "suffix": "", "parse-names": false, "non-dropping-particle": "", "family": "Scharfe", "dropping-particle": ""}, {"given": "Antonio", "suffix": "", "parse-names": false, "non-dropping-particle"</vt:lpwstr>
  </property>
  <property fmtid="{D5CDD505-2E9C-101B-9397-08002B2CF9AE}" pid="1279" name="Mendeley_Bookmark_qg5zk9YAc5_7">
    <vt:lpwstr>: "", "family": "Torroni", "dropping-particle": ""}, {"given": "Rosaria", "suffix": "", "parse-names": false, "non-dropping-particle": "", "family": "Scozzari", "dropping-particle": ""}, {"given": "David", "suffix": "", "parse-names": false, "non-dropping</vt:lpwstr>
  </property>
  <property fmtid="{D5CDD505-2E9C-101B-9397-08002B2CF9AE}" pid="1280" name="Mendeley_Bookmark_qg5zk9YAc5_8">
    <vt:lpwstr>-particle": "", "family": "Modiano", "dropping-particle": ""}, {"given": "Alferdo", "suffix": "", "parse-names": false, "non-dropping-particle": "", "family": "Coppa", "dropping-particle": ""}, {"given": "Peter", "suffix": "", "parse-names": false, "non-d</vt:lpwstr>
  </property>
  <property fmtid="{D5CDD505-2E9C-101B-9397-08002B2CF9AE}" pid="1281" name="Mendeley_Bookmark_qg5zk9YAc5_9">
    <vt:lpwstr>ropping-particle": "de", "family": "Knijff", "dropping-particle": ""}, {"given": "Marcus", "suffix": "", "parse-names": false, "non-dropping-particle": "", "family": "Feldman", "dropping-particle": ""}, {"given": "Luca L", "suffix": "", "parse-names": fal</vt:lpwstr>
  </property>
  <property fmtid="{D5CDD505-2E9C-101B-9397-08002B2CF9AE}" pid="1282" name="Mendeley_Bookmark_rH9hL9kDat_1">
    <vt:lpwstr>ADDIN CSL_CITATION {"citationItems": [{"itemData": {"type": "article-journal", "author": [{"given": "Irfahan", "parse-names": false, "dropping-particle": "", "family": "Kassam", "non-dropping-particle": "", "suffix": ""}, {"given": "Tuan", "parse-names": </vt:lpwstr>
  </property>
  <property fmtid="{D5CDD505-2E9C-101B-9397-08002B2CF9AE}" pid="1283" name="Mendeley_Bookmark_rH9hL9kDat_10">
    <vt:lpwstr>schema/raw/master/csl-citation.json"}</vt:lpwstr>
  </property>
  <property fmtid="{D5CDD505-2E9C-101B-9397-08002B2CF9AE}" pid="1284" name="Mendeley_Bookmark_rH9hL9kDat_2">
    <vt:lpwstr>false, "dropping-particle": "", "family": "Qi", "non-dropping-particle": "", "suffix": ""}, {"given": "Luke", "parse-names": false, "dropping-particle": "", "family": "Lloyd-Jones", "non-dropping-particle": "", "suffix": ""}, {"given": "Alexander", "parse</vt:lpwstr>
  </property>
  <property fmtid="{D5CDD505-2E9C-101B-9397-08002B2CF9AE}" pid="1285" name="Mendeley_Bookmark_rH9hL9kDat_3">
    <vt:lpwstr>-names": false, "dropping-particle": "", "family": "Holloway", "non-dropping-particle": "", "suffix": ""}, {"given": "Marc Jan", "parse-names": false, "dropping-particle": "", "family": "Bonder", "non-dropping-particle": "", "suffix": ""}, {"given": "Anja</vt:lpwstr>
  </property>
  <property fmtid="{D5CDD505-2E9C-101B-9397-08002B2CF9AE}" pid="1286" name="Mendeley_Bookmark_rH9hL9kDat_4">
    <vt:lpwstr>li K", "parse-names": false, "dropping-particle": "", "family": "Henders", "non-dropping-particle": "", "suffix": ""}, {"given": "Nicholas G", "parse-names": false, "dropping-particle": "", "family": "Martin", "non-dropping-particle": "", "suffix": ""}, {</vt:lpwstr>
  </property>
  <property fmtid="{D5CDD505-2E9C-101B-9397-08002B2CF9AE}" pid="1287" name="Mendeley_Bookmark_rH9hL9kDat_5">
    <vt:lpwstr>"given": "Joseph E", "parse-names": false, "dropping-particle": "", "family": "Powell", "non-dropping-particle": "", "suffix": ""}, {"given": "Lude", "parse-names": false, "dropping-particle": "", "family": "Franke", "non-dropping-particle": "", "suffix":</vt:lpwstr>
  </property>
  <property fmtid="{D5CDD505-2E9C-101B-9397-08002B2CF9AE}" pid="1288" name="Mendeley_Bookmark_rH9hL9kDat_6">
    <vt:lpwstr> ""}, {"given": "Grant W", "parse-names": false, "dropping-particle": "", "family": "Montgomery", "non-dropping-particle": "", "suffix": ""}, {"given": "Peter M", "parse-names": false, "dropping-particle": "", "family": "Visscher", "non-dropping-particle"</vt:lpwstr>
  </property>
  <property fmtid="{D5CDD505-2E9C-101B-9397-08002B2CF9AE}" pid="1289" name="Mendeley_Bookmark_rH9hL9kDat_7">
    <vt:lpwstr>: "", "suffix": ""}, {"given": "Allan F", "parse-names": false, "dropping-particle": "", "family": "McRae", "non-dropping-particle": "", "suffix": ""}], "page": "5332-5338", "issued": {"date-parts": [["2016"]]}, "issue": "24", "title": "Evidence for mitoc</vt:lpwstr>
  </property>
  <property fmtid="{D5CDD505-2E9C-101B-9397-08002B2CF9AE}" pid="1290" name="Mendeley_Bookmark_rH9hL9kDat_8">
    <vt:lpwstr>hondrial genetic control of autosomal gene expression", "container-title": "Human molecular genetics", "DOI": "10.1093/hmg/ddw347", "id": "ITEM-1", "volume": "25", "publisher": "Oxford Univ Press"}, "id": "ITEM-1", "uris": ["http://www.mendeley.com/docume</vt:lpwstr>
  </property>
  <property fmtid="{D5CDD505-2E9C-101B-9397-08002B2CF9AE}" pid="1291" name="Mendeley_Bookmark_rH9hL9kDat_9">
    <vt:lpwstr>nts/?uuid=47bef123-95f9-43ee-85ad-05d935fcedfe"]}], "properties": {"noteIndex": 0}, "mendeley": {"plainTextFormattedCitation": "(7)", "previouslyFormattedCitation": "(7)", "formattedCitation": "(7)"}, "schema": "https://github.com/citation-style-language/</vt:lpwstr>
  </property>
  <property fmtid="{D5CDD505-2E9C-101B-9397-08002B2CF9AE}" pid="1292" name="Mendeley_Bookmark_rPfOAVCDzl_1">
    <vt:lpwstr>ADDIN CSL_CITATION {"citationItems": [{"id": "ITEM-1", "itemData": {"volume": "95", "issue": "2", "title": "Pathophysiology of\u00a0Prediabetes", "author": [{"given": "Ele", "suffix": "", "parse-names": false, "non-dropping-particle": "", "family": "Ferra</vt:lpwstr>
  </property>
  <property fmtid="{D5CDD505-2E9C-101B-9397-08002B2CF9AE}" pid="1293" name="Mendeley_Bookmark_rPfOAVCDzl_2">
    <vt:lpwstr>nnini", "dropping-particle": ""}, {"given": "Amalia", "suffix": "", "parse-names": false, "non-dropping-particle": "", "family": "Gastaldelli", "dropping-particle": ""}, {"given": "Patricia", "suffix": "", "parse-names": false, "non-dropping-particle": ""</vt:lpwstr>
  </property>
  <property fmtid="{D5CDD505-2E9C-101B-9397-08002B2CF9AE}" pid="1294" name="Mendeley_Bookmark_rPfOAVCDzl_3">
    <vt:lpwstr>, "family": "Iozzo", "dropping-particle": ""}], "id": "ITEM-1", "publisher": "Elsevier", "type": "article-journal", "DOI": "10.1016/j.mcna.2010.11.005", "container-title": "Medical Clinics of North America", "ISSN": "00257125", "page": "327-339", "issued"</vt:lpwstr>
  </property>
  <property fmtid="{D5CDD505-2E9C-101B-9397-08002B2CF9AE}" pid="1295" name="Mendeley_Bookmark_rPfOAVCDzl_4">
    <vt:lpwstr>: {"date-parts": [["2011", "3", "1"]]}}, "uris": ["http://www.mendeley.com/documents/?uuid=d268b5c0-d398-397f-a069-a2f642d9a5b5"]}], "schema": "https://github.com/citation-style-language/schema/raw/master/csl-citation.json", "mendeley": {"plainTextFormatt</vt:lpwstr>
  </property>
  <property fmtid="{D5CDD505-2E9C-101B-9397-08002B2CF9AE}" pid="1296" name="Mendeley_Bookmark_rPfOAVCDzl_5">
    <vt:lpwstr>edCitation": "(32)", "formattedCitation": "(32)", "previouslyFormattedCitation": "(32)"}, "properties": {"noteIndex": 0}}</vt:lpwstr>
  </property>
  <property fmtid="{D5CDD505-2E9C-101B-9397-08002B2CF9AE}" pid="1297" name="Mendeley_Bookmark_rSBjbbLXQU_1">
    <vt:lpwstr>ADDIN CSL_CITATION {"citationItems": [{"id": "ITEM-1", "itemData": {"volume": "23", "container-title": "Nature genetics", "issue": "2", "title": "Reanalysis and revision of the Cambridge reference sequence for human mitochondrial DNA", "author": [{"given"</vt:lpwstr>
  </property>
  <property fmtid="{D5CDD505-2E9C-101B-9397-08002B2CF9AE}" pid="1298" name="Mendeley_Bookmark_rSBjbbLXQU_2">
    <vt:lpwstr>: "Richard M", "suffix": "", "parse-names": false, "non-dropping-particle": "", "family": "Andrews", "dropping-particle": ""}, {"given": "Iwona", "suffix": "", "parse-names": false, "non-dropping-particle": "", "family": "Kubacka", "dropping-particle": ""</vt:lpwstr>
  </property>
  <property fmtid="{D5CDD505-2E9C-101B-9397-08002B2CF9AE}" pid="1299" name="Mendeley_Bookmark_rSBjbbLXQU_3">
    <vt:lpwstr>}, {"given": "Patrick F", "suffix": "", "parse-names": false, "non-dropping-particle": "", "family": "Chinnery", "dropping-particle": ""}, {"given": "Robert N", "suffix": "", "parse-names": false, "non-dropping-particle": "", "family": "Lightowlers", "dro</vt:lpwstr>
  </property>
  <property fmtid="{D5CDD505-2E9C-101B-9397-08002B2CF9AE}" pid="1300" name="Mendeley_Bookmark_rSBjbbLXQU_4">
    <vt:lpwstr>pping-particle": ""}, {"given": "Douglass M", "suffix": "", "parse-names": false, "non-dropping-particle": "", "family": "Turnbull", "dropping-particle": ""}, {"given": "Neil", "suffix": "", "parse-names": false, "non-dropping-particle": "", "family": "Ho</vt:lpwstr>
  </property>
  <property fmtid="{D5CDD505-2E9C-101B-9397-08002B2CF9AE}" pid="1301" name="Mendeley_Bookmark_rSBjbbLXQU_5">
    <vt:lpwstr>well", "dropping-particle": ""}], "id": "ITEM-1", "page": "147", "publisher": "Nature Publishing Group", "issued": {"date-parts": [["1999"]]}, "type": "article-journal", "DOI": "10.1038/13779"}, "uris": ["http://www.mendeley.com/documents/?uuid=317c738c-5</vt:lpwstr>
  </property>
  <property fmtid="{D5CDD505-2E9C-101B-9397-08002B2CF9AE}" pid="1302" name="Mendeley_Bookmark_rSBjbbLXQU_6">
    <vt:lpwstr>5d8-479f-88da-d72170ab1479"]}], "schema": "https://github.com/citation-style-language/schema/raw/master/csl-citation.json", "mendeley": {"plainTextFormattedCitation": "(1)", "formattedCitation": "(1)", "previouslyFormattedCitation": "(1)"}, "properties": </vt:lpwstr>
  </property>
  <property fmtid="{D5CDD505-2E9C-101B-9397-08002B2CF9AE}" pid="1303" name="Mendeley_Bookmark_rSBjbbLXQU_7">
    <vt:lpwstr>{"noteIndex": 0}}</vt:lpwstr>
  </property>
  <property fmtid="{D5CDD505-2E9C-101B-9397-08002B2CF9AE}" pid="1304" name="Mendeley_Bookmark_rlzvgJ8j7E_1">
    <vt:lpwstr>ADDIN CSL_CITATION {"citationItems": [{"id": "ITEM-1", "itemData": {"volume": "30", "container-title": "Human mutation", "issue": "2", "title": "Updated comprehensive phylogenetic tree of global human mitochondrial DNA variation", "author": [{"given": "Ma</vt:lpwstr>
  </property>
  <property fmtid="{D5CDD505-2E9C-101B-9397-08002B2CF9AE}" pid="1305" name="Mendeley_Bookmark_rlzvgJ8j7E_2">
    <vt:lpwstr>nnis", "suffix": "", "parse-names": false, "non-dropping-particle": "Van", "family": "Oven", "dropping-particle": ""}, {"given": "Manfred", "suffix": "", "parse-names": false, "non-dropping-particle": "", "family": "Kayser", "dropping-particle": ""}], "id</vt:lpwstr>
  </property>
  <property fmtid="{D5CDD505-2E9C-101B-9397-08002B2CF9AE}" pid="1306" name="Mendeley_Bookmark_rlzvgJ8j7E_3">
    <vt:lpwstr>": "ITEM-1", "page": "E394", "publisher": "Wiley Online Library", "issued": {"date-parts": [["2009"]]}, "type": "article-journal", "DOI": "10.1002/humu.20921"}, "uris": ["http://www.mendeley.com/documents/?uuid=57e85ed8-36b6-4a4b-bed9-c65aeed99468"]}], "s</vt:lpwstr>
  </property>
  <property fmtid="{D5CDD505-2E9C-101B-9397-08002B2CF9AE}" pid="1307" name="Mendeley_Bookmark_rlzvgJ8j7E_4">
    <vt:lpwstr>chema": "https://github.com/citation-style-language/schema/raw/master/csl-citation.json", "mendeley": {"plainTextFormattedCitation": "(21)", "formattedCitation": "(21)", "previouslyFormattedCitation": "(21)"}, "properties": {"noteIndex": 0}}</vt:lpwstr>
  </property>
  <property fmtid="{D5CDD505-2E9C-101B-9397-08002B2CF9AE}" pid="1308" name="Mendeley_Bookmark_roQM2u4uaZ_1">
    <vt:lpwstr>ADDIN CSL_CITATION {"citationItems": [{"itemData": {"type": "article-journal", "author": [{"given": "Christopher I", "parse-names": false, "dropping-particle": "", "family": "Li", "non-dropping-particle": "", "suffix": ""}, {"given": "Justin E", "parse-na</vt:lpwstr>
  </property>
  <property fmtid="{D5CDD505-2E9C-101B-9397-08002B2CF9AE}" pid="1309" name="Mendeley_Bookmark_roQM2u4uaZ_2">
    <vt:lpwstr>mes": false, "dropping-particle": "", "family": "Mirus", "non-dropping-particle": "", "suffix": ""}, {"given": "Yuzheng", "parse-names": false, "dropping-particle": "", "family": "Zhang", "non-dropping-particle": "", "suffix": ""}, {"given": "Arturo B", "</vt:lpwstr>
  </property>
  <property fmtid="{D5CDD505-2E9C-101B-9397-08002B2CF9AE}" pid="1310" name="Mendeley_Bookmark_roQM2u4uaZ_3">
    <vt:lpwstr>parse-names": false, "dropping-particle": "", "family": "Ramirez", "non-dropping-particle": "", "suffix": ""}, {"given": "Jon J", "parse-names": false, "dropping-particle": "", "family": "Ladd", "non-dropping-particle": "", "suffix": ""}, {"given": "Ross </vt:lpwstr>
  </property>
  <property fmtid="{D5CDD505-2E9C-101B-9397-08002B2CF9AE}" pid="1311" name="Mendeley_Bookmark_roQM2u4uaZ_4">
    <vt:lpwstr>L", "parse-names": false, "dropping-particle": "", "family": "Prentice", "non-dropping-particle": "", "suffix": ""}, {"given": "Martin W", "parse-names": false, "dropping-particle": "", "family": "McIntosh", "non-dropping-particle": "", "suffix": ""}, {"g</vt:lpwstr>
  </property>
  <property fmtid="{D5CDD505-2E9C-101B-9397-08002B2CF9AE}" pid="1312" name="Mendeley_Bookmark_roQM2u4uaZ_5">
    <vt:lpwstr>iven": "Samir M", "parse-names": false, "dropping-particle": "", "family": "Hanash", "non-dropping-particle": "", "suffix": ""}, {"given": "Paul D", "parse-names": false, "dropping-particle": "", "family": "Lampe", "non-dropping-particle": "", "suffix": "</vt:lpwstr>
  </property>
  <property fmtid="{D5CDD505-2E9C-101B-9397-08002B2CF9AE}" pid="1313" name="Mendeley_Bookmark_roQM2u4uaZ_6">
    <vt:lpwstr>"}], "page": "611-618", "issued": {"date-parts": [["2012"]]}, "issue": "2", "title": "Discovery and preliminary confirmation of novel early detection biomarkers for triple-negative breast cancer using preclinical plasma samples from the Women\u2019s Healt</vt:lpwstr>
  </property>
  <property fmtid="{D5CDD505-2E9C-101B-9397-08002B2CF9AE}" pid="1314" name="Mendeley_Bookmark_roQM2u4uaZ_7">
    <vt:lpwstr>h Initiative observational study", "container-title": "Breast cancer research and treatment", "id": "ITEM-1", "volume": "135", "publisher": "Springer"}, "id": "ITEM-1", "uris": ["http://www.mendeley.com/documents/?uuid=4cda1570-ac91-46a7-a1af-7a56ce62d21f</vt:lpwstr>
  </property>
  <property fmtid="{D5CDD505-2E9C-101B-9397-08002B2CF9AE}" pid="1315" name="Mendeley_Bookmark_roQM2u4uaZ_8">
    <vt:lpwstr>"]}], "properties": {"noteIndex": 0}, "mendeley": {"plainTextFormattedCitation": "(28)", "previouslyFormattedCitation": "(29)", "formattedCitation": "(28)"}, "schema": "https://github.com/citation-style-language/schema/raw/master/csl-citation.json"}</vt:lpwstr>
  </property>
  <property fmtid="{D5CDD505-2E9C-101B-9397-08002B2CF9AE}" pid="1316" name="Mendeley_Bookmark_s3HfUbz3Ek_1">
    <vt:lpwstr>ADDIN CSL_CITATION {"citationItems": [{"id": "ITEM-1", "itemData": {"volume": "95", "issue": "2", "title": "Pathophysiology of\u00a0Prediabetes", "author": [{"given": "Ele", "suffix": "", "parse-names": false, "non-dropping-particle": "", "family": "Ferra</vt:lpwstr>
  </property>
  <property fmtid="{D5CDD505-2E9C-101B-9397-08002B2CF9AE}" pid="1317" name="Mendeley_Bookmark_s3HfUbz3Ek_2">
    <vt:lpwstr>nnini", "dropping-particle": ""}, {"given": "Amalia", "suffix": "", "parse-names": false, "non-dropping-particle": "", "family": "Gastaldelli", "dropping-particle": ""}, {"given": "Patricia", "suffix": "", "parse-names": false, "non-dropping-particle": ""</vt:lpwstr>
  </property>
  <property fmtid="{D5CDD505-2E9C-101B-9397-08002B2CF9AE}" pid="1318" name="Mendeley_Bookmark_s3HfUbz3Ek_3">
    <vt:lpwstr>, "family": "Iozzo", "dropping-particle": ""}], "id": "ITEM-1", "publisher": "Elsevier", "type": "article-journal", "DOI": "10.1016/j.mcna.2010.11.005", "container-title": "Medical Clinics of North America", "ISSN": "00257125", "page": "327-339", "issued"</vt:lpwstr>
  </property>
  <property fmtid="{D5CDD505-2E9C-101B-9397-08002B2CF9AE}" pid="1319" name="Mendeley_Bookmark_s3HfUbz3Ek_4">
    <vt:lpwstr>: {"date-parts": [["2011", "3", "1"]]}}, "uris": ["http://www.mendeley.com/documents/?uuid=d268b5c0-d398-397f-a069-a2f642d9a5b5"]}], "schema": "https://github.com/citation-style-language/schema/raw/master/csl-citation.json", "mendeley": {"plainTextFormatt</vt:lpwstr>
  </property>
  <property fmtid="{D5CDD505-2E9C-101B-9397-08002B2CF9AE}" pid="1320" name="Mendeley_Bookmark_s3HfUbz3Ek_5">
    <vt:lpwstr>edCitation": "(32)", "formattedCitation": "(32)", "previouslyFormattedCitation": "(32)"}, "properties": {"noteIndex": 0}}</vt:lpwstr>
  </property>
  <property fmtid="{D5CDD505-2E9C-101B-9397-08002B2CF9AE}" pid="1321" name="Mendeley_Bookmark_syg1b9mbgR_1">
    <vt:lpwstr>ADDIN CSL_CITATION {"citationItems": [{"itemData": {"type": "article-journal", "author": [{"given": "Jesse D", "parse-names": false, "dropping-particle": "", "family": "Woodson", "non-dropping-particle": "", "suffix": ""}, {"given": "Joanne", "parse-names</vt:lpwstr>
  </property>
  <property fmtid="{D5CDD505-2E9C-101B-9397-08002B2CF9AE}" pid="1322" name="Mendeley_Bookmark_syg1b9mbgR_2">
    <vt:lpwstr>": false, "dropping-particle": "", "family": "Chory", "non-dropping-particle": "", "suffix": ""}], "page": "383-395", "issued": {"date-parts": [["2008"]]}, "issue": "5", "title": "Coordination of gene expression between organellar and nuclear genomes", "c</vt:lpwstr>
  </property>
  <property fmtid="{D5CDD505-2E9C-101B-9397-08002B2CF9AE}" pid="1323" name="Mendeley_Bookmark_syg1b9mbgR_3">
    <vt:lpwstr>ontainer-title": "Nature Reviews Genetics", "id": "ITEM-1", "volume": "9", "publisher": "Nature Publishing Group"}, "id": "ITEM-1", "uris": ["http://www.mendeley.com/documents/?uuid=0dc749b3-edc3-468d-8d2b-62b6c1f46f16"]}], "properties": {"noteIndex": 0},</vt:lpwstr>
  </property>
  <property fmtid="{D5CDD505-2E9C-101B-9397-08002B2CF9AE}" pid="1324" name="Mendeley_Bookmark_syg1b9mbgR_4">
    <vt:lpwstr> "mendeley": {"plainTextFormattedCitation": "(8)", "previouslyFormattedCitation": "(8)", "formattedCitation": "(8)"}, "schema": "https://github.com/citation-style-language/schema/raw/master/csl-citation.json"}</vt:lpwstr>
  </property>
  <property fmtid="{D5CDD505-2E9C-101B-9397-08002B2CF9AE}" pid="1325" name="Mendeley_Bookmark_tT27Lt1Vtl_1">
    <vt:lpwstr>ADDIN CSL_CITATION {"citationItems": [{"id": "ITEM-1", "itemData": {"volume": "25", "container-title": "Human molecular genetics", "issue": "24", "title": "Evidence for mitochondrial genetic control of autosomal gene expression", "author": [{"given": "Irf</vt:lpwstr>
  </property>
  <property fmtid="{D5CDD505-2E9C-101B-9397-08002B2CF9AE}" pid="1326" name="Mendeley_Bookmark_tT27Lt1Vtl_10">
    <vt:lpwstr> 49 Abstract The pathobiochemical pathways determining the wide variability in phenotypic expression of mitochondrial DNA (mtDNA) mutations are not well understood. Most pathogenic mtDNA mu-tations induce a general defect in mitochondrial respiration and </vt:lpwstr>
  </property>
  <property fmtid="{D5CDD505-2E9C-101B-9397-08002B2CF9AE}" pid="1327" name="Mendeley_Bookmark_tT27Lt1Vtl_11">
    <vt:lpwstr>thereby ATP synthesis. Yet phe-notypic expression of the different mtDNA mutations shows large variations that are difficult to reconcile with ATP depletion as sole pathogenic factor, implying that additional mechanisms contribute to the phenotype. Here w</vt:lpwstr>
  </property>
  <property fmtid="{D5CDD505-2E9C-101B-9397-08002B2CF9AE}" pid="1328" name="Mendeley_Bookmark_tT27Lt1Vtl_12">
    <vt:lpwstr>e use DNA micro-arrays to identify changes in nuclear gene expression resulting from the presence of the A3243G diabetogenic mutation and from a deple-tion of mtDNA (\u03c1 0 cells). We find that cells respond mildly to these mitochondrial states with bot</vt:lpwstr>
  </property>
  <property fmtid="{D5CDD505-2E9C-101B-9397-08002B2CF9AE}" pid="1329" name="Mendeley_Bookmark_tT27Lt1Vtl_13">
    <vt:lpwstr>h general and specific changes in nuclear gene expression. This observation indicates that cells can sense the status of mtDNA. A number of genes show divergence in expression in \u03c1", "issue": "1-2", "issued": {"date-parts": [["2005"]]}, "title": "Dis</vt:lpwstr>
  </property>
  <property fmtid="{D5CDD505-2E9C-101B-9397-08002B2CF9AE}" pid="1330" name="Mendeley_Bookmark_tT27Lt1Vtl_14">
    <vt:lpwstr>tinct nuclear gene expression profiles in cells with mtDNA depletion and homoplasmic A3243G mutation", "container-title": "Mutation Research", "id": "ITEM-2", "page": "43-52", "author": [{"given": "Roshan S Jahangir", "suffix": "", "parse-names": false, "</vt:lpwstr>
  </property>
  <property fmtid="{D5CDD505-2E9C-101B-9397-08002B2CF9AE}" pid="1331" name="Mendeley_Bookmark_tT27Lt1Vtl_15">
    <vt:lpwstr>non-dropping-particle": "", "family": "Tafrechi", "dropping-particle": ""}, {"given": "J Peter", "suffix": "", "parse-names": false, "non-dropping-particle": "", "family": "Svensson", "dropping-particle": ""}, {"given": "George M C", "suffix": "", "parse-</vt:lpwstr>
  </property>
  <property fmtid="{D5CDD505-2E9C-101B-9397-08002B2CF9AE}" pid="1332" name="Mendeley_Bookmark_tT27Lt1Vtl_16">
    <vt:lpwstr>names": false, "non-dropping-particle": "", "family": "Janssen", "dropping-particle": ""}, {"given": "Karoly", "suffix": "", "parse-names": false, "non-dropping-particle": "", "family": "Szuhai", "dropping-particle": ""}, {"given": "J Antonie", "suffix": </vt:lpwstr>
  </property>
  <property fmtid="{D5CDD505-2E9C-101B-9397-08002B2CF9AE}" pid="1333" name="Mendeley_Bookmark_tT27Lt1Vtl_17">
    <vt:lpwstr>"", "parse-names": false, "non-dropping-particle": "", "family": "Maassen", "dropping-particle": ""}, {"given": "Anton K", "suffix": "", "parse-names": false, "non-dropping-particle": "", "family": "Raap", "dropping-particle": ""}], "type": "article-journ</vt:lpwstr>
  </property>
  <property fmtid="{D5CDD505-2E9C-101B-9397-08002B2CF9AE}" pid="1334" name="Mendeley_Bookmark_tT27Lt1Vtl_18">
    <vt:lpwstr>al"}, "uris": ["http://www.mendeley.com/documents/?uuid=8a1e63cf-8c12-3383-851f-1087df7fef7e"]}], "schema": "https://github.com/citation-style-language/schema/raw/master/csl-citation.json", "mendeley": {"plainTextFormattedCitation": "(7, 12)", "formattedC</vt:lpwstr>
  </property>
  <property fmtid="{D5CDD505-2E9C-101B-9397-08002B2CF9AE}" pid="1335" name="Mendeley_Bookmark_tT27Lt1Vtl_19">
    <vt:lpwstr>itation": "(7, 12)", "previouslyFormattedCitation": "(7, 12)"}, "properties": {"noteIndex": 0}}</vt:lpwstr>
  </property>
  <property fmtid="{D5CDD505-2E9C-101B-9397-08002B2CF9AE}" pid="1336" name="Mendeley_Bookmark_tT27Lt1Vtl_2">
    <vt:lpwstr>ahan", "suffix": "", "parse-names": false, "non-dropping-particle": "", "family": "Kassam", "dropping-particle": ""}, {"given": "Tuan", "suffix": "", "parse-names": false, "non-dropping-particle": "", "family": "Qi", "dropping-particle": ""}, {"given": "L</vt:lpwstr>
  </property>
  <property fmtid="{D5CDD505-2E9C-101B-9397-08002B2CF9AE}" pid="1337" name="Mendeley_Bookmark_tT27Lt1Vtl_3">
    <vt:lpwstr>uke", "suffix": "", "parse-names": false, "non-dropping-particle": "", "family": "Lloyd-Jones", "dropping-particle": ""}, {"given": "Alexander", "suffix": "", "parse-names": false, "non-dropping-particle": "", "family": "Holloway", "dropping-particle": ""</vt:lpwstr>
  </property>
  <property fmtid="{D5CDD505-2E9C-101B-9397-08002B2CF9AE}" pid="1338" name="Mendeley_Bookmark_tT27Lt1Vtl_4">
    <vt:lpwstr>}, {"given": "Marc Jan", "suffix": "", "parse-names": false, "non-dropping-particle": "", "family": "Bonder", "dropping-particle": ""}, {"given": "Anjali K", "suffix": "", "parse-names": false, "non-dropping-particle": "", "family": "Henders", "dropping-p</vt:lpwstr>
  </property>
  <property fmtid="{D5CDD505-2E9C-101B-9397-08002B2CF9AE}" pid="1339" name="Mendeley_Bookmark_tT27Lt1Vtl_5">
    <vt:lpwstr>article": ""}, {"given": "Nicholas G", "suffix": "", "parse-names": false, "non-dropping-particle": "", "family": "Martin", "dropping-particle": ""}, {"given": "Joseph E", "suffix": "", "parse-names": false, "non-dropping-particle": "", "family": "Powell"</vt:lpwstr>
  </property>
  <property fmtid="{D5CDD505-2E9C-101B-9397-08002B2CF9AE}" pid="1340" name="Mendeley_Bookmark_tT27Lt1Vtl_6">
    <vt:lpwstr>, "dropping-particle": ""}, {"given": "Lude", "suffix": "", "parse-names": false, "non-dropping-particle": "", "family": "Franke", "dropping-particle": ""}, {"given": "Grant W", "suffix": "", "parse-names": false, "non-dropping-particle": "", "family": "M</vt:lpwstr>
  </property>
  <property fmtid="{D5CDD505-2E9C-101B-9397-08002B2CF9AE}" pid="1341" name="Mendeley_Bookmark_tT27Lt1Vtl_7">
    <vt:lpwstr>ontgomery", "dropping-particle": ""}, {"given": "Peter M", "suffix": "", "parse-names": false, "non-dropping-particle": "", "family": "Visscher", "dropping-particle": ""}, {"given": "Allan F", "suffix": "", "parse-names": false, "non-dropping-particle": "</vt:lpwstr>
  </property>
  <property fmtid="{D5CDD505-2E9C-101B-9397-08002B2CF9AE}" pid="1342" name="Mendeley_Bookmark_tT27Lt1Vtl_8">
    <vt:lpwstr>", "family": "McRae", "dropping-particle": ""}], "id": "ITEM-1", "page": "5332-5338", "publisher": "Oxford Univ Press", "issued": {"date-parts": [["2016"]]}, "type": "article-journal", "DOI": "10.1093/hmg/ddw347"}, "uris": ["http://www.mendeley.com/docume</vt:lpwstr>
  </property>
  <property fmtid="{D5CDD505-2E9C-101B-9397-08002B2CF9AE}" pid="1343" name="Mendeley_Bookmark_tT27Lt1Vtl_9">
    <vt:lpwstr>nts/?uuid=47bef123-95f9-43ee-85ad-05d935fcedfe"]}, {"id": "ITEM-2", "itemData": {"volume": "578", "abstract": "Published in Mutation Reasearch 2005 Oct 15;578 (1-2): 43-52 48 Distinct nuclear gene expression profiles in cells with mtDNA mutation chapter 4</vt:lpwstr>
  </property>
  <property fmtid="{D5CDD505-2E9C-101B-9397-08002B2CF9AE}" pid="1344" name="Mendeley_Bookmark_uq78NocPOM_1">
    <vt:lpwstr>ADDIN CSL_CITATION {"citationItems": [{"itemData": {"ISSN": "01406736", "issued": {"date-parts": [["2005"]]}, "PMID": "16271646", "container-title": "Lancet", "DOI": "10.1016/S0140-6736(05)67492-2", "id": "ITEM-1", "abstract": "Recent evidence suggests th</vt:lpwstr>
  </property>
  <property fmtid="{D5CDD505-2E9C-101B-9397-08002B2CF9AE}" pid="1345" name="Mendeley_Bookmark_uq78NocPOM_10">
    <vt:lpwstr>ing-particle": "", "suffix": ""}, {"given": "M.", "parse-names": false, "dropping-particle": "", "family": "Walker", "non-dropping-particle": "", "suffix": ""}], "ISBN": "1474-547X (Electronic)\\r0140-6736 (Linking)"}, "id": "ITEM-1", "uris": ["http://www</vt:lpwstr>
  </property>
  <property fmtid="{D5CDD505-2E9C-101B-9397-08002B2CF9AE}" pid="1346" name="Mendeley_Bookmark_uq78NocPOM_11">
    <vt:lpwstr>.mendeley.com/documents/?uuid=e1cc636d-8b26-4bfa-8589-7ee8ce6bcc34"]}, {"itemData": {"ISSN": "0012186X", "issued": {"date-parts": [["2008"]]}, "PMID": "18251004", "container-title": "Diabetologia", "DOI": "10.1007/s00125-008-0933-z", "id": "ITEM-2", "abst</vt:lpwstr>
  </property>
  <property fmtid="{D5CDD505-2E9C-101B-9397-08002B2CF9AE}" pid="1347" name="Mendeley_Bookmark_uq78NocPOM_12">
    <vt:lpwstr>ract": "This multinational study was conducted to investigate the association between a mitochondrial DNA (mtDNA) T16189C polymorphism and type 2 diabetes in Asians. The mtDNA 16189C variant has been reported to be associated with insulin resistance and t</vt:lpwstr>
  </property>
  <property fmtid="{D5CDD505-2E9C-101B-9397-08002B2CF9AE}" pid="1348" name="Mendeley_Bookmark_uq78NocPOM_13">
    <vt:lpwstr>ype 2 diabetes. However, a recent meta-analysis concluded that it is negatively associated with type 2 diabetes in Europids. Since the phenotype of an mtDNA mutant may be influenced by environmental factors and ethnic differences in the nuclear and mitoch</vt:lpwstr>
  </property>
  <property fmtid="{D5CDD505-2E9C-101B-9397-08002B2CF9AE}" pid="1349" name="Mendeley_Bookmark_uq78NocPOM_14">
    <vt:lpwstr>ondrial genomes, we investigated the association between the 16189C variant and type 2 diabetes in Asians.", "type": "article-journal", "title": "A mitochondrial DNA variant at position 16189 is associated with type 2 diabetes mellitus in Asians", "volume</vt:lpwstr>
  </property>
  <property fmtid="{D5CDD505-2E9C-101B-9397-08002B2CF9AE}" pid="1350" name="Mendeley_Bookmark_uq78NocPOM_15">
    <vt:lpwstr>": "51", "page": "602-608", "issue": "4", "author": [{"given": "K. S.", "parse-names": false, "dropping-particle": "", "family": "Park", "non-dropping-particle": "", "suffix": ""}, {"given": "J. C.", "parse-names": false, "dropping-particle": "", "family"</vt:lpwstr>
  </property>
  <property fmtid="{D5CDD505-2E9C-101B-9397-08002B2CF9AE}" pid="1351" name="Mendeley_Bookmark_uq78NocPOM_16">
    <vt:lpwstr>: "Chan", "non-dropping-particle": "", "suffix": ""}, {"given": "L. M.", "parse-names": false, "dropping-particle": "", "family": "Chuang", "non-dropping-particle": "", "suffix": ""}, {"given": "S.", "parse-names": false, "dropping-particle": "", "family"</vt:lpwstr>
  </property>
  <property fmtid="{D5CDD505-2E9C-101B-9397-08002B2CF9AE}" pid="1352" name="Mendeley_Bookmark_uq78NocPOM_17">
    <vt:lpwstr>: "Suzuki", "non-dropping-particle": "", "suffix": ""}, {"given": "E.", "parse-names": false, "dropping-particle": "", "family": "Araki", "non-dropping-particle": "", "suffix": ""}, {"given": "K.", "parse-names": false, "dropping-particle": "", "family": </vt:lpwstr>
  </property>
  <property fmtid="{D5CDD505-2E9C-101B-9397-08002B2CF9AE}" pid="1353" name="Mendeley_Bookmark_uq78NocPOM_18">
    <vt:lpwstr>"Nanjo", "non-dropping-particle": "", "suffix": ""}, {"given": "L.", "parse-names": false, "dropping-particle": "", "family": "Ji", "non-dropping-particle": "", "suffix": ""}, {"given": "M.", "parse-names": false, "dropping-particle": "", "family": "Ng", </vt:lpwstr>
  </property>
  <property fmtid="{D5CDD505-2E9C-101B-9397-08002B2CF9AE}" pid="1354" name="Mendeley_Bookmark_uq78NocPOM_19">
    <vt:lpwstr>"non-dropping-particle": "", "suffix": ""}, {"given": "M.", "parse-names": false, "dropping-particle": "", "family": "Nishi", "non-dropping-particle": "", "suffix": ""}, {"given": "H.", "parse-names": false, "dropping-particle": "", "family": "Furuta", "n</vt:lpwstr>
  </property>
  <property fmtid="{D5CDD505-2E9C-101B-9397-08002B2CF9AE}" pid="1355" name="Mendeley_Bookmark_uq78NocPOM_2">
    <vt:lpwstr>at polymorphic genetic variation in the non-coding region of mitochondrial DNA (the 16184-16193 polycytosine [poly-C] tract) contributes to the cause of type 2 diabetes, but previous studies only just reached significance. We aimed to investigate this ass</vt:lpwstr>
  </property>
  <property fmtid="{D5CDD505-2E9C-101B-9397-08002B2CF9AE}" pid="1356" name="Mendeley_Bookmark_uq78NocPOM_20">
    <vt:lpwstr>on-dropping-particle": "", "suffix": ""}, {"given": "T.", "parse-names": false, "dropping-particle": "", "family": "Shirotani", "non-dropping-particle": "", "suffix": ""}, {"given": "B. Y.", "parse-names": false, "dropping-particle": "", "family": "Ahn", </vt:lpwstr>
  </property>
  <property fmtid="{D5CDD505-2E9C-101B-9397-08002B2CF9AE}" pid="1357" name="Mendeley_Bookmark_uq78NocPOM_21">
    <vt:lpwstr>"non-dropping-particle": "", "suffix": ""}, {"given": "S. S.", "parse-names": false, "dropping-particle": "", "family": "Chung", "non-dropping-particle": "", "suffix": ""}, {"given": "H. K.", "parse-names": false, "dropping-particle": "", "family": "Min",</vt:lpwstr>
  </property>
  <property fmtid="{D5CDD505-2E9C-101B-9397-08002B2CF9AE}" pid="1358" name="Mendeley_Bookmark_uq78NocPOM_22">
    <vt:lpwstr> "non-dropping-particle": "", "suffix": ""}, {"given": "S. W.", "parse-names": false, "dropping-particle": "", "family": "Lee", "non-dropping-particle": "", "suffix": ""}, {"given": "J. H.", "parse-names": false, "dropping-particle": "", "family": "Kim", </vt:lpwstr>
  </property>
  <property fmtid="{D5CDD505-2E9C-101B-9397-08002B2CF9AE}" pid="1359" name="Mendeley_Bookmark_uq78NocPOM_23">
    <vt:lpwstr>"non-dropping-particle": "", "suffix": ""}, {"given": "Y. M.", "parse-names": false, "dropping-particle": "", "family": "Cho", "non-dropping-particle": "", "suffix": ""}, {"given": "H. K.", "parse-names": false, "dropping-particle": "", "family": "Lee", "</vt:lpwstr>
  </property>
  <property fmtid="{D5CDD505-2E9C-101B-9397-08002B2CF9AE}" pid="1360" name="Mendeley_Bookmark_uq78NocPOM_24">
    <vt:lpwstr>non-dropping-particle": "", "suffix": ""}], "ISBN": "0012-186X"}, "id": "ITEM-2", "uris": ["http://www.mendeley.com/documents/?uuid=3bfa4f32-b4cf-4b47-8c0e-ad7d19ebbc98"]}, {"itemData": {"type": "article-journal", "author": [{"given": "Richa", "parse-name</vt:lpwstr>
  </property>
  <property fmtid="{D5CDD505-2E9C-101B-9397-08002B2CF9AE}" pid="1361" name="Mendeley_Bookmark_uq78NocPOM_25">
    <vt:lpwstr>s": false, "dropping-particle": "", "family": "Saxena", "non-dropping-particle": "", "suffix": ""}, {"given": "Paul I W", "parse-names": false, "dropping-particle": "", "family": "Bakker", "non-dropping-particle": "De", "suffix": ""}, {"given": "Karyn", "</vt:lpwstr>
  </property>
  <property fmtid="{D5CDD505-2E9C-101B-9397-08002B2CF9AE}" pid="1362" name="Mendeley_Bookmark_uq78NocPOM_26">
    <vt:lpwstr>parse-names": false, "dropping-particle": "", "family": "Singer", "non-dropping-particle": "", "suffix": ""}, {"given": "Vamsi", "parse-names": false, "dropping-particle": "", "family": "Mootha", "non-dropping-particle": "", "suffix": ""}, {"given": "No\u</vt:lpwstr>
  </property>
  <property fmtid="{D5CDD505-2E9C-101B-9397-08002B2CF9AE}" pid="1363" name="Mendeley_Bookmark_uq78NocPOM_27">
    <vt:lpwstr>00ebl", "parse-names": false, "dropping-particle": "", "family": "Burtt", "non-dropping-particle": "", "suffix": ""}, {"given": "Joel N", "parse-names": false, "dropping-particle": "", "family": "Hirschhorn", "non-dropping-particle": "", "suffix": ""}, {"</vt:lpwstr>
  </property>
  <property fmtid="{D5CDD505-2E9C-101B-9397-08002B2CF9AE}" pid="1364" name="Mendeley_Bookmark_uq78NocPOM_28">
    <vt:lpwstr>given": "Daniel", "parse-names": false, "dropping-particle": "", "family": "Gaudet", "non-dropping-particle": "", "suffix": ""}, {"given": "Bo", "parse-names": false, "dropping-particle": "", "family": "Isomaa", "non-dropping-particle": "", "suffix": ""},</vt:lpwstr>
  </property>
  <property fmtid="{D5CDD505-2E9C-101B-9397-08002B2CF9AE}" pid="1365" name="Mendeley_Bookmark_uq78NocPOM_29">
    <vt:lpwstr> {"given": "Mark J", "parse-names": false, "dropping-particle": "", "family": "Daly", "non-dropping-particle": "", "suffix": ""}, {"given": "Leif", "parse-names": false, "dropping-particle": "", "family": "Groop", "non-dropping-particle": "", "suffix": ""</vt:lpwstr>
  </property>
  <property fmtid="{D5CDD505-2E9C-101B-9397-08002B2CF9AE}" pid="1366" name="Mendeley_Bookmark_uq78NocPOM_3">
    <vt:lpwstr>ociation. We compared patients with type 2 diabetes (n=992) with two independent control groups (n=536, n=1029) from the UK, and saw no difference in the frequency of the 16184-16193 poly-C tract. This finding was confirmed by a meta-analysis of European </vt:lpwstr>
  </property>
  <property fmtid="{D5CDD505-2E9C-101B-9397-08002B2CF9AE}" pid="1367" name="Mendeley_Bookmark_uq78NocPOM_30">
    <vt:lpwstr>}, {"given": "Kristin G", "parse-names": false, "dropping-particle": "", "family": "Ardlie", "non-dropping-particle": "", "suffix": ""}, {"given": "David", "parse-names": false, "dropping-particle": "", "family": "Altshuler", "non-dropping-particle": "", </vt:lpwstr>
  </property>
  <property fmtid="{D5CDD505-2E9C-101B-9397-08002B2CF9AE}" pid="1368" name="Mendeley_Bookmark_uq78NocPOM_31">
    <vt:lpwstr>"suffix": ""}], "page": "54-61", "issued": {"date-parts": [["2006"]]}, "abstract": "Many lines of evidence implicate mitochondria in phenotypic variation: (a) rare mutations in mitochondrial proteins cause metabolic, neurological, and muscular disorders; </vt:lpwstr>
  </property>
  <property fmtid="{D5CDD505-2E9C-101B-9397-08002B2CF9AE}" pid="1369" name="Mendeley_Bookmark_uq78NocPOM_32">
    <vt:lpwstr>(b) alterations in oxidative phosphorylation are characteristic of type 2 diabetes, Parkinson disease, Huntington disease, and other diseases; and (c) common missense variants in the mitochondrial genome (mtDNA) have been implicated as having been subject</vt:lpwstr>
  </property>
  <property fmtid="{D5CDD505-2E9C-101B-9397-08002B2CF9AE}" pid="1370" name="Mendeley_Bookmark_uq78NocPOM_33">
    <vt:lpwstr> to natural selection for adaptation to cold climates and contributing to \" energy deficiency \" diseases today. To test the hypothesis that common mtDNA variation influences human physiology and disease, we identified all 144 variants with frequency 11%</vt:lpwstr>
  </property>
  <property fmtid="{D5CDD505-2E9C-101B-9397-08002B2CF9AE}" pid="1371" name="Mendeley_Bookmark_uq78NocPOM_34">
    <vt:lpwstr> in Europeans from 1900 publicly available European mtDNA sequences and selected 64 tagging single-nucleotide polymorphisms that efficiently capture all common variation (except the hypervariable D-loop). Next, we evaluated the complete set of common mtDN</vt:lpwstr>
  </property>
  <property fmtid="{D5CDD505-2E9C-101B-9397-08002B2CF9AE}" pid="1372" name="Mendeley_Bookmark_uq78NocPOM_35">
    <vt:lpwstr>A variants for association with type 2 diabetes in a sample of 3,304 diabetics and 3,304 matched nondiabetic individuals. Association of mtDNA variants with other metabolic traits (body mass index, measures of insulin secretion and action, blood pressure,</vt:lpwstr>
  </property>
  <property fmtid="{D5CDD505-2E9C-101B-9397-08002B2CF9AE}" pid="1373" name="Mendeley_Bookmark_uq78NocPOM_36">
    <vt:lpwstr> and cholesterol) was also tested in subsets of this sample. We did not find a significant association of common mtDNA variants with these metabolic phenotypes. Moreover, we failed to identify any physiological effect of alleles that were previously propo</vt:lpwstr>
  </property>
  <property fmtid="{D5CDD505-2E9C-101B-9397-08002B2CF9AE}" pid="1374" name="Mendeley_Bookmark_uq78NocPOM_37">
    <vt:lpwstr>sed to have been adaptive for energy metabolism in human evolution. More generally, this comprehensive association-testing framework can readily be applied to other diseases for which mitochondrial dysfunction has been implicated.", "title": "Comprehensiv</vt:lpwstr>
  </property>
  <property fmtid="{D5CDD505-2E9C-101B-9397-08002B2CF9AE}" pid="1375" name="Mendeley_Bookmark_uq78NocPOM_38">
    <vt:lpwstr>e Association Testing of Common Mitochondrial DNA Variation in Metabolic Disease", "container-title": "The American Journal of Human Genetics.) and Department of Molecular Biology Broad Institute of Harvard and MIT (R.S.; P.I.W.d.B.; K.S.; V.M.; N.B Am. J</vt:lpwstr>
  </property>
  <property fmtid="{D5CDD505-2E9C-101B-9397-08002B2CF9AE}" pid="1376" name="Mendeley_Bookmark_uq78NocPOM_39">
    <vt:lpwstr>. Hum. Genet", "id": "ITEM-3", "volume": "7979"}, "id": "ITEM-3", "uris": ["http://www.mendeley.com/documents/?uuid=77b01b4a-ca46-3838-8d21-0bbaf690fac6"]}], "properties": {"noteIndex": 0}, "mendeley": {"plainTextFormattedCitation": "(9\u201311)", "previo</vt:lpwstr>
  </property>
  <property fmtid="{D5CDD505-2E9C-101B-9397-08002B2CF9AE}" pid="1377" name="Mendeley_Bookmark_uq78NocPOM_4">
    <vt:lpwstr>studies of 1455 patients and 3132 controls (odds ratio 1\u00b716, 95% CI 0\u00b794-1\u00b744). Genetic variation of the 16184-16193 poly-C tract is unlikely to have a major role in the cause of type 2 diabetes.", "type": "article-journal", "title": "Role </vt:lpwstr>
  </property>
  <property fmtid="{D5CDD505-2E9C-101B-9397-08002B2CF9AE}" pid="1378" name="Mendeley_Bookmark_uq78NocPOM_40">
    <vt:lpwstr>uslyFormattedCitation": "(9\u201311)", "formattedCitation": "(9\u201311)"}, "schema": "https://github.com/citation-style-language/schema/raw/master/csl-citation.json"}</vt:lpwstr>
  </property>
  <property fmtid="{D5CDD505-2E9C-101B-9397-08002B2CF9AE}" pid="1379" name="Mendeley_Bookmark_uq78NocPOM_5">
    <vt:lpwstr>of the mitochondrial DNA 16184-16193 poly-C tract in type 2 diabetes", "volume": "366", "page": "1650-1651", "issue": "9497", "author": [{"given": "P. F.", "parse-names": false, "dropping-particle": "", "family": "Chinnery", "non-dropping-particle": "", "</vt:lpwstr>
  </property>
  <property fmtid="{D5CDD505-2E9C-101B-9397-08002B2CF9AE}" pid="1380" name="Mendeley_Bookmark_uq78NocPOM_6">
    <vt:lpwstr>suffix": ""}, {"given": "H. R.", "parse-names": false, "dropping-particle": "", "family": "Elliott", "non-dropping-particle": "", "suffix": ""}, {"given": "S.", "parse-names": false, "dropping-particle": "", "family": "Patel", "non-dropping-particle": "",</vt:lpwstr>
  </property>
  <property fmtid="{D5CDD505-2E9C-101B-9397-08002B2CF9AE}" pid="1381" name="Mendeley_Bookmark_uq78NocPOM_7">
    <vt:lpwstr> "suffix": ""}, {"given": "C.", "parse-names": false, "dropping-particle": "", "family": "Lambert", "non-dropping-particle": "", "suffix": ""}, {"given": "S. M.", "parse-names": false, "dropping-particle": "", "family": "Keers", "non-dropping-particle": "</vt:lpwstr>
  </property>
  <property fmtid="{D5CDD505-2E9C-101B-9397-08002B2CF9AE}" pid="1382" name="Mendeley_Bookmark_uq78NocPOM_8">
    <vt:lpwstr>", "suffix": ""}, {"given": "S. E.", "parse-names": false, "dropping-particle": "", "family": "Durham", "non-dropping-particle": "", "suffix": ""}, {"given": "M. I.", "parse-names": false, "dropping-particle": "", "family": "McCarthy", "non-dropping-parti</vt:lpwstr>
  </property>
  <property fmtid="{D5CDD505-2E9C-101B-9397-08002B2CF9AE}" pid="1383" name="Mendeley_Bookmark_uq78NocPOM_9">
    <vt:lpwstr>cle": "", "suffix": ""}, {"given": "G. A.", "parse-names": false, "dropping-particle": "", "family": "Hitman", "non-dropping-particle": "", "suffix": ""}, {"given": "A. T.", "parse-names": false, "dropping-particle": "", "family": "Hattersley", "non-dropp</vt:lpwstr>
  </property>
  <property fmtid="{D5CDD505-2E9C-101B-9397-08002B2CF9AE}" pid="1384" name="Mendeley_Bookmark_v8kTakCpZJ_1">
    <vt:lpwstr>ADDIN CSL_CITATION {"citationItems": [{"id": "ITEM-1", "itemData": {"volume": "12", "container-title": "Genome biology", "issue": "9", "title": "Comparison of solution-based exome capture methods for next generation sequencing", "author": [{"given": "Anna</vt:lpwstr>
  </property>
  <property fmtid="{D5CDD505-2E9C-101B-9397-08002B2CF9AE}" pid="1385" name="Mendeley_Bookmark_v8kTakCpZJ_10">
    <vt:lpwstr>?uuid=01a3c9b0-dcc2-49d2-a5fd-3e1b78610ebb"]}], "schema": "https://github.com/citation-style-language/schema/raw/master/csl-citation.json", "mendeley": {"plainTextFormattedCitation": "(19)", "formattedCitation": "(19)", "previouslyFormattedCitation": "(19</vt:lpwstr>
  </property>
  <property fmtid="{D5CDD505-2E9C-101B-9397-08002B2CF9AE}" pid="1386" name="Mendeley_Bookmark_v8kTakCpZJ_11">
    <vt:lpwstr>)"}, "properties": {"noteIndex": 0}}</vt:lpwstr>
  </property>
  <property fmtid="{D5CDD505-2E9C-101B-9397-08002B2CF9AE}" pid="1387" name="Mendeley_Bookmark_v8kTakCpZJ_2">
    <vt:lpwstr>-Maija", "suffix": "", "parse-names": false, "non-dropping-particle": "", "family": "Sulonen", "dropping-particle": ""}, {"given": "Pekka", "suffix": "", "parse-names": false, "non-dropping-particle": "", "family": "Ellonen", "dropping-particle": ""}, {"g</vt:lpwstr>
  </property>
  <property fmtid="{D5CDD505-2E9C-101B-9397-08002B2CF9AE}" pid="1388" name="Mendeley_Bookmark_v8kTakCpZJ_3">
    <vt:lpwstr>iven": "Henrikki", "suffix": "", "parse-names": false, "non-dropping-particle": "", "family": "Almusa", "dropping-particle": ""}, {"given": "Maija", "suffix": "", "parse-names": false, "non-dropping-particle": "", "family": "Lepist", "dropping-particle": </vt:lpwstr>
  </property>
  <property fmtid="{D5CDD505-2E9C-101B-9397-08002B2CF9AE}" pid="1389" name="Mendeley_Bookmark_v8kTakCpZJ_4">
    <vt:lpwstr>""}, {"given": "Samuli", "suffix": "", "parse-names": false, "non-dropping-particle": "", "family": "Eldfors", "dropping-particle": ""}, {"given": "Sari", "suffix": "", "parse-names": false, "non-dropping-particle": "", "family": "Hannula", "dropping-part</vt:lpwstr>
  </property>
  <property fmtid="{D5CDD505-2E9C-101B-9397-08002B2CF9AE}" pid="1390" name="Mendeley_Bookmark_v8kTakCpZJ_5">
    <vt:lpwstr>icle": ""}, {"given": "Timo", "suffix": "", "parse-names": false, "non-dropping-particle": "", "family": "Miettinen", "dropping-particle": ""}, {"given": "Henna", "suffix": "", "parse-names": false, "non-dropping-particle": "", "family": "Tyynismaa", "dro</vt:lpwstr>
  </property>
  <property fmtid="{D5CDD505-2E9C-101B-9397-08002B2CF9AE}" pid="1391" name="Mendeley_Bookmark_v8kTakCpZJ_6">
    <vt:lpwstr>pping-particle": ""}, {"given": "Perttu", "suffix": "", "parse-names": false, "non-dropping-particle": "", "family": "Salo", "dropping-particle": ""}, {"given": "Caroline", "suffix": "", "parse-names": false, "non-dropping-particle": "", "family": "Heckma</vt:lpwstr>
  </property>
  <property fmtid="{D5CDD505-2E9C-101B-9397-08002B2CF9AE}" pid="1392" name="Mendeley_Bookmark_v8kTakCpZJ_7">
    <vt:lpwstr>n", "dropping-particle": ""}, {"given": "Heikki", "suffix": "", "parse-names": false, "non-dropping-particle": "", "family": "Joensuu", "dropping-particle": ""}, {"given": "Taneli", "suffix": "", "parse-names": false, "non-dropping-particle": "", "family"</vt:lpwstr>
  </property>
  <property fmtid="{D5CDD505-2E9C-101B-9397-08002B2CF9AE}" pid="1393" name="Mendeley_Bookmark_v8kTakCpZJ_8">
    <vt:lpwstr>: "Raivio", "dropping-particle": ""}, {"given": "Anu", "suffix": "", "parse-names": false, "non-dropping-particle": "", "family": "Suomalainen", "dropping-particle": ""}, {"given": "Janna", "suffix": "", "parse-names": false, "non-dropping-particle": "", </vt:lpwstr>
  </property>
  <property fmtid="{D5CDD505-2E9C-101B-9397-08002B2CF9AE}" pid="1394" name="Mendeley_Bookmark_v8kTakCpZJ_9">
    <vt:lpwstr>"family": "Saarela", "dropping-particle": ""}], "id": "ITEM-1", "page": "R94", "publisher": "BioMed Central", "issued": {"date-parts": [["2011"]]}, "type": "article-journal", "DOI": "10.1186/gb-2011-12-9-r94"}, "uris": ["http://www.mendeley.com/documents/</vt:lpwstr>
  </property>
  <property fmtid="{D5CDD505-2E9C-101B-9397-08002B2CF9AE}" pid="1395" name="Mendeley_Bookmark_vEsR6gp3wh_1">
    <vt:lpwstr>ADDIN CSL_CITATION {"citationItems": [{"id": "ITEM-1", "itemData": {"volume": "25", "container-title": "Human molecular genetics", "issue": "24", "title": "Evidence for mitochondrial genetic control of autosomal gene expression", "author": [{"given": "Irf</vt:lpwstr>
  </property>
  <property fmtid="{D5CDD505-2E9C-101B-9397-08002B2CF9AE}" pid="1396" name="Mendeley_Bookmark_vEsR6gp3wh_10">
    <vt:lpwstr>7)"}, "properties": {"noteIndex": 0}}</vt:lpwstr>
  </property>
  <property fmtid="{D5CDD505-2E9C-101B-9397-08002B2CF9AE}" pid="1397" name="Mendeley_Bookmark_vEsR6gp3wh_2">
    <vt:lpwstr>ahan", "suffix": "", "parse-names": false, "non-dropping-particle": "", "family": "Kassam", "dropping-particle": ""}, {"given": "Tuan", "suffix": "", "parse-names": false, "non-dropping-particle": "", "family": "Qi", "dropping-particle": ""}, {"given": "L</vt:lpwstr>
  </property>
  <property fmtid="{D5CDD505-2E9C-101B-9397-08002B2CF9AE}" pid="1398" name="Mendeley_Bookmark_vEsR6gp3wh_3">
    <vt:lpwstr>uke", "suffix": "", "parse-names": false, "non-dropping-particle": "", "family": "Lloyd-Jones", "dropping-particle": ""}, {"given": "Alexander", "suffix": "", "parse-names": false, "non-dropping-particle": "", "family": "Holloway", "dropping-particle": ""</vt:lpwstr>
  </property>
  <property fmtid="{D5CDD505-2E9C-101B-9397-08002B2CF9AE}" pid="1399" name="Mendeley_Bookmark_vEsR6gp3wh_4">
    <vt:lpwstr>}, {"given": "Marc Jan", "suffix": "", "parse-names": false, "non-dropping-particle": "", "family": "Bonder", "dropping-particle": ""}, {"given": "Anjali K", "suffix": "", "parse-names": false, "non-dropping-particle": "", "family": "Henders", "dropping-p</vt:lpwstr>
  </property>
  <property fmtid="{D5CDD505-2E9C-101B-9397-08002B2CF9AE}" pid="1400" name="Mendeley_Bookmark_vEsR6gp3wh_5">
    <vt:lpwstr>article": ""}, {"given": "Nicholas G", "suffix": "", "parse-names": false, "non-dropping-particle": "", "family": "Martin", "dropping-particle": ""}, {"given": "Joseph E", "suffix": "", "parse-names": false, "non-dropping-particle": "", "family": "Powell"</vt:lpwstr>
  </property>
  <property fmtid="{D5CDD505-2E9C-101B-9397-08002B2CF9AE}" pid="1401" name="Mendeley_Bookmark_vEsR6gp3wh_6">
    <vt:lpwstr>, "dropping-particle": ""}, {"given": "Lude", "suffix": "", "parse-names": false, "non-dropping-particle": "", "family": "Franke", "dropping-particle": ""}, {"given": "Grant W", "suffix": "", "parse-names": false, "non-dropping-particle": "", "family": "M</vt:lpwstr>
  </property>
  <property fmtid="{D5CDD505-2E9C-101B-9397-08002B2CF9AE}" pid="1402" name="Mendeley_Bookmark_vEsR6gp3wh_7">
    <vt:lpwstr>ontgomery", "dropping-particle": ""}, {"given": "Peter M", "suffix": "", "parse-names": false, "non-dropping-particle": "", "family": "Visscher", "dropping-particle": ""}, {"given": "Allan F", "suffix": "", "parse-names": false, "non-dropping-particle": "</vt:lpwstr>
  </property>
  <property fmtid="{D5CDD505-2E9C-101B-9397-08002B2CF9AE}" pid="1403" name="Mendeley_Bookmark_vEsR6gp3wh_8">
    <vt:lpwstr>", "family": "McRae", "dropping-particle": ""}], "id": "ITEM-1", "page": "5332-5338", "publisher": "Oxford Univ Press", "issued": {"date-parts": [["2016"]]}, "type": "article-journal", "DOI": "10.1093/hmg/ddw347"}, "uris": ["http://www.mendeley.com/docume</vt:lpwstr>
  </property>
  <property fmtid="{D5CDD505-2E9C-101B-9397-08002B2CF9AE}" pid="1404" name="Mendeley_Bookmark_vEsR6gp3wh_9">
    <vt:lpwstr>nts/?uuid=47bef123-95f9-43ee-85ad-05d935fcedfe"]}], "schema": "https://github.com/citation-style-language/schema/raw/master/csl-citation.json", "mendeley": {"plainTextFormattedCitation": "(7)", "formattedCitation": "(7)", "previouslyFormattedCitation": "(</vt:lpwstr>
  </property>
  <property fmtid="{D5CDD505-2E9C-101B-9397-08002B2CF9AE}" pid="1405" name="Mendeley_Bookmark_vrHYW5Vqaz_1">
    <vt:lpwstr>ADDIN CSL_CITATION {"citationItems": [{"id": "ITEM-1", "itemData": {"volume": "135", "container-title": "Breast cancer research and treatment", "issue": "2", "title": "Discovery and preliminary confirmation of novel early detection biomarkers for triple-n</vt:lpwstr>
  </property>
  <property fmtid="{D5CDD505-2E9C-101B-9397-08002B2CF9AE}" pid="1406" name="Mendeley_Bookmark_vrHYW5Vqaz_2">
    <vt:lpwstr>egative breast cancer using preclinical plasma samples from the Women\u2019s Health Initiative observational study", "author": [{"given": "Christopher I", "suffix": "", "parse-names": false, "non-dropping-particle": "", "family": "Li", "dropping-particle"</vt:lpwstr>
  </property>
  <property fmtid="{D5CDD505-2E9C-101B-9397-08002B2CF9AE}" pid="1407" name="Mendeley_Bookmark_vrHYW5Vqaz_3">
    <vt:lpwstr>: ""}, {"given": "Justin E", "suffix": "", "parse-names": false, "non-dropping-particle": "", "family": "Mirus", "dropping-particle": ""}, {"given": "Yuzheng", "suffix": "", "parse-names": false, "non-dropping-particle": "", "family": "Zhang", "dropping-p</vt:lpwstr>
  </property>
  <property fmtid="{D5CDD505-2E9C-101B-9397-08002B2CF9AE}" pid="1408" name="Mendeley_Bookmark_vrHYW5Vqaz_4">
    <vt:lpwstr>article": ""}, {"given": "Arturo B", "suffix": "", "parse-names": false, "non-dropping-particle": "", "family": "Ramirez", "dropping-particle": ""}, {"given": "Jon J", "suffix": "", "parse-names": false, "non-dropping-particle": "", "family": "Ladd", "dro</vt:lpwstr>
  </property>
  <property fmtid="{D5CDD505-2E9C-101B-9397-08002B2CF9AE}" pid="1409" name="Mendeley_Bookmark_vrHYW5Vqaz_5">
    <vt:lpwstr>pping-particle": ""}, {"given": "Ross L", "suffix": "", "parse-names": false, "non-dropping-particle": "", "family": "Prentice", "dropping-particle": ""}, {"given": "Martin W", "suffix": "", "parse-names": false, "non-dropping-particle": "", "family": "Mc</vt:lpwstr>
  </property>
  <property fmtid="{D5CDD505-2E9C-101B-9397-08002B2CF9AE}" pid="1410" name="Mendeley_Bookmark_vrHYW5Vqaz_6">
    <vt:lpwstr>Intosh", "dropping-particle": ""}, {"given": "Samir M", "suffix": "", "parse-names": false, "non-dropping-particle": "", "family": "Hanash", "dropping-particle": ""}, {"given": "Paul D", "suffix": "", "parse-names": false, "non-dropping-particle": "", "fa</vt:lpwstr>
  </property>
  <property fmtid="{D5CDD505-2E9C-101B-9397-08002B2CF9AE}" pid="1411" name="Mendeley_Bookmark_vrHYW5Vqaz_7">
    <vt:lpwstr>mily": "Lampe", "dropping-particle": ""}], "id": "ITEM-1", "page": "611-618", "publisher": "Springer", "issued": {"date-parts": [["2012"]]}, "type": "article-journal"}, "uris": ["http://www.mendeley.com/documents/?uuid=4cda1570-ac91-46a7-a1af-7a56ce62d21f</vt:lpwstr>
  </property>
  <property fmtid="{D5CDD505-2E9C-101B-9397-08002B2CF9AE}" pid="1412" name="Mendeley_Bookmark_vrHYW5Vqaz_8">
    <vt:lpwstr>"]}], "schema": "https://github.com/citation-style-language/schema/raw/master/csl-citation.json", "mendeley": {"plainTextFormattedCitation": "(28)", "formattedCitation": "(28)", "previouslyFormattedCitation": "(28)"}, "properties": {"noteIndex": 0}}</vt:lpwstr>
  </property>
  <property fmtid="{D5CDD505-2E9C-101B-9397-08002B2CF9AE}" pid="1413" name="Mendeley_Bookmark_vywcvrcoDE_1">
    <vt:lpwstr>ADDIN CSL_CITATION {"citationItems": [{"id": "ITEM-1", "itemData": {"volume": "33", "container-title": "Diabetes Care", "issue": "Suppl 1", "title": "Diagnosis and Classification of Diabetes Mellitus", "author": [{"given": "", "suffix": "", "parse-names":</vt:lpwstr>
  </property>
  <property fmtid="{D5CDD505-2E9C-101B-9397-08002B2CF9AE}" pid="1414" name="Mendeley_Bookmark_vywcvrcoDE_2">
    <vt:lpwstr> false, "non-dropping-particle": "", "family": "American Diabetes Association", "dropping-particle": ""}], "id": "ITEM-1", "page": "S62", "issued": {"date-parts": [["2010"]]}, "type": "article-journal", "DOI": "10.2337/dc10-S062"}, "uris": ["http://www.me</vt:lpwstr>
  </property>
  <property fmtid="{D5CDD505-2E9C-101B-9397-08002B2CF9AE}" pid="1415" name="Mendeley_Bookmark_vywcvrcoDE_3">
    <vt:lpwstr>ndeley.com/documents/?uuid=a016ae8b-5598-3810-bd56-24714b6409a5"]}], "schema": "https://github.com/citation-style-language/schema/raw/master/csl-citation.json", "mendeley": {"plainTextFormattedCitation": "(14)", "formattedCitation": "(14)", "previouslyFor</vt:lpwstr>
  </property>
  <property fmtid="{D5CDD505-2E9C-101B-9397-08002B2CF9AE}" pid="1416" name="Mendeley_Bookmark_vywcvrcoDE_4">
    <vt:lpwstr>mattedCitation": "(14)"}, "properties": {"noteIndex": 0}}</vt:lpwstr>
  </property>
  <property fmtid="{D5CDD505-2E9C-101B-9397-08002B2CF9AE}" pid="1417" name="Mendeley_Bookmark_w2O17U4Qb0_1">
    <vt:lpwstr>ADDIN CSL_CITATION {"citationItems": [{"id": "ITEM-1", "itemData": {"volume": "30", "container-title": "Human mutation", "issue": "2", "title": "Updated comprehensive phylogenetic tree of global human mitochondrial DNA variation", "author": [{"given": "Ma</vt:lpwstr>
  </property>
  <property fmtid="{D5CDD505-2E9C-101B-9397-08002B2CF9AE}" pid="1418" name="Mendeley_Bookmark_w2O17U4Qb0_2">
    <vt:lpwstr>nnis", "suffix": "", "parse-names": false, "non-dropping-particle": "Van", "family": "Oven", "dropping-particle": ""}, {"given": "Manfred", "suffix": "", "parse-names": false, "non-dropping-particle": "", "family": "Kayser", "dropping-particle": ""}], "id</vt:lpwstr>
  </property>
  <property fmtid="{D5CDD505-2E9C-101B-9397-08002B2CF9AE}" pid="1419" name="Mendeley_Bookmark_w2O17U4Qb0_3">
    <vt:lpwstr>": "ITEM-1", "page": "E394", "publisher": "Wiley Online Library", "issued": {"date-parts": [["2009"]]}, "type": "article-journal", "DOI": "10.1002/humu.20921"}, "uris": ["http://www.mendeley.com/documents/?uuid=57e85ed8-36b6-4a4b-bed9-c65aeed99468"]}], "s</vt:lpwstr>
  </property>
  <property fmtid="{D5CDD505-2E9C-101B-9397-08002B2CF9AE}" pid="1420" name="Mendeley_Bookmark_w2O17U4Qb0_4">
    <vt:lpwstr>chema": "https://github.com/citation-style-language/schema/raw/master/csl-citation.json", "mendeley": {"plainTextFormattedCitation": "(21)", "formattedCitation": "(21)", "previouslyFormattedCitation": "(21)"}, "properties": {"noteIndex": 0}}</vt:lpwstr>
  </property>
  <property fmtid="{D5CDD505-2E9C-101B-9397-08002B2CF9AE}" pid="1421" name="Mendeley_Bookmark_wAIfRR3OEq_1">
    <vt:lpwstr>ADDIN CSL_CITATION {"citationItems": [{"id": "ITEM-1", "itemData": {"volume": "24", "abstract": "To provide a comprehensive overview on the main findings from the Cardiovascular Risk in Young Finns Study. This prospective multicenter study initiated in 19</vt:lpwstr>
  </property>
  <property fmtid="{D5CDD505-2E9C-101B-9397-08002B2CF9AE}" pid="1422" name="Mendeley_Bookmark_wAIfRR3OEq_10">
    <vt:lpwstr>er-title": "Current Opinion in Lipidology", "ISSN": "0957-9672", "page": "57-64", "issued": {"date-parts": [["2013", "2", "1"]]}}, "uris": ["http://www.mendeley.com/documents/?uuid=5742704f-6430-302b-b3e2-43f132e6a413"]}], "schema": "https://github.com/ci</vt:lpwstr>
  </property>
  <property fmtid="{D5CDD505-2E9C-101B-9397-08002B2CF9AE}" pid="1423" name="Mendeley_Bookmark_wAIfRR3OEq_11">
    <vt:lpwstr>tation-style-language/schema/raw/master/csl-citation.json", "mendeley": {"plainTextFormattedCitation": "(15)", "formattedCitation": "(15)", "previouslyFormattedCitation": "(15)"}, "properties": {"noteIndex": 0}}</vt:lpwstr>
  </property>
  <property fmtid="{D5CDD505-2E9C-101B-9397-08002B2CF9AE}" pid="1424" name="Mendeley_Bookmark_wAIfRR3OEq_2">
    <vt:lpwstr>80 (N = 3596, baseline age 3\u201318 years) has followed up study participants over 30 years to investigate childhood risk factors for cardiometabolic outcomes in adulthood. Childhood BMI, socioeconomic status, parental risk factor status, as well as gene</vt:lpwstr>
  </property>
  <property fmtid="{D5CDD505-2E9C-101B-9397-08002B2CF9AE}" pid="1425" name="Mendeley_Bookmark_wAIfRR3OEq_3">
    <vt:lpwstr>tic polymorphisms are independent predictors of adult obesity, hypertension, and dyslipidemia. Results from the Young Finns Study and other follow-up studies have shown that conventional childhood risk factors, such as dyslipidemia, obesity, elevated bloo</vt:lpwstr>
  </property>
  <property fmtid="{D5CDD505-2E9C-101B-9397-08002B2CF9AE}" pid="1426" name="Mendeley_Bookmark_wAIfRR3OEq_4">
    <vt:lpwstr>d pressure and smoking, are predictive of subclinical atherosclerosis in young adults. Recent findings suggest that childhood lifestyle (diet, physical activity) is associated with subclinical atherosclerosis and its progression in adulthood. Concerning t</vt:lpwstr>
  </property>
  <property fmtid="{D5CDD505-2E9C-101B-9397-08002B2CF9AE}" pid="1427" name="Mendeley_Bookmark_wAIfRR3OEq_5">
    <vt:lpwstr>he timing of risk factor measurements, they seem to be predictive of adult atherosclerosis from the age of 9 onwards. From a clinical point of view, a recent observation suggesting that the adverse cardiometabolic effects of childhood overweight/obesity a</vt:lpwstr>
  </property>
  <property fmtid="{D5CDD505-2E9C-101B-9397-08002B2CF9AE}" pid="1428" name="Mendeley_Bookmark_wAIfRR3OEq_6">
    <vt:lpwstr>re reversed among those who become nonobese adults, provides optimism during the days of obesity epidemic. Current data suggest that childhood risk factors are associated with higher risk of subclinical atherosclerosis in adulthood. Future studies among a</vt:lpwstr>
  </property>
  <property fmtid="{D5CDD505-2E9C-101B-9397-08002B2CF9AE}" pid="1429" name="Mendeley_Bookmark_wAIfRR3OEq_7">
    <vt:lpwstr>ging cohorts followed since childhood will provide data on their influence on clinical cardiovascular outcomes.", "issue": "1", "title": "Main findings from the prospective Cardiovascular Risk in Young Finns Study", "author": [{"given": "Markus", "suffix"</vt:lpwstr>
  </property>
  <property fmtid="{D5CDD505-2E9C-101B-9397-08002B2CF9AE}" pid="1430" name="Mendeley_Bookmark_wAIfRR3OEq_8">
    <vt:lpwstr>: "", "parse-names": false, "non-dropping-particle": "", "family": "Juonala", "dropping-particle": ""}, {"given": "Jorma S.", "suffix": "", "parse-names": false, "non-dropping-particle": "", "family": "Viikari", "dropping-particle": ""}, {"given": "Olli T</vt:lpwstr>
  </property>
  <property fmtid="{D5CDD505-2E9C-101B-9397-08002B2CF9AE}" pid="1431" name="Mendeley_Bookmark_wAIfRR3OEq_9">
    <vt:lpwstr>.", "suffix": "", "parse-names": false, "non-dropping-particle": "", "family": "Raitakari", "dropping-particle": ""}], "id": "ITEM-1", "publisher": "Current Opinion in Lipidology", "type": "article-journal", "DOI": "10.1097/mol.0b013e32835a7ed4", "contain</vt:lpwstr>
  </property>
  <property fmtid="{D5CDD505-2E9C-101B-9397-08002B2CF9AE}" pid="1432" name="Mendeley_Bookmark_wFGxvmEGFJ_1">
    <vt:lpwstr>ADDIN CSL_CITATION {"citationItems": [{"id": "ITEM-1", "itemData": {"container-title": "arXiv preprint arXiv:1510.06112", "title": "Dimensionality reduction for binary data through the projection of natural parameters", "author": [{"given": "Andrew J", "s</vt:lpwstr>
  </property>
  <property fmtid="{D5CDD505-2E9C-101B-9397-08002B2CF9AE}" pid="1433" name="Mendeley_Bookmark_wFGxvmEGFJ_2">
    <vt:lpwstr>uffix": "", "parse-names": false, "non-dropping-particle": "", "family": "Landgraf", "dropping-particle": ""}, {"given": "Yoonkyung", "suffix": "", "parse-names": false, "non-dropping-particle": "", "family": "Lee", "dropping-particle": ""}], "id": "ITEM-</vt:lpwstr>
  </property>
  <property fmtid="{D5CDD505-2E9C-101B-9397-08002B2CF9AE}" pid="1434" name="Mendeley_Bookmark_wFGxvmEGFJ_3">
    <vt:lpwstr>1", "issued": {"date-parts": [["2015"]]}, "type": "article-journal"}, "uris": ["http://www.mendeley.com/documents/?uuid=17f1550f-91b9-4b4e-8570-b487d8b6d74d"]}], "schema": "https://github.com/citation-style-language/schema/raw/master/csl-citation.json", "</vt:lpwstr>
  </property>
  <property fmtid="{D5CDD505-2E9C-101B-9397-08002B2CF9AE}" pid="1435" name="Mendeley_Bookmark_wFGxvmEGFJ_4">
    <vt:lpwstr>mendeley": {"plainTextFormattedCitation": "(24)", "formattedCitation": "(24)", "previouslyFormattedCitation": "(24)"}, "properties": {"noteIndex": 0}}</vt:lpwstr>
  </property>
  <property fmtid="{D5CDD505-2E9C-101B-9397-08002B2CF9AE}" pid="1436" name="Mendeley_Bookmark_wQ6M2SJ5ro_1">
    <vt:lpwstr>ADDIN CSL_CITATION {"citationItems": [{"itemData": {"type": "article-journal", "author": [{"given": "Alessandro", "parse-names": false, "dropping-particle": "", "family": "Biffi", "non-dropping-particle": "", "suffix": ""}, {"given": "Christopher D", "par</vt:lpwstr>
  </property>
  <property fmtid="{D5CDD505-2E9C-101B-9397-08002B2CF9AE}" pid="1437" name="Mendeley_Bookmark_wQ6M2SJ5ro_10">
    <vt:lpwstr>: "Saxena", "non-dropping-particle": "", "suffix": ""}, {"given": "Jonathan", "parse-names": false, "dropping-particle": "", "family": "Rosand", "non-dropping-particle": "", "suffix": ""}], "page": "904-917", "issued": {"date-parts": [["2010"]]}, "issue":</vt:lpwstr>
  </property>
  <property fmtid="{D5CDD505-2E9C-101B-9397-08002B2CF9AE}" pid="1438" name="Mendeley_Bookmark_wQ6M2SJ5ro_11">
    <vt:lpwstr> "6", "title": "Principal-component analysis for assessment of population stratification in mitochondrial medical genetics", "container-title": "The American Journal of Human Genetics", "DOI": "10.1016/j.ajhg.2010.05.005", "id": "ITEM-1", "volume": "86", </vt:lpwstr>
  </property>
  <property fmtid="{D5CDD505-2E9C-101B-9397-08002B2CF9AE}" pid="1439" name="Mendeley_Bookmark_wQ6M2SJ5ro_12">
    <vt:lpwstr>"publisher": "Elsevier"}, "id": "ITEM-1", "uris": ["http://www.mendeley.com/documents/?uuid=d557485b-abc6-4070-b0a2-a85fb98080f1"]}], "properties": {"noteIndex": 0}, "mendeley": {"plainTextFormattedCitation": "(23)", "previouslyFormattedCitation": "(23)",</vt:lpwstr>
  </property>
  <property fmtid="{D5CDD505-2E9C-101B-9397-08002B2CF9AE}" pid="1440" name="Mendeley_Bookmark_wQ6M2SJ5ro_13">
    <vt:lpwstr> "formattedCitation": "(23)"}, "schema": "https://github.com/citation-style-language/schema/raw/master/csl-citation.json"}</vt:lpwstr>
  </property>
  <property fmtid="{D5CDD505-2E9C-101B-9397-08002B2CF9AE}" pid="1441" name="Mendeley_Bookmark_wQ6M2SJ5ro_2">
    <vt:lpwstr>se-names": false, "dropping-particle": "", "family": "Anderson", "non-dropping-particle": "", "suffix": ""}, {"given": "Michael A", "parse-names": false, "dropping-particle": "", "family": "Nalls", "non-dropping-particle": "", "suffix": ""}, {"given": "Ro</vt:lpwstr>
  </property>
  <property fmtid="{D5CDD505-2E9C-101B-9397-08002B2CF9AE}" pid="1442" name="Mendeley_Bookmark_wQ6M2SJ5ro_3">
    <vt:lpwstr>sanna", "parse-names": false, "dropping-particle": "", "family": "Rahman", "non-dropping-particle": "", "suffix": ""}, {"given": "Akshata", "parse-names": false, "dropping-particle": "", "family": "Sonni", "non-dropping-particle": "", "suffix": ""}, {"giv</vt:lpwstr>
  </property>
  <property fmtid="{D5CDD505-2E9C-101B-9397-08002B2CF9AE}" pid="1443" name="Mendeley_Bookmark_wQ6M2SJ5ro_4">
    <vt:lpwstr>en": "Lynelle", "parse-names": false, "dropping-particle": "", "family": "Cortellini", "non-dropping-particle": "", "suffix": ""}, {"given": "Natalia S", "parse-names": false, "dropping-particle": "", "family": "Rost", "non-dropping-particle": "", "suffix</vt:lpwstr>
  </property>
  <property fmtid="{D5CDD505-2E9C-101B-9397-08002B2CF9AE}" pid="1444" name="Mendeley_Bookmark_wQ6M2SJ5ro_5">
    <vt:lpwstr>": ""}, {"given": "Mar", "parse-names": false, "dropping-particle": "", "family": "Matarin", "non-dropping-particle": "", "suffix": ""}, {"given": "Dena G", "parse-names": false, "dropping-particle": "", "family": "Hernandez", "non-dropping-particle": "",</vt:lpwstr>
  </property>
  <property fmtid="{D5CDD505-2E9C-101B-9397-08002B2CF9AE}" pid="1445" name="Mendeley_Bookmark_wQ6M2SJ5ro_6">
    <vt:lpwstr> "suffix": ""}, {"given": "Anna", "parse-names": false, "dropping-particle": "", "family": "Plourde", "non-dropping-particle": "", "suffix": ""}, {"given": "Paul I W", "parse-names": false, "dropping-particle": "", "family": "Bakker", "non-dropping-partic</vt:lpwstr>
  </property>
  <property fmtid="{D5CDD505-2E9C-101B-9397-08002B2CF9AE}" pid="1446" name="Mendeley_Bookmark_wQ6M2SJ5ro_7">
    <vt:lpwstr>le": "de", "suffix": ""}, {"given": "Owen A", "parse-names": false, "dropping-particle": "", "family": "Ross", "non-dropping-particle": "", "suffix": ""}, {"given": "Steven M", "parse-names": false, "dropping-particle": "", "family": "Greenberg", "non-dro</vt:lpwstr>
  </property>
  <property fmtid="{D5CDD505-2E9C-101B-9397-08002B2CF9AE}" pid="1447" name="Mendeley_Bookmark_wQ6M2SJ5ro_8">
    <vt:lpwstr>pping-particle": "", "suffix": ""}, {"given": "Karen L", "parse-names": false, "dropping-particle": "", "family": "Furie", "non-dropping-particle": "", "suffix": ""}, {"given": "James F", "parse-names": false, "dropping-particle": "", "family": "Meschia",</vt:lpwstr>
  </property>
  <property fmtid="{D5CDD505-2E9C-101B-9397-08002B2CF9AE}" pid="1448" name="Mendeley_Bookmark_wQ6M2SJ5ro_9">
    <vt:lpwstr> "non-dropping-particle": "", "suffix": ""}, {"given": "Andrew B", "parse-names": false, "dropping-particle": "", "family": "Singleton", "non-dropping-particle": "", "suffix": ""}, {"given": "Richa", "parse-names": false, "dropping-particle": "", "family"</vt:lpwstr>
  </property>
  <property fmtid="{D5CDD505-2E9C-101B-9397-08002B2CF9AE}" pid="1449" name="Mendeley_Bookmark_wiK4pXo0ZQ_1">
    <vt:lpwstr>ADDIN CSL_CITATION {"citationItems": [{"id": "ITEM-1", "itemData": {"volume": "6", "abstract": "Decreased mitochondrial function plays a pivotal role in the pathogenesis of type 2 diabetes mellitus (T2DM). Recently, it was reported that mitochondrial DNA </vt:lpwstr>
  </property>
  <property fmtid="{D5CDD505-2E9C-101B-9397-08002B2CF9AE}" pid="1450" name="Mendeley_Bookmark_wiK4pXo0ZQ_10">
    <vt:lpwstr>ticle": "", "family": "Hwang", "dropping-particle": ""}, {"given": "Soo Heon", "suffix": "", "parse-names": false, "non-dropping-particle": "", "family": "Kwak", "dropping-particle": ""}, {"given": "Jong", "suffix": "", "parse-names": false, "non-dropping</vt:lpwstr>
  </property>
  <property fmtid="{D5CDD505-2E9C-101B-9397-08002B2CF9AE}" pid="1451" name="Mendeley_Bookmark_wiK4pXo0ZQ_11">
    <vt:lpwstr>-particle": "", "family": "Bhak", "dropping-particle": ""}, {"given": "Hae Sun", "suffix": "", "parse-names": false, "non-dropping-particle": "", "family": "Kang", "dropping-particle": ""}, {"given": "You Ri", "suffix": "", "parse-names": false, "non-drop</vt:lpwstr>
  </property>
  <property fmtid="{D5CDD505-2E9C-101B-9397-08002B2CF9AE}" pid="1452" name="Mendeley_Bookmark_wiK4pXo0ZQ_12">
    <vt:lpwstr>ping-particle": "", "family": "Lee", "dropping-particle": ""}, {"given": "Bo Kyung", "suffix": "", "parse-names": false, "non-dropping-particle": "", "family": "Koo", "dropping-particle": ""}, {"given": "Kyong Soo", "suffix": "", "parse-names": false, "no</vt:lpwstr>
  </property>
  <property fmtid="{D5CDD505-2E9C-101B-9397-08002B2CF9AE}" pid="1453" name="Mendeley_Bookmark_wiK4pXo0ZQ_13">
    <vt:lpwstr>n-dropping-particle": "", "family": "Park", "dropping-particle": ""}, {"given": "Hong Kyu", "suffix": "", "parse-names": false, "non-dropping-particle": "", "family": "Lee", "dropping-particle": ""}, {"given": "Young Min", "suffix": "", "parse-names": fal</vt:lpwstr>
  </property>
  <property fmtid="{D5CDD505-2E9C-101B-9397-08002B2CF9AE}" pid="1454" name="Mendeley_Bookmark_wiK4pXo0ZQ_14">
    <vt:lpwstr>se, "non-dropping-particle": "", "family": "Cho", "dropping-particle": ""}, {"given": "Soo", "suffix": "", "parse-names": false, "non-dropping-particle": "", "family": "Heon Kwak", "dropping-particle": ""}, {"given": "Jong", "suffix": "", "parse-names": f</vt:lpwstr>
  </property>
  <property fmtid="{D5CDD505-2E9C-101B-9397-08002B2CF9AE}" pid="1455" name="Mendeley_Bookmark_wiK4pXo0ZQ_15">
    <vt:lpwstr>alse, "non-dropping-particle": "", "family": "Bhak", "dropping-particle": ""}, {"given": "Hae Sun", "suffix": "", "parse-names": false, "non-dropping-particle": "", "family": "Kang", "dropping-particle": ""}, {"given": "You Ri", "suffix": "", "parse-names</vt:lpwstr>
  </property>
  <property fmtid="{D5CDD505-2E9C-101B-9397-08002B2CF9AE}" pid="1456" name="Mendeley_Bookmark_wiK4pXo0ZQ_16">
    <vt:lpwstr>": false, "non-dropping-particle": "", "family": "Lee", "dropping-particle": ""}, {"given": "Bo Kyung", "suffix": "", "parse-names": false, "non-dropping-particle": "", "family": "Koo", "dropping-particle": ""}, {"given": "Kyong Soo", "suffix": "", "parse</vt:lpwstr>
  </property>
  <property fmtid="{D5CDD505-2E9C-101B-9397-08002B2CF9AE}" pid="1457" name="Mendeley_Bookmark_wiK4pXo0ZQ_17">
    <vt:lpwstr>-names": false, "non-dropping-particle": "", "family": "Park", "dropping-particle": ""}, {"given": "Hong Kyu", "suffix": "", "parse-names": false, "non-dropping-particle": "", "family": "Lee", "dropping-particle": ""}, {"given": "Min", "suffix": "", "pars</vt:lpwstr>
  </property>
  <property fmtid="{D5CDD505-2E9C-101B-9397-08002B2CF9AE}" pid="1458" name="Mendeley_Bookmark_wiK4pXo0ZQ_18">
    <vt:lpwstr>e-names": false, "non-dropping-particle": "", "family": "Cho", "dropping-particle": ""}], "id": "ITEM-1", "publisher": "Public Library of Science", "type": "article-journal", "DOI": "10.1371/journal.pone.0022116", "container-title": "PLoS One", "page": "e</vt:lpwstr>
  </property>
  <property fmtid="{D5CDD505-2E9C-101B-9397-08002B2CF9AE}" pid="1459" name="Mendeley_Bookmark_wiK4pXo0ZQ_19">
    <vt:lpwstr>22116", "issued": {"date-parts": [["2011"]]}}, "uris": ["http://www.mendeley.com/documents/?uuid=5b700aea-d62e-41f4-8074-a24d34c3c79d"]}], "schema": "https://github.com/citation-style-language/schema/raw/master/csl-citation.json", "mendeley": {"plainTextF</vt:lpwstr>
  </property>
  <property fmtid="{D5CDD505-2E9C-101B-9397-08002B2CF9AE}" pid="1460" name="Mendeley_Bookmark_wiK4pXo0ZQ_2">
    <vt:lpwstr>(mtDNA) haplogroups confer genetic susceptibility to T2DM in Koreans and Japanese. Particularly, mtDNA haplogroup N9a is associated with a decreased risk of T2DM, whereas haplogroups D5 and F are associated with an increased risk. To examine functional co</vt:lpwstr>
  </property>
  <property fmtid="{D5CDD505-2E9C-101B-9397-08002B2CF9AE}" pid="1461" name="Mendeley_Bookmark_wiK4pXo0ZQ_20">
    <vt:lpwstr>ormattedCitation": "(13)", "formattedCitation": "(13)", "previouslyFormattedCitation": "(13)"}, "properties": {"noteIndex": 0}}</vt:lpwstr>
  </property>
  <property fmtid="{D5CDD505-2E9C-101B-9397-08002B2CF9AE}" pid="1462" name="Mendeley_Bookmark_wiK4pXo0ZQ_3">
    <vt:lpwstr>nsequences of these haplogroups without being confounded by the heterogeneous nuclear genomic backgrounds of different subjects, we constructed transmitochondrial cytoplasmic hybrid (cybrid) cells harboring each of the three haplogroups (N9a, D5, and F) i</vt:lpwstr>
  </property>
  <property fmtid="{D5CDD505-2E9C-101B-9397-08002B2CF9AE}" pid="1463" name="Mendeley_Bookmark_wiK4pXo0ZQ_4">
    <vt:lpwstr>n a background of a shared nuclear genome. We compared the functional consequences of the three haplogroups using cell-based assays and gene expression microarrays. Cell-based assays did not detect differences in mitochondrial functions among the haplogro</vt:lpwstr>
  </property>
  <property fmtid="{D5CDD505-2E9C-101B-9397-08002B2CF9AE}" pid="1464" name="Mendeley_Bookmark_wiK4pXo0ZQ_5">
    <vt:lpwstr>ups in terms of ATP generation, reactive oxygen species production, mitochondrial membrane potential, and cellular dehydrogenase activity. However, differential expression and clustering analyses of microarray data revealed that the three haplogroups exhi</vt:lpwstr>
  </property>
  <property fmtid="{D5CDD505-2E9C-101B-9397-08002B2CF9AE}" pid="1465" name="Mendeley_Bookmark_wiK4pXo0ZQ_6">
    <vt:lpwstr>bit a distinctive nuclear gene expression pattern that correlates with their susceptibility to T2DM. Pathway analysis of microarray data identified several differentially regulated metabolic pathways. Notably, compared to the T2DM-resistant haplogroup N9a</vt:lpwstr>
  </property>
  <property fmtid="{D5CDD505-2E9C-101B-9397-08002B2CF9AE}" pid="1466" name="Mendeley_Bookmark_wiK4pXo0ZQ_7">
    <vt:lpwstr>, the T2DM-susceptible haplogroup F showed down-regulation of oxidative phosphorylation and up-regulation of glycolysis. These results suggest that variations in mtDNA can affect the expression of nuclear genes regulating mitochondrial functions or cellul</vt:lpwstr>
  </property>
  <property fmtid="{D5CDD505-2E9C-101B-9397-08002B2CF9AE}" pid="1467" name="Mendeley_Bookmark_wiK4pXo0ZQ_8">
    <vt:lpwstr>ar energetics. Given that impaired mitochondrial function caused by T2DM-associated mtDNA haplogroups is compensated by the nuclear genome, we speculate that defective nuclear compensation, under certain circumstances, might lead to the development of T2D</vt:lpwstr>
  </property>
  <property fmtid="{D5CDD505-2E9C-101B-9397-08002B2CF9AE}" pid="1468" name="Mendeley_Bookmark_wiK4pXo0ZQ_9">
    <vt:lpwstr>M.", "issue": "7", "title": "Gene expression pattern in transmitochondrial cytoplasmic hybrid cells harboring type 2 diabetes-associated mitochondrial DNA haplogroups", "author": [{"given": "Seungwoo", "suffix": "", "parse-names": false, "non-dropping-par</vt:lpwstr>
  </property>
  <property fmtid="{D5CDD505-2E9C-101B-9397-08002B2CF9AE}" pid="1469" name="Mendeley_Bookmark_wjChvIwNDm_1">
    <vt:lpwstr>ADDIN CSL_CITATION {"citationItems": [{"id": "ITEM-1", "itemData": {"volume": "32", "container-title": "Human mutation", "issue": "1", "title": "HaploGrep: a fast and reliable algorithm for automatic classification of mitochondrial DNA haplogroups", "auth</vt:lpwstr>
  </property>
  <property fmtid="{D5CDD505-2E9C-101B-9397-08002B2CF9AE}" pid="1470" name="Mendeley_Bookmark_wjChvIwNDm_2">
    <vt:lpwstr>or": [{"given": "Anita", "suffix": "", "parse-names": false, "non-dropping-particle": "", "family": "Kloss-Brandst\u00e4tter", "dropping-particle": ""}, {"given": "Dominic", "suffix": "", "parse-names": false, "non-dropping-particle": "", "family": "Pache</vt:lpwstr>
  </property>
  <property fmtid="{D5CDD505-2E9C-101B-9397-08002B2CF9AE}" pid="1471" name="Mendeley_Bookmark_wjChvIwNDm_3">
    <vt:lpwstr>r", "dropping-particle": ""}, {"given": "Sebastian", "suffix": "", "parse-names": false, "non-dropping-particle": "", "family": "Sch\u00f6nherr", "dropping-particle": ""}, {"given": "Hansi", "suffix": "", "parse-names": false, "non-dropping-particle": "",</vt:lpwstr>
  </property>
  <property fmtid="{D5CDD505-2E9C-101B-9397-08002B2CF9AE}" pid="1472" name="Mendeley_Bookmark_wjChvIwNDm_4">
    <vt:lpwstr> "family": "Weissensteiner", "dropping-particle": ""}, {"given": "Robert", "suffix": "", "parse-names": false, "non-dropping-particle": "", "family": "Binna", "dropping-particle": ""}, {"given": "G\u00fcnther", "suffix": "", "parse-names": false, "non-dro</vt:lpwstr>
  </property>
  <property fmtid="{D5CDD505-2E9C-101B-9397-08002B2CF9AE}" pid="1473" name="Mendeley_Bookmark_wjChvIwNDm_5">
    <vt:lpwstr>pping-particle": "", "family": "Specht", "dropping-particle": ""}, {"given": "Florian", "suffix": "", "parse-names": false, "non-dropping-particle": "", "family": "Kronenberg", "dropping-particle": ""}], "id": "ITEM-1", "page": "25-32", "publisher": "Wile</vt:lpwstr>
  </property>
  <property fmtid="{D5CDD505-2E9C-101B-9397-08002B2CF9AE}" pid="1474" name="Mendeley_Bookmark_wjChvIwNDm_6">
    <vt:lpwstr>y Online Library", "issued": {"date-parts": [["2011"]]}, "type": "article-journal", "DOI": "10.1002/humu.21382"}, "uris": ["http://www.mendeley.com/documents/?uuid=5aaa41e1-a6ff-4a94-9160-54b16059afce"]}], "schema": "https://github.com/citation-style-lang</vt:lpwstr>
  </property>
  <property fmtid="{D5CDD505-2E9C-101B-9397-08002B2CF9AE}" pid="1475" name="Mendeley_Bookmark_wjChvIwNDm_7">
    <vt:lpwstr>uage/schema/raw/master/csl-citation.json", "mendeley": {"plainTextFormattedCitation": "(20)", "formattedCitation": "(20)", "previouslyFormattedCitation": "(20)"}, "properties": {"noteIndex": 0}}</vt:lpwstr>
  </property>
  <property fmtid="{D5CDD505-2E9C-101B-9397-08002B2CF9AE}" pid="1476" name="Mendeley_Bookmark_xcb3ihFSzz_1">
    <vt:lpwstr>ADDIN CSL_CITATION {"citationItems": [{"id": "ITEM-1", "itemData": {"volume": "9", "container-title": "Nature Reviews Genetics", "issue": "5", "title": "Coordination of gene expression between organellar and nuclear genomes", "author": [{"given": "Jesse D</vt:lpwstr>
  </property>
  <property fmtid="{D5CDD505-2E9C-101B-9397-08002B2CF9AE}" pid="1477" name="Mendeley_Bookmark_xcb3ihFSzz_2">
    <vt:lpwstr>", "suffix": "", "parse-names": false, "non-dropping-particle": "", "family": "Woodson", "dropping-particle": ""}, {"given": "Joanne", "suffix": "", "parse-names": false, "non-dropping-particle": "", "family": "Chory", "dropping-particle": ""}], "id": "IT</vt:lpwstr>
  </property>
  <property fmtid="{D5CDD505-2E9C-101B-9397-08002B2CF9AE}" pid="1478" name="Mendeley_Bookmark_xcb3ihFSzz_3">
    <vt:lpwstr>EM-1", "page": "383-395", "publisher": "Nature Publishing Group", "issued": {"date-parts": [["2008"]]}, "type": "article-journal"}, "uris": ["http://www.mendeley.com/documents/?uuid=0dc749b3-edc3-468d-8d2b-62b6c1f46f16"]}], "schema": "https://github.com/c</vt:lpwstr>
  </property>
  <property fmtid="{D5CDD505-2E9C-101B-9397-08002B2CF9AE}" pid="1479" name="Mendeley_Bookmark_xcb3ihFSzz_4">
    <vt:lpwstr>itation-style-language/schema/raw/master/csl-citation.json", "mendeley": {"plainTextFormattedCitation": "(8)", "formattedCitation": "(8)", "previouslyFormattedCitation": "(8)"}, "properties": {"noteIndex": 0}}</vt:lpwstr>
  </property>
  <property fmtid="{D5CDD505-2E9C-101B-9397-08002B2CF9AE}" pid="1480" name="Mendeley_Bookmark_xsFNe8QfdV_1">
    <vt:lpwstr>ADDIN CSL_CITATION {"citationItems": [{"id": "ITEM-1", "itemData": {"volume": "6", "abstract": "Decreased mitochondrial function plays a pivotal role in the pathogenesis of type 2 diabetes mellitus (T2DM). Recently, it was reported that mitochondrial DNA </vt:lpwstr>
  </property>
  <property fmtid="{D5CDD505-2E9C-101B-9397-08002B2CF9AE}" pid="1481" name="Mendeley_Bookmark_xsFNe8QfdV_10">
    <vt:lpwstr>ticle": "", "family": "Hwang", "dropping-particle": ""}, {"given": "Soo Heon", "suffix": "", "parse-names": false, "non-dropping-particle": "", "family": "Kwak", "dropping-particle": ""}, {"given": "Jong", "suffix": "", "parse-names": false, "non-dropping</vt:lpwstr>
  </property>
  <property fmtid="{D5CDD505-2E9C-101B-9397-08002B2CF9AE}" pid="1482" name="Mendeley_Bookmark_xsFNe8QfdV_11">
    <vt:lpwstr>-particle": "", "family": "Bhak", "dropping-particle": ""}, {"given": "Hae Sun", "suffix": "", "parse-names": false, "non-dropping-particle": "", "family": "Kang", "dropping-particle": ""}, {"given": "You Ri", "suffix": "", "parse-names": false, "non-drop</vt:lpwstr>
  </property>
  <property fmtid="{D5CDD505-2E9C-101B-9397-08002B2CF9AE}" pid="1483" name="Mendeley_Bookmark_xsFNe8QfdV_12">
    <vt:lpwstr>ping-particle": "", "family": "Lee", "dropping-particle": ""}, {"given": "Bo Kyung", "suffix": "", "parse-names": false, "non-dropping-particle": "", "family": "Koo", "dropping-particle": ""}, {"given": "Kyong Soo", "suffix": "", "parse-names": false, "no</vt:lpwstr>
  </property>
  <property fmtid="{D5CDD505-2E9C-101B-9397-08002B2CF9AE}" pid="1484" name="Mendeley_Bookmark_xsFNe8QfdV_13">
    <vt:lpwstr>n-dropping-particle": "", "family": "Park", "dropping-particle": ""}, {"given": "Hong Kyu", "suffix": "", "parse-names": false, "non-dropping-particle": "", "family": "Lee", "dropping-particle": ""}, {"given": "Young Min", "suffix": "", "parse-names": fal</vt:lpwstr>
  </property>
  <property fmtid="{D5CDD505-2E9C-101B-9397-08002B2CF9AE}" pid="1485" name="Mendeley_Bookmark_xsFNe8QfdV_14">
    <vt:lpwstr>se, "non-dropping-particle": "", "family": "Cho", "dropping-particle": ""}, {"given": "Soo", "suffix": "", "parse-names": false, "non-dropping-particle": "", "family": "Heon Kwak", "dropping-particle": ""}, {"given": "Jong", "suffix": "", "parse-names": f</vt:lpwstr>
  </property>
  <property fmtid="{D5CDD505-2E9C-101B-9397-08002B2CF9AE}" pid="1486" name="Mendeley_Bookmark_xsFNe8QfdV_15">
    <vt:lpwstr>alse, "non-dropping-particle": "", "family": "Bhak", "dropping-particle": ""}, {"given": "Hae Sun", "suffix": "", "parse-names": false, "non-dropping-particle": "", "family": "Kang", "dropping-particle": ""}, {"given": "You Ri", "suffix": "", "parse-names</vt:lpwstr>
  </property>
  <property fmtid="{D5CDD505-2E9C-101B-9397-08002B2CF9AE}" pid="1487" name="Mendeley_Bookmark_xsFNe8QfdV_16">
    <vt:lpwstr>": false, "non-dropping-particle": "", "family": "Lee", "dropping-particle": ""}, {"given": "Bo Kyung", "suffix": "", "parse-names": false, "non-dropping-particle": "", "family": "Koo", "dropping-particle": ""}, {"given": "Kyong Soo", "suffix": "", "parse</vt:lpwstr>
  </property>
  <property fmtid="{D5CDD505-2E9C-101B-9397-08002B2CF9AE}" pid="1488" name="Mendeley_Bookmark_xsFNe8QfdV_17">
    <vt:lpwstr>-names": false, "non-dropping-particle": "", "family": "Park", "dropping-particle": ""}, {"given": "Hong Kyu", "suffix": "", "parse-names": false, "non-dropping-particle": "", "family": "Lee", "dropping-particle": ""}, {"given": "Min", "suffix": "", "pars</vt:lpwstr>
  </property>
  <property fmtid="{D5CDD505-2E9C-101B-9397-08002B2CF9AE}" pid="1489" name="Mendeley_Bookmark_xsFNe8QfdV_18">
    <vt:lpwstr>e-names": false, "non-dropping-particle": "", "family": "Cho", "dropping-particle": ""}], "id": "ITEM-1", "publisher": "Public Library of Science", "type": "article-journal", "DOI": "10.1371/journal.pone.0022116", "container-title": "PLoS One", "page": "e</vt:lpwstr>
  </property>
  <property fmtid="{D5CDD505-2E9C-101B-9397-08002B2CF9AE}" pid="1490" name="Mendeley_Bookmark_xsFNe8QfdV_19">
    <vt:lpwstr>22116", "issued": {"date-parts": [["2011"]]}}, "uris": ["http://www.mendeley.com/documents/?uuid=5b700aea-d62e-41f4-8074-a24d34c3c79d"]}], "schema": "https://github.com/citation-style-language/schema/raw/master/csl-citation.json", "mendeley": {"plainTextF</vt:lpwstr>
  </property>
  <property fmtid="{D5CDD505-2E9C-101B-9397-08002B2CF9AE}" pid="1491" name="Mendeley_Bookmark_xsFNe8QfdV_2">
    <vt:lpwstr>(mtDNA) haplogroups confer genetic susceptibility to T2DM in Koreans and Japanese. Particularly, mtDNA haplogroup N9a is associated with a decreased risk of T2DM, whereas haplogroups D5 and F are associated with an increased risk. To examine functional co</vt:lpwstr>
  </property>
  <property fmtid="{D5CDD505-2E9C-101B-9397-08002B2CF9AE}" pid="1492" name="Mendeley_Bookmark_xsFNe8QfdV_20">
    <vt:lpwstr>ormattedCitation": "(13)", "formattedCitation": "(13)", "previouslyFormattedCitation": "(13)"}, "properties": {"noteIndex": 0}}</vt:lpwstr>
  </property>
  <property fmtid="{D5CDD505-2E9C-101B-9397-08002B2CF9AE}" pid="1493" name="Mendeley_Bookmark_xsFNe8QfdV_3">
    <vt:lpwstr>nsequences of these haplogroups without being confounded by the heterogeneous nuclear genomic backgrounds of different subjects, we constructed transmitochondrial cytoplasmic hybrid (cybrid) cells harboring each of the three haplogroups (N9a, D5, and F) i</vt:lpwstr>
  </property>
  <property fmtid="{D5CDD505-2E9C-101B-9397-08002B2CF9AE}" pid="1494" name="Mendeley_Bookmark_xsFNe8QfdV_4">
    <vt:lpwstr>n a background of a shared nuclear genome. We compared the functional consequences of the three haplogroups using cell-based assays and gene expression microarrays. Cell-based assays did not detect differences in mitochondrial functions among the haplogro</vt:lpwstr>
  </property>
  <property fmtid="{D5CDD505-2E9C-101B-9397-08002B2CF9AE}" pid="1495" name="Mendeley_Bookmark_xsFNe8QfdV_5">
    <vt:lpwstr>ups in terms of ATP generation, reactive oxygen species production, mitochondrial membrane potential, and cellular dehydrogenase activity. However, differential expression and clustering analyses of microarray data revealed that the three haplogroups exhi</vt:lpwstr>
  </property>
  <property fmtid="{D5CDD505-2E9C-101B-9397-08002B2CF9AE}" pid="1496" name="Mendeley_Bookmark_xsFNe8QfdV_6">
    <vt:lpwstr>bit a distinctive nuclear gene expression pattern that correlates with their susceptibility to T2DM. Pathway analysis of microarray data identified several differentially regulated metabolic pathways. Notably, compared to the T2DM-resistant haplogroup N9a</vt:lpwstr>
  </property>
  <property fmtid="{D5CDD505-2E9C-101B-9397-08002B2CF9AE}" pid="1497" name="Mendeley_Bookmark_xsFNe8QfdV_7">
    <vt:lpwstr>, the T2DM-susceptible haplogroup F showed down-regulation of oxidative phosphorylation and up-regulation of glycolysis. These results suggest that variations in mtDNA can affect the expression of nuclear genes regulating mitochondrial functions or cellul</vt:lpwstr>
  </property>
  <property fmtid="{D5CDD505-2E9C-101B-9397-08002B2CF9AE}" pid="1498" name="Mendeley_Bookmark_xsFNe8QfdV_8">
    <vt:lpwstr>ar energetics. Given that impaired mitochondrial function caused by T2DM-associated mtDNA haplogroups is compensated by the nuclear genome, we speculate that defective nuclear compensation, under certain circumstances, might lead to the development of T2D</vt:lpwstr>
  </property>
  <property fmtid="{D5CDD505-2E9C-101B-9397-08002B2CF9AE}" pid="1499" name="Mendeley_Bookmark_xsFNe8QfdV_9">
    <vt:lpwstr>M.", "issue": "7", "title": "Gene expression pattern in transmitochondrial cytoplasmic hybrid cells harboring type 2 diabetes-associated mitochondrial DNA haplogroups", "author": [{"given": "Seungwoo", "suffix": "", "parse-names": false, "non-dropping-par</vt:lpwstr>
  </property>
  <property fmtid="{D5CDD505-2E9C-101B-9397-08002B2CF9AE}" pid="1500" name="Mendeley_Bookmark_y9Q3OOmBtb_1">
    <vt:lpwstr>ADDIN CSL_CITATION {"citationItems": [{"itemData": {"type": "article-journal", "title": "Dimensionality reduction for binary data through the projection of natural parameters", "author": [{"given": "Andrew J", "parse-names": false, "dropping-particle": ""</vt:lpwstr>
  </property>
  <property fmtid="{D5CDD505-2E9C-101B-9397-08002B2CF9AE}" pid="1501" name="Mendeley_Bookmark_y9Q3OOmBtb_2">
    <vt:lpwstr>, "family": "Landgraf", "non-dropping-particle": "", "suffix": ""}, {"given": "Yoonkyung", "parse-names": false, "dropping-particle": "", "family": "Lee", "non-dropping-particle": "", "suffix": ""}], "issued": {"date-parts": [["2015"]]}, "container-title"</vt:lpwstr>
  </property>
  <property fmtid="{D5CDD505-2E9C-101B-9397-08002B2CF9AE}" pid="1502" name="Mendeley_Bookmark_y9Q3OOmBtb_3">
    <vt:lpwstr>: "arXiv preprint arXiv:1510.06112", "id": "ITEM-1"}, "id": "ITEM-1", "uris": ["http://www.mendeley.com/documents/?uuid=17f1550f-91b9-4b4e-8570-b487d8b6d74d"]}], "properties": {"noteIndex": 0}, "mendeley": {"plainTextFormattedCitation": "(24)", "previousl</vt:lpwstr>
  </property>
  <property fmtid="{D5CDD505-2E9C-101B-9397-08002B2CF9AE}" pid="1503" name="Mendeley_Bookmark_y9Q3OOmBtb_4">
    <vt:lpwstr>yFormattedCitation": "(24)", "formattedCitation": "(24)"}, "schema": "https://github.com/citation-style-language/schema/raw/master/csl-citation.json"}</vt:lpwstr>
  </property>
  <property fmtid="{D5CDD505-2E9C-101B-9397-08002B2CF9AE}" pid="1504" name="Mendeley_Bookmark_z2UT2CRScL_1">
    <vt:lpwstr>ADDIN CSL_CITATION {"citationItems": [{"id": "ITEM-1", "itemData": {"volume": "67", "abstract": "At the Definition of Human Blood Mono-cytes conference held in Munich, Germany in October 1999, experts met to discuss data on the characterization of monocyt</vt:lpwstr>
  </property>
  <property fmtid="{D5CDD505-2E9C-101B-9397-08002B2CF9AE}" pid="1505" name="Mendeley_Bookmark_z2UT2CRScL_2">
    <vt:lpwstr>es in health and dis-ease. Emphasis was on how to best define these cells, on which subpopulations can be identified, and on how the monocytes can best be distinguished from other cells such as natural killer cells, granulo-cytes, and dendritic cell precu</vt:lpwstr>
  </property>
  <property fmtid="{D5CDD505-2E9C-101B-9397-08002B2CF9AE}" pid="1506" name="Mendeley_Bookmark_z2UT2CRScL_3">
    <vt:lpwstr>rsors. J. Leukoc. Biol. 67: 603\u2013606; 2000.", "issued": {"date-parts": [["2000"]]}, "title": "Definition of human blood monocytes", "container-title": "Journal of Leukocyte Biology", "id": "ITEM-1", "page": "603-606", "author": [{"given": "H W L", "su</vt:lpwstr>
  </property>
  <property fmtid="{D5CDD505-2E9C-101B-9397-08002B2CF9AE}" pid="1507" name="Mendeley_Bookmark_z2UT2CRScL_4">
    <vt:lpwstr>ffix": "", "parse-names": false, "non-dropping-particle": "", "family": "Ziegler-Heitbrock", "dropping-particle": ""}], "type": "article-journal", "DOI": "10.1002/jlb.67.5.603"}, "uris": ["http://www.mendeley.com/documents/?uuid=b33a987f-6b4f-300f-b82c-3d</vt:lpwstr>
  </property>
  <property fmtid="{D5CDD505-2E9C-101B-9397-08002B2CF9AE}" pid="1508" name="Mendeley_Bookmark_z2UT2CRScL_5">
    <vt:lpwstr>9f3bdb5097"]}], "schema": "https://github.com/citation-style-language/schema/raw/master/csl-citation.json", "mendeley": {"plainTextFormattedCitation": "(34)", "formattedCitation": "(34)", "previouslyFormattedCitation": "(34)"}, "properties": {"noteIndex":</vt:lpwstr>
  </property>
  <property fmtid="{D5CDD505-2E9C-101B-9397-08002B2CF9AE}" pid="1509" name="Mendeley_Bookmark_z2UT2CRScL_6">
    <vt:lpwstr> 0}}</vt:lpwstr>
  </property>
  <property fmtid="{D5CDD505-2E9C-101B-9397-08002B2CF9AE}" pid="1510" name="Mendeley_Bookmark_zbgTOyxhal_1">
    <vt:lpwstr>ADDIN CSL_CITATION {"citationItems": [{"id": "ITEM-1", "itemData": {"volume": "25", "container-title": "Human molecular genetics", "issue": "24", "title": "Evidence for mitochondrial genetic control of autosomal gene expression", "author": [{"given": "Irf</vt:lpwstr>
  </property>
  <property fmtid="{D5CDD505-2E9C-101B-9397-08002B2CF9AE}" pid="1511" name="Mendeley_Bookmark_zbgTOyxhal_10">
    <vt:lpwstr>7)"}, "properties": {"noteIndex": 0}}</vt:lpwstr>
  </property>
  <property fmtid="{D5CDD505-2E9C-101B-9397-08002B2CF9AE}" pid="1512" name="Mendeley_Bookmark_zbgTOyxhal_2">
    <vt:lpwstr>ahan", "suffix": "", "parse-names": false, "non-dropping-particle": "", "family": "Kassam", "dropping-particle": ""}, {"given": "Tuan", "suffix": "", "parse-names": false, "non-dropping-particle": "", "family": "Qi", "dropping-particle": ""}, {"given": "L</vt:lpwstr>
  </property>
  <property fmtid="{D5CDD505-2E9C-101B-9397-08002B2CF9AE}" pid="1513" name="Mendeley_Bookmark_zbgTOyxhal_3">
    <vt:lpwstr>uke", "suffix": "", "parse-names": false, "non-dropping-particle": "", "family": "Lloyd-Jones", "dropping-particle": ""}, {"given": "Alexander", "suffix": "", "parse-names": false, "non-dropping-particle": "", "family": "Holloway", "dropping-particle": ""</vt:lpwstr>
  </property>
  <property fmtid="{D5CDD505-2E9C-101B-9397-08002B2CF9AE}" pid="1514" name="Mendeley_Bookmark_zbgTOyxhal_4">
    <vt:lpwstr>}, {"given": "Marc Jan", "suffix": "", "parse-names": false, "non-dropping-particle": "", "family": "Bonder", "dropping-particle": ""}, {"given": "Anjali K", "suffix": "", "parse-names": false, "non-dropping-particle": "", "family": "Henders", "dropping-p</vt:lpwstr>
  </property>
  <property fmtid="{D5CDD505-2E9C-101B-9397-08002B2CF9AE}" pid="1515" name="Mendeley_Bookmark_zbgTOyxhal_5">
    <vt:lpwstr>article": ""}, {"given": "Nicholas G", "suffix": "", "parse-names": false, "non-dropping-particle": "", "family": "Martin", "dropping-particle": ""}, {"given": "Joseph E", "suffix": "", "parse-names": false, "non-dropping-particle": "", "family": "Powell"</vt:lpwstr>
  </property>
  <property fmtid="{D5CDD505-2E9C-101B-9397-08002B2CF9AE}" pid="1516" name="Mendeley_Bookmark_zbgTOyxhal_6">
    <vt:lpwstr>, "dropping-particle": ""}, {"given": "Lude", "suffix": "", "parse-names": false, "non-dropping-particle": "", "family": "Franke", "dropping-particle": ""}, {"given": "Grant W", "suffix": "", "parse-names": false, "non-dropping-particle": "", "family": "M</vt:lpwstr>
  </property>
  <property fmtid="{D5CDD505-2E9C-101B-9397-08002B2CF9AE}" pid="1517" name="Mendeley_Bookmark_zbgTOyxhal_7">
    <vt:lpwstr>ontgomery", "dropping-particle": ""}, {"given": "Peter M", "suffix": "", "parse-names": false, "non-dropping-particle": "", "family": "Visscher", "dropping-particle": ""}, {"given": "Allan F", "suffix": "", "parse-names": false, "non-dropping-particle": "</vt:lpwstr>
  </property>
  <property fmtid="{D5CDD505-2E9C-101B-9397-08002B2CF9AE}" pid="1518" name="Mendeley_Bookmark_zbgTOyxhal_8">
    <vt:lpwstr>", "family": "McRae", "dropping-particle": ""}], "id": "ITEM-1", "page": "5332-5338", "publisher": "Oxford Univ Press", "issued": {"date-parts": [["2016"]]}, "type": "article-journal", "DOI": "10.1093/hmg/ddw347"}, "uris": ["http://www.mendeley.com/docume</vt:lpwstr>
  </property>
  <property fmtid="{D5CDD505-2E9C-101B-9397-08002B2CF9AE}" pid="1519" name="Mendeley_Bookmark_zbgTOyxhal_9">
    <vt:lpwstr>nts/?uuid=47bef123-95f9-43ee-85ad-05d935fcedfe"]}], "schema": "https://github.com/citation-style-language/schema/raw/master/csl-citation.json", "mendeley": {"plainTextFormattedCitation": "(7)", "formattedCitation": "(7)", "previouslyFormattedCitation": "(</vt:lpwstr>
  </property>
  <property fmtid="{D5CDD505-2E9C-101B-9397-08002B2CF9AE}" pid="1520" name="RWProductId">
    <vt:lpwstr>Flow</vt:lpwstr>
  </property>
  <property fmtid="{D5CDD505-2E9C-101B-9397-08002B2CF9AE}" pid="1521" name="ScaleCrop">
    <vt:bool>false</vt:bool>
  </property>
  <property fmtid="{D5CDD505-2E9C-101B-9397-08002B2CF9AE}" pid="1522" name="ShareDoc">
    <vt:bool>false</vt:bool>
  </property>
  <property fmtid="{D5CDD505-2E9C-101B-9397-08002B2CF9AE}" pid="1523" name="WnC4Folder">
    <vt:lpwstr>Documents///mtDNA_GWE_manuscript(2)</vt:lpwstr>
  </property>
  <property fmtid="{D5CDD505-2E9C-101B-9397-08002B2CF9AE}" pid="1524" name="WnCOutputStyleId">
    <vt:lpwstr>rwuserstyle:58510c36ab2c53ae07d6dd82</vt:lpwstr>
  </property>
  <property fmtid="{D5CDD505-2E9C-101B-9397-08002B2CF9AE}" pid="1525" name="WnCSubscriberId">
    <vt:lpwstr>0</vt:lpwstr>
  </property>
  <property fmtid="{D5CDD505-2E9C-101B-9397-08002B2CF9AE}" pid="1526" name="WnCUserId">
    <vt:lpwstr>user:5851060be4b0f87b6b2754a5</vt:lpwstr>
  </property>
</Properties>
</file>